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91AB" w14:textId="0F4BF65A"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792F71B0">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1019A0">
            <w:rPr>
              <w:sz w:val="32"/>
              <w:szCs w:val="32"/>
            </w:rPr>
            <w:t>Schaep Simon</w:t>
          </w:r>
        </w:sdtContent>
      </w:sdt>
    </w:p>
    <w:p w14:paraId="4770B3BE" w14:textId="0123DE33" w:rsidR="00081746" w:rsidRDefault="00081746" w:rsidP="001C55B6">
      <w:pPr>
        <w:rPr>
          <w:sz w:val="52"/>
          <w:szCs w:val="52"/>
        </w:rPr>
      </w:pPr>
    </w:p>
    <w:p w14:paraId="2ADB0DF0" w14:textId="22646D56" w:rsidR="0062287A" w:rsidRDefault="001019A0" w:rsidP="00081746">
      <w:pPr>
        <w:jc w:val="center"/>
        <w:rPr>
          <w:sz w:val="52"/>
          <w:szCs w:val="52"/>
        </w:rPr>
      </w:pPr>
      <w:r>
        <w:rPr>
          <w:sz w:val="52"/>
          <w:szCs w:val="52"/>
        </w:rPr>
        <w:t xml:space="preserve">Simulating massive amounts of AI agents in </w:t>
      </w:r>
      <w:r w:rsidR="00262331">
        <w:rPr>
          <w:sz w:val="52"/>
          <w:szCs w:val="52"/>
        </w:rPr>
        <w:t>video game</w:t>
      </w:r>
      <w:r w:rsidR="00FE5928">
        <w:rPr>
          <w:sz w:val="52"/>
          <w:szCs w:val="52"/>
        </w:rPr>
        <w:t>s</w:t>
      </w:r>
    </w:p>
    <w:p w14:paraId="3E1EF2A7" w14:textId="580FEEF1" w:rsidR="001C1833" w:rsidRDefault="001C1833" w:rsidP="001C1833">
      <w:pPr>
        <w:rPr>
          <w:sz w:val="52"/>
          <w:szCs w:val="52"/>
        </w:rPr>
      </w:pPr>
      <w:r>
        <w:rPr>
          <w:noProof/>
        </w:rPr>
        <w:drawing>
          <wp:anchor distT="0" distB="0" distL="114300" distR="114300" simplePos="0" relativeHeight="251657214" behindDoc="1" locked="0" layoutInCell="1" allowOverlap="1" wp14:anchorId="4F04D973" wp14:editId="2ADB92C5">
            <wp:simplePos x="0" y="0"/>
            <wp:positionH relativeFrom="margin">
              <wp:align>center</wp:align>
            </wp:positionH>
            <wp:positionV relativeFrom="paragraph">
              <wp:posOffset>78105</wp:posOffset>
            </wp:positionV>
            <wp:extent cx="6747986" cy="3629533"/>
            <wp:effectExtent l="0" t="0" r="0" b="9525"/>
            <wp:wrapNone/>
            <wp:docPr id="96882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47986" cy="3629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D9B3E" w14:textId="77777777" w:rsidR="001C1833" w:rsidRDefault="001C1833" w:rsidP="001C1833">
      <w:pPr>
        <w:rPr>
          <w:sz w:val="52"/>
          <w:szCs w:val="52"/>
        </w:rPr>
      </w:pPr>
    </w:p>
    <w:p w14:paraId="78675EF5" w14:textId="77777777" w:rsidR="001C1833" w:rsidRDefault="001C1833" w:rsidP="001C1833">
      <w:pPr>
        <w:rPr>
          <w:sz w:val="52"/>
          <w:szCs w:val="52"/>
        </w:rPr>
      </w:pPr>
    </w:p>
    <w:p w14:paraId="5705A136" w14:textId="77777777" w:rsidR="001C1833" w:rsidRPr="0062287A" w:rsidRDefault="001C1833" w:rsidP="001C1833">
      <w:pPr>
        <w:rPr>
          <w:sz w:val="52"/>
          <w:szCs w:val="52"/>
        </w:rPr>
      </w:pPr>
    </w:p>
    <w:p w14:paraId="18E341A9" w14:textId="5B8FA75B" w:rsidR="00081746" w:rsidRDefault="00081746" w:rsidP="001C55B6"/>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222DDE08" w14:textId="4F962D29" w:rsidR="00150C09" w:rsidRDefault="00150C09" w:rsidP="001C55B6"/>
    <w:p w14:paraId="5E34E2EE" w14:textId="77777777" w:rsidR="008F0EEB" w:rsidRDefault="008F0EEB" w:rsidP="008F0EEB">
      <w:pPr>
        <w:spacing w:line="240" w:lineRule="auto"/>
      </w:pPr>
    </w:p>
    <w:p w14:paraId="2DF2B1DC" w14:textId="52D3EB0C" w:rsidR="008F0EEB" w:rsidRDefault="008F0EEB" w:rsidP="008F0EEB">
      <w:pPr>
        <w:spacing w:line="240" w:lineRule="auto"/>
      </w:pPr>
      <w:r>
        <w:t xml:space="preserve">Supervisor: </w:t>
      </w:r>
      <w:r w:rsidR="001019A0">
        <w:t>Vanden Abeele</w:t>
      </w:r>
      <w:r>
        <w:t xml:space="preserve"> </w:t>
      </w:r>
      <w:r w:rsidR="001019A0">
        <w:t>Alex</w:t>
      </w:r>
    </w:p>
    <w:p w14:paraId="2E00D03A" w14:textId="1D5A1E4D" w:rsidR="00081746" w:rsidRDefault="008F0EEB" w:rsidP="008F0EEB">
      <w:pPr>
        <w:spacing w:line="240" w:lineRule="auto"/>
      </w:pPr>
      <w:r>
        <w:t xml:space="preserve">Coach: </w:t>
      </w:r>
      <w:r w:rsidR="001019A0">
        <w:t>Verspecht Marijn</w:t>
      </w:r>
    </w:p>
    <w:p w14:paraId="617C20A3" w14:textId="77777777" w:rsidR="008F0EEB" w:rsidRDefault="00B33A51" w:rsidP="008F0EEB">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150ED70D" w:rsidR="008F0EEB" w:rsidRDefault="008F0EEB" w:rsidP="008F0EEB">
      <w:pPr>
        <w:spacing w:line="240" w:lineRule="auto"/>
        <w:jc w:val="right"/>
      </w:pPr>
      <w:r>
        <w:t>Digital Arts and Entertainment</w:t>
      </w:r>
    </w:p>
    <w:p w14:paraId="7600F9D3" w14:textId="5250FD88" w:rsidR="008F0EEB" w:rsidRDefault="008F0EEB" w:rsidP="008F0EEB">
      <w:pPr>
        <w:jc w:val="right"/>
      </w:pPr>
      <w:r>
        <w:t>Howest.be</w:t>
      </w:r>
    </w:p>
    <w:p w14:paraId="24297CC1" w14:textId="081B3D6D" w:rsidR="008F0EEB" w:rsidRDefault="001C1833"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1B4B17C5">
            <wp:simplePos x="0" y="0"/>
            <wp:positionH relativeFrom="margin">
              <wp:posOffset>4998085</wp:posOffset>
            </wp:positionH>
            <wp:positionV relativeFrom="margin">
              <wp:posOffset>7869555</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3"/>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271CB90D"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206B541" w:rsidR="000D5C84" w:rsidRDefault="000D5C84">
          <w:pPr>
            <w:pStyle w:val="TOCHeading"/>
          </w:pPr>
          <w:r>
            <w:t>Contents</w:t>
          </w:r>
        </w:p>
        <w:p w14:paraId="16D60471" w14:textId="701A727A" w:rsidR="00154B83" w:rsidRDefault="000D5C84">
          <w:pPr>
            <w:pStyle w:val="TOC1"/>
            <w:tabs>
              <w:tab w:val="right" w:leader="dot" w:pos="9350"/>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55520880" w:history="1">
            <w:r w:rsidR="00154B83" w:rsidRPr="00BB4F03">
              <w:rPr>
                <w:rStyle w:val="Hyperlink"/>
                <w:noProof/>
              </w:rPr>
              <w:t>Abstract &amp; Key words</w:t>
            </w:r>
            <w:r w:rsidR="00154B83">
              <w:rPr>
                <w:noProof/>
                <w:webHidden/>
              </w:rPr>
              <w:tab/>
            </w:r>
            <w:r w:rsidR="00154B83">
              <w:rPr>
                <w:noProof/>
                <w:webHidden/>
              </w:rPr>
              <w:fldChar w:fldCharType="begin"/>
            </w:r>
            <w:r w:rsidR="00154B83">
              <w:rPr>
                <w:noProof/>
                <w:webHidden/>
              </w:rPr>
              <w:instrText xml:space="preserve"> PAGEREF _Toc155520880 \h </w:instrText>
            </w:r>
            <w:r w:rsidR="00154B83">
              <w:rPr>
                <w:noProof/>
                <w:webHidden/>
              </w:rPr>
            </w:r>
            <w:r w:rsidR="00154B83">
              <w:rPr>
                <w:noProof/>
                <w:webHidden/>
              </w:rPr>
              <w:fldChar w:fldCharType="separate"/>
            </w:r>
            <w:r w:rsidR="00154B83">
              <w:rPr>
                <w:noProof/>
                <w:webHidden/>
              </w:rPr>
              <w:t>3</w:t>
            </w:r>
            <w:r w:rsidR="00154B83">
              <w:rPr>
                <w:noProof/>
                <w:webHidden/>
              </w:rPr>
              <w:fldChar w:fldCharType="end"/>
            </w:r>
          </w:hyperlink>
        </w:p>
        <w:p w14:paraId="2B752CDB" w14:textId="1B959978" w:rsidR="00154B83" w:rsidRDefault="00000000">
          <w:pPr>
            <w:pStyle w:val="TOC1"/>
            <w:tabs>
              <w:tab w:val="right" w:leader="dot" w:pos="9350"/>
            </w:tabs>
            <w:rPr>
              <w:noProof/>
              <w:kern w:val="2"/>
              <w:sz w:val="22"/>
              <w:szCs w:val="22"/>
              <w:lang w:val="en-GB" w:eastAsia="en-GB"/>
              <w14:ligatures w14:val="standardContextual"/>
            </w:rPr>
          </w:pPr>
          <w:hyperlink w:anchor="_Toc155520881" w:history="1">
            <w:r w:rsidR="00154B83" w:rsidRPr="00BB4F03">
              <w:rPr>
                <w:rStyle w:val="Hyperlink"/>
                <w:noProof/>
              </w:rPr>
              <w:t>Preface</w:t>
            </w:r>
            <w:r w:rsidR="00154B83">
              <w:rPr>
                <w:noProof/>
                <w:webHidden/>
              </w:rPr>
              <w:tab/>
            </w:r>
            <w:r w:rsidR="00154B83">
              <w:rPr>
                <w:noProof/>
                <w:webHidden/>
              </w:rPr>
              <w:fldChar w:fldCharType="begin"/>
            </w:r>
            <w:r w:rsidR="00154B83">
              <w:rPr>
                <w:noProof/>
                <w:webHidden/>
              </w:rPr>
              <w:instrText xml:space="preserve"> PAGEREF _Toc155520881 \h </w:instrText>
            </w:r>
            <w:r w:rsidR="00154B83">
              <w:rPr>
                <w:noProof/>
                <w:webHidden/>
              </w:rPr>
            </w:r>
            <w:r w:rsidR="00154B83">
              <w:rPr>
                <w:noProof/>
                <w:webHidden/>
              </w:rPr>
              <w:fldChar w:fldCharType="separate"/>
            </w:r>
            <w:r w:rsidR="00154B83">
              <w:rPr>
                <w:noProof/>
                <w:webHidden/>
              </w:rPr>
              <w:t>4</w:t>
            </w:r>
            <w:r w:rsidR="00154B83">
              <w:rPr>
                <w:noProof/>
                <w:webHidden/>
              </w:rPr>
              <w:fldChar w:fldCharType="end"/>
            </w:r>
          </w:hyperlink>
        </w:p>
        <w:p w14:paraId="4946A42D" w14:textId="6F28F6B9" w:rsidR="00154B83" w:rsidRDefault="00000000">
          <w:pPr>
            <w:pStyle w:val="TOC1"/>
            <w:tabs>
              <w:tab w:val="right" w:leader="dot" w:pos="9350"/>
            </w:tabs>
            <w:rPr>
              <w:noProof/>
              <w:kern w:val="2"/>
              <w:sz w:val="22"/>
              <w:szCs w:val="22"/>
              <w:lang w:val="en-GB" w:eastAsia="en-GB"/>
              <w14:ligatures w14:val="standardContextual"/>
            </w:rPr>
          </w:pPr>
          <w:hyperlink w:anchor="_Toc155520882" w:history="1">
            <w:r w:rsidR="00154B83" w:rsidRPr="00BB4F03">
              <w:rPr>
                <w:rStyle w:val="Hyperlink"/>
                <w:noProof/>
              </w:rPr>
              <w:t>List of Figures</w:t>
            </w:r>
            <w:r w:rsidR="00154B83">
              <w:rPr>
                <w:noProof/>
                <w:webHidden/>
              </w:rPr>
              <w:tab/>
            </w:r>
            <w:r w:rsidR="00154B83">
              <w:rPr>
                <w:noProof/>
                <w:webHidden/>
              </w:rPr>
              <w:fldChar w:fldCharType="begin"/>
            </w:r>
            <w:r w:rsidR="00154B83">
              <w:rPr>
                <w:noProof/>
                <w:webHidden/>
              </w:rPr>
              <w:instrText xml:space="preserve"> PAGEREF _Toc155520882 \h </w:instrText>
            </w:r>
            <w:r w:rsidR="00154B83">
              <w:rPr>
                <w:noProof/>
                <w:webHidden/>
              </w:rPr>
            </w:r>
            <w:r w:rsidR="00154B83">
              <w:rPr>
                <w:noProof/>
                <w:webHidden/>
              </w:rPr>
              <w:fldChar w:fldCharType="separate"/>
            </w:r>
            <w:r w:rsidR="00154B83">
              <w:rPr>
                <w:noProof/>
                <w:webHidden/>
              </w:rPr>
              <w:t>5</w:t>
            </w:r>
            <w:r w:rsidR="00154B83">
              <w:rPr>
                <w:noProof/>
                <w:webHidden/>
              </w:rPr>
              <w:fldChar w:fldCharType="end"/>
            </w:r>
          </w:hyperlink>
        </w:p>
        <w:p w14:paraId="36152B4A" w14:textId="3AC86B55" w:rsidR="00154B83" w:rsidRDefault="00000000">
          <w:pPr>
            <w:pStyle w:val="TOC1"/>
            <w:tabs>
              <w:tab w:val="right" w:leader="dot" w:pos="9350"/>
            </w:tabs>
            <w:rPr>
              <w:noProof/>
              <w:kern w:val="2"/>
              <w:sz w:val="22"/>
              <w:szCs w:val="22"/>
              <w:lang w:val="en-GB" w:eastAsia="en-GB"/>
              <w14:ligatures w14:val="standardContextual"/>
            </w:rPr>
          </w:pPr>
          <w:hyperlink w:anchor="_Toc155520883" w:history="1">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883 \h </w:instrText>
            </w:r>
            <w:r w:rsidR="00154B83">
              <w:rPr>
                <w:noProof/>
                <w:webHidden/>
              </w:rPr>
            </w:r>
            <w:r w:rsidR="00154B83">
              <w:rPr>
                <w:noProof/>
                <w:webHidden/>
              </w:rPr>
              <w:fldChar w:fldCharType="separate"/>
            </w:r>
            <w:r w:rsidR="00154B83">
              <w:rPr>
                <w:noProof/>
                <w:webHidden/>
              </w:rPr>
              <w:t>6</w:t>
            </w:r>
            <w:r w:rsidR="00154B83">
              <w:rPr>
                <w:noProof/>
                <w:webHidden/>
              </w:rPr>
              <w:fldChar w:fldCharType="end"/>
            </w:r>
          </w:hyperlink>
        </w:p>
        <w:p w14:paraId="652A80A9" w14:textId="6659F889" w:rsidR="00154B83" w:rsidRDefault="00000000">
          <w:pPr>
            <w:pStyle w:val="TOC1"/>
            <w:tabs>
              <w:tab w:val="right" w:leader="dot" w:pos="9350"/>
            </w:tabs>
            <w:rPr>
              <w:noProof/>
              <w:kern w:val="2"/>
              <w:sz w:val="22"/>
              <w:szCs w:val="22"/>
              <w:lang w:val="en-GB" w:eastAsia="en-GB"/>
              <w14:ligatures w14:val="standardContextual"/>
            </w:rPr>
          </w:pPr>
          <w:hyperlink w:anchor="_Toc155520884" w:history="1">
            <w:r w:rsidR="00154B83" w:rsidRPr="00BB4F03">
              <w:rPr>
                <w:rStyle w:val="Hyperlink"/>
                <w:noProof/>
              </w:rPr>
              <w:t>Literature Study / Theoretical Framework</w:t>
            </w:r>
            <w:r w:rsidR="00154B83">
              <w:rPr>
                <w:noProof/>
                <w:webHidden/>
              </w:rPr>
              <w:tab/>
            </w:r>
            <w:r w:rsidR="00154B83">
              <w:rPr>
                <w:noProof/>
                <w:webHidden/>
              </w:rPr>
              <w:fldChar w:fldCharType="begin"/>
            </w:r>
            <w:r w:rsidR="00154B83">
              <w:rPr>
                <w:noProof/>
                <w:webHidden/>
              </w:rPr>
              <w:instrText xml:space="preserve"> PAGEREF _Toc155520884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2A96B7E0" w14:textId="70F92222"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5"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Data oriented programming</w:t>
            </w:r>
            <w:r w:rsidR="00154B83">
              <w:rPr>
                <w:noProof/>
                <w:webHidden/>
              </w:rPr>
              <w:tab/>
            </w:r>
            <w:r w:rsidR="00154B83">
              <w:rPr>
                <w:noProof/>
                <w:webHidden/>
              </w:rPr>
              <w:fldChar w:fldCharType="begin"/>
            </w:r>
            <w:r w:rsidR="00154B83">
              <w:rPr>
                <w:noProof/>
                <w:webHidden/>
              </w:rPr>
              <w:instrText xml:space="preserve"> PAGEREF _Toc155520885 \h </w:instrText>
            </w:r>
            <w:r w:rsidR="00154B83">
              <w:rPr>
                <w:noProof/>
                <w:webHidden/>
              </w:rPr>
            </w:r>
            <w:r w:rsidR="00154B83">
              <w:rPr>
                <w:noProof/>
                <w:webHidden/>
              </w:rPr>
              <w:fldChar w:fldCharType="separate"/>
            </w:r>
            <w:r w:rsidR="00154B83">
              <w:rPr>
                <w:noProof/>
                <w:webHidden/>
              </w:rPr>
              <w:t>7</w:t>
            </w:r>
            <w:r w:rsidR="00154B83">
              <w:rPr>
                <w:noProof/>
                <w:webHidden/>
              </w:rPr>
              <w:fldChar w:fldCharType="end"/>
            </w:r>
          </w:hyperlink>
        </w:p>
        <w:p w14:paraId="7318D61A" w14:textId="0E2FF88E"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6"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Unreal Engine Mass</w:t>
            </w:r>
            <w:r w:rsidR="00154B83">
              <w:rPr>
                <w:noProof/>
                <w:webHidden/>
              </w:rPr>
              <w:tab/>
            </w:r>
            <w:r w:rsidR="00154B83">
              <w:rPr>
                <w:noProof/>
                <w:webHidden/>
              </w:rPr>
              <w:fldChar w:fldCharType="begin"/>
            </w:r>
            <w:r w:rsidR="00154B83">
              <w:rPr>
                <w:noProof/>
                <w:webHidden/>
              </w:rPr>
              <w:instrText xml:space="preserve"> PAGEREF _Toc155520886 \h </w:instrText>
            </w:r>
            <w:r w:rsidR="00154B83">
              <w:rPr>
                <w:noProof/>
                <w:webHidden/>
              </w:rPr>
            </w:r>
            <w:r w:rsidR="00154B83">
              <w:rPr>
                <w:noProof/>
                <w:webHidden/>
              </w:rPr>
              <w:fldChar w:fldCharType="separate"/>
            </w:r>
            <w:r w:rsidR="00154B83">
              <w:rPr>
                <w:noProof/>
                <w:webHidden/>
              </w:rPr>
              <w:t>8</w:t>
            </w:r>
            <w:r w:rsidR="00154B83">
              <w:rPr>
                <w:noProof/>
                <w:webHidden/>
              </w:rPr>
              <w:fldChar w:fldCharType="end"/>
            </w:r>
          </w:hyperlink>
        </w:p>
        <w:p w14:paraId="1ADA9976" w14:textId="01420497"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7"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887 \h </w:instrText>
            </w:r>
            <w:r w:rsidR="00154B83">
              <w:rPr>
                <w:noProof/>
                <w:webHidden/>
              </w:rPr>
            </w:r>
            <w:r w:rsidR="00154B83">
              <w:rPr>
                <w:noProof/>
                <w:webHidden/>
              </w:rPr>
              <w:fldChar w:fldCharType="separate"/>
            </w:r>
            <w:r w:rsidR="00154B83">
              <w:rPr>
                <w:noProof/>
                <w:webHidden/>
              </w:rPr>
              <w:t>9</w:t>
            </w:r>
            <w:r w:rsidR="00154B83">
              <w:rPr>
                <w:noProof/>
                <w:webHidden/>
              </w:rPr>
              <w:fldChar w:fldCharType="end"/>
            </w:r>
          </w:hyperlink>
        </w:p>
        <w:p w14:paraId="4F3DFAA4" w14:textId="449D0A8C"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88" w:history="1">
            <w:r w:rsidR="00154B83" w:rsidRPr="00BB4F03">
              <w:rPr>
                <w:rStyle w:val="Hyperlink"/>
                <w:noProof/>
              </w:rPr>
              <w:t>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888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17C536F4" w14:textId="54CAFB9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89" w:history="1">
            <w:r w:rsidR="00154B83" w:rsidRPr="00BB4F03">
              <w:rPr>
                <w:rStyle w:val="Hyperlink"/>
                <w:noProof/>
              </w:rPr>
              <w:t>4.1.</w:t>
            </w:r>
            <w:r w:rsidR="00154B83">
              <w:rPr>
                <w:noProof/>
                <w:kern w:val="2"/>
                <w:sz w:val="22"/>
                <w:szCs w:val="22"/>
                <w:lang w:val="en-GB" w:eastAsia="en-GB"/>
                <w14:ligatures w14:val="standardContextual"/>
              </w:rPr>
              <w:tab/>
            </w:r>
            <w:r w:rsidR="00154B83" w:rsidRPr="00BB4F03">
              <w:rPr>
                <w:rStyle w:val="Hyperlink"/>
                <w:noProof/>
              </w:rPr>
              <w:t>Multithreading in Unreal Engine</w:t>
            </w:r>
            <w:r w:rsidR="00154B83">
              <w:rPr>
                <w:noProof/>
                <w:webHidden/>
              </w:rPr>
              <w:tab/>
            </w:r>
            <w:r w:rsidR="00154B83">
              <w:rPr>
                <w:noProof/>
                <w:webHidden/>
              </w:rPr>
              <w:fldChar w:fldCharType="begin"/>
            </w:r>
            <w:r w:rsidR="00154B83">
              <w:rPr>
                <w:noProof/>
                <w:webHidden/>
              </w:rPr>
              <w:instrText xml:space="preserve"> PAGEREF _Toc155520889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03D9EC29" w14:textId="4D7EFA8B"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0" w:history="1">
            <w:r w:rsidR="00154B83" w:rsidRPr="00BB4F03">
              <w:rPr>
                <w:rStyle w:val="Hyperlink"/>
                <w:noProof/>
              </w:rPr>
              <w:t>5.</w:t>
            </w:r>
            <w:r w:rsidR="00154B83">
              <w:rPr>
                <w:noProof/>
                <w:kern w:val="2"/>
                <w:sz w:val="22"/>
                <w:szCs w:val="22"/>
                <w:lang w:val="en-GB" w:eastAsia="en-GB"/>
                <w14:ligatures w14:val="standardContextual"/>
              </w:rPr>
              <w:tab/>
            </w:r>
            <w:r w:rsidR="00154B83" w:rsidRPr="00BB4F03">
              <w:rPr>
                <w:rStyle w:val="Hyperlink"/>
                <w:noProof/>
              </w:rPr>
              <w:t>Rendering/animations</w:t>
            </w:r>
            <w:r w:rsidR="00154B83">
              <w:rPr>
                <w:noProof/>
                <w:webHidden/>
              </w:rPr>
              <w:tab/>
            </w:r>
            <w:r w:rsidR="00154B83">
              <w:rPr>
                <w:noProof/>
                <w:webHidden/>
              </w:rPr>
              <w:fldChar w:fldCharType="begin"/>
            </w:r>
            <w:r w:rsidR="00154B83">
              <w:rPr>
                <w:noProof/>
                <w:webHidden/>
              </w:rPr>
              <w:instrText xml:space="preserve"> PAGEREF _Toc155520890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5A45993D" w14:textId="109A157A"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1" w:history="1">
            <w:r w:rsidR="00154B83" w:rsidRPr="00BB4F03">
              <w:rPr>
                <w:rStyle w:val="Hyperlink"/>
                <w:noProof/>
              </w:rPr>
              <w:t>5.1.</w:t>
            </w:r>
            <w:r w:rsidR="00154B83">
              <w:rPr>
                <w:noProof/>
                <w:kern w:val="2"/>
                <w:sz w:val="22"/>
                <w:szCs w:val="22"/>
                <w:lang w:val="en-GB" w:eastAsia="en-GB"/>
                <w14:ligatures w14:val="standardContextual"/>
              </w:rPr>
              <w:tab/>
            </w:r>
            <w:r w:rsidR="00154B83" w:rsidRPr="00BB4F03">
              <w:rPr>
                <w:rStyle w:val="Hyperlink"/>
                <w:noProof/>
              </w:rPr>
              <w:t>Niagara</w:t>
            </w:r>
            <w:r w:rsidR="00154B83">
              <w:rPr>
                <w:noProof/>
                <w:webHidden/>
              </w:rPr>
              <w:tab/>
            </w:r>
            <w:r w:rsidR="00154B83">
              <w:rPr>
                <w:noProof/>
                <w:webHidden/>
              </w:rPr>
              <w:fldChar w:fldCharType="begin"/>
            </w:r>
            <w:r w:rsidR="00154B83">
              <w:rPr>
                <w:noProof/>
                <w:webHidden/>
              </w:rPr>
              <w:instrText xml:space="preserve"> PAGEREF _Toc155520891 \h </w:instrText>
            </w:r>
            <w:r w:rsidR="00154B83">
              <w:rPr>
                <w:noProof/>
                <w:webHidden/>
              </w:rPr>
            </w:r>
            <w:r w:rsidR="00154B83">
              <w:rPr>
                <w:noProof/>
                <w:webHidden/>
              </w:rPr>
              <w:fldChar w:fldCharType="separate"/>
            </w:r>
            <w:r w:rsidR="00154B83">
              <w:rPr>
                <w:noProof/>
                <w:webHidden/>
              </w:rPr>
              <w:t>10</w:t>
            </w:r>
            <w:r w:rsidR="00154B83">
              <w:rPr>
                <w:noProof/>
                <w:webHidden/>
              </w:rPr>
              <w:fldChar w:fldCharType="end"/>
            </w:r>
          </w:hyperlink>
        </w:p>
        <w:p w14:paraId="3B14A9C7" w14:textId="4857DE68"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2" w:history="1">
            <w:r w:rsidR="00154B83" w:rsidRPr="00BB4F03">
              <w:rPr>
                <w:rStyle w:val="Hyperlink"/>
                <w:noProof/>
              </w:rPr>
              <w:t>5.2.</w:t>
            </w:r>
            <w:r w:rsidR="00154B83">
              <w:rPr>
                <w:noProof/>
                <w:kern w:val="2"/>
                <w:sz w:val="22"/>
                <w:szCs w:val="22"/>
                <w:lang w:val="en-GB" w:eastAsia="en-GB"/>
                <w14:ligatures w14:val="standardContextual"/>
              </w:rPr>
              <w:tab/>
            </w:r>
            <w:r w:rsidR="00154B83" w:rsidRPr="00BB4F03">
              <w:rPr>
                <w:rStyle w:val="Hyperlink"/>
                <w:noProof/>
              </w:rPr>
              <w:t>Animation Budget Allocator</w:t>
            </w:r>
            <w:r w:rsidR="00154B83">
              <w:rPr>
                <w:noProof/>
                <w:webHidden/>
              </w:rPr>
              <w:tab/>
            </w:r>
            <w:r w:rsidR="00154B83">
              <w:rPr>
                <w:noProof/>
                <w:webHidden/>
              </w:rPr>
              <w:fldChar w:fldCharType="begin"/>
            </w:r>
            <w:r w:rsidR="00154B83">
              <w:rPr>
                <w:noProof/>
                <w:webHidden/>
              </w:rPr>
              <w:instrText xml:space="preserve"> PAGEREF _Toc155520892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2C2115C" w14:textId="15577F65"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3" w:history="1">
            <w:r w:rsidR="00154B83" w:rsidRPr="00BB4F03">
              <w:rPr>
                <w:rStyle w:val="Hyperlink"/>
                <w:noProof/>
              </w:rPr>
              <w:t>5.3.</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893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0A20B6A4" w14:textId="24FF9F60"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4" w:history="1">
            <w:r w:rsidR="00154B83" w:rsidRPr="00BB4F03">
              <w:rPr>
                <w:rStyle w:val="Hyperlink"/>
                <w:noProof/>
              </w:rPr>
              <w:t>5.4.</w:t>
            </w:r>
            <w:r w:rsidR="00154B83">
              <w:rPr>
                <w:noProof/>
                <w:kern w:val="2"/>
                <w:sz w:val="22"/>
                <w:szCs w:val="22"/>
                <w:lang w:val="en-GB" w:eastAsia="en-GB"/>
                <w14:ligatures w14:val="standardContextual"/>
              </w:rPr>
              <w:tab/>
            </w:r>
            <w:r w:rsidR="00154B83" w:rsidRPr="00BB4F03">
              <w:rPr>
                <w:rStyle w:val="Hyperlink"/>
                <w:noProof/>
              </w:rPr>
              <w:t>Vertex Animations</w:t>
            </w:r>
            <w:r w:rsidR="00154B83">
              <w:rPr>
                <w:noProof/>
                <w:webHidden/>
              </w:rPr>
              <w:tab/>
            </w:r>
            <w:r w:rsidR="00154B83">
              <w:rPr>
                <w:noProof/>
                <w:webHidden/>
              </w:rPr>
              <w:fldChar w:fldCharType="begin"/>
            </w:r>
            <w:r w:rsidR="00154B83">
              <w:rPr>
                <w:noProof/>
                <w:webHidden/>
              </w:rPr>
              <w:instrText xml:space="preserve"> PAGEREF _Toc155520894 \h </w:instrText>
            </w:r>
            <w:r w:rsidR="00154B83">
              <w:rPr>
                <w:noProof/>
                <w:webHidden/>
              </w:rPr>
            </w:r>
            <w:r w:rsidR="00154B83">
              <w:rPr>
                <w:noProof/>
                <w:webHidden/>
              </w:rPr>
              <w:fldChar w:fldCharType="separate"/>
            </w:r>
            <w:r w:rsidR="00154B83">
              <w:rPr>
                <w:noProof/>
                <w:webHidden/>
              </w:rPr>
              <w:t>11</w:t>
            </w:r>
            <w:r w:rsidR="00154B83">
              <w:rPr>
                <w:noProof/>
                <w:webHidden/>
              </w:rPr>
              <w:fldChar w:fldCharType="end"/>
            </w:r>
          </w:hyperlink>
        </w:p>
        <w:p w14:paraId="240B583E" w14:textId="191E9035"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895" w:history="1">
            <w:r w:rsidR="00154B83" w:rsidRPr="00BB4F03">
              <w:rPr>
                <w:rStyle w:val="Hyperlink"/>
                <w:noProof/>
              </w:rPr>
              <w:t>6.</w:t>
            </w:r>
            <w:r w:rsidR="00154B83">
              <w:rPr>
                <w:noProof/>
                <w:kern w:val="2"/>
                <w:sz w:val="22"/>
                <w:szCs w:val="22"/>
                <w:lang w:val="en-GB" w:eastAsia="en-GB"/>
                <w14:ligatures w14:val="standardContextual"/>
              </w:rPr>
              <w:tab/>
            </w:r>
            <w:r w:rsidR="00154B83" w:rsidRPr="00BB4F03">
              <w:rPr>
                <w:rStyle w:val="Hyperlink"/>
                <w:noProof/>
              </w:rPr>
              <w:t>GPU programming</w:t>
            </w:r>
            <w:r w:rsidR="00154B83">
              <w:rPr>
                <w:noProof/>
                <w:webHidden/>
              </w:rPr>
              <w:tab/>
            </w:r>
            <w:r w:rsidR="00154B83">
              <w:rPr>
                <w:noProof/>
                <w:webHidden/>
              </w:rPr>
              <w:fldChar w:fldCharType="begin"/>
            </w:r>
            <w:r w:rsidR="00154B83">
              <w:rPr>
                <w:noProof/>
                <w:webHidden/>
              </w:rPr>
              <w:instrText xml:space="preserve"> PAGEREF _Toc155520895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624511DF" w14:textId="0A7A60B1"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6" w:history="1">
            <w:r w:rsidR="00154B83" w:rsidRPr="00BB4F03">
              <w:rPr>
                <w:rStyle w:val="Hyperlink"/>
                <w:noProof/>
              </w:rPr>
              <w:t>6.1.</w:t>
            </w:r>
            <w:r w:rsidR="00154B83">
              <w:rPr>
                <w:noProof/>
                <w:kern w:val="2"/>
                <w:sz w:val="22"/>
                <w:szCs w:val="22"/>
                <w:lang w:val="en-GB" w:eastAsia="en-GB"/>
                <w14:ligatures w14:val="standardContextual"/>
              </w:rPr>
              <w:tab/>
            </w:r>
            <w:r w:rsidR="00154B83" w:rsidRPr="00BB4F03">
              <w:rPr>
                <w:rStyle w:val="Hyperlink"/>
                <w:noProof/>
              </w:rPr>
              <w:t>Compute Shaders</w:t>
            </w:r>
            <w:r w:rsidR="00154B83">
              <w:rPr>
                <w:noProof/>
                <w:webHidden/>
              </w:rPr>
              <w:tab/>
            </w:r>
            <w:r w:rsidR="00154B83">
              <w:rPr>
                <w:noProof/>
                <w:webHidden/>
              </w:rPr>
              <w:fldChar w:fldCharType="begin"/>
            </w:r>
            <w:r w:rsidR="00154B83">
              <w:rPr>
                <w:noProof/>
                <w:webHidden/>
              </w:rPr>
              <w:instrText xml:space="preserve"> PAGEREF _Toc155520896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0ECB7F91" w14:textId="68171E7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7" w:history="1">
            <w:r w:rsidR="00154B83" w:rsidRPr="00BB4F03">
              <w:rPr>
                <w:rStyle w:val="Hyperlink"/>
                <w:noProof/>
              </w:rPr>
              <w:t>6.2.</w:t>
            </w:r>
            <w:r w:rsidR="00154B83">
              <w:rPr>
                <w:noProof/>
                <w:kern w:val="2"/>
                <w:sz w:val="22"/>
                <w:szCs w:val="22"/>
                <w:lang w:val="en-GB" w:eastAsia="en-GB"/>
                <w14:ligatures w14:val="standardContextual"/>
              </w:rPr>
              <w:tab/>
            </w:r>
            <w:r w:rsidR="00154B83" w:rsidRPr="00BB4F03">
              <w:rPr>
                <w:rStyle w:val="Hyperlink"/>
                <w:noProof/>
              </w:rPr>
              <w:t>CUDA</w:t>
            </w:r>
            <w:r w:rsidR="00154B83">
              <w:rPr>
                <w:noProof/>
                <w:webHidden/>
              </w:rPr>
              <w:tab/>
            </w:r>
            <w:r w:rsidR="00154B83">
              <w:rPr>
                <w:noProof/>
                <w:webHidden/>
              </w:rPr>
              <w:fldChar w:fldCharType="begin"/>
            </w:r>
            <w:r w:rsidR="00154B83">
              <w:rPr>
                <w:noProof/>
                <w:webHidden/>
              </w:rPr>
              <w:instrText xml:space="preserve"> PAGEREF _Toc155520897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FE99234" w14:textId="446A56E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898" w:history="1">
            <w:r w:rsidR="00154B83" w:rsidRPr="00BB4F03">
              <w:rPr>
                <w:rStyle w:val="Hyperlink"/>
                <w:noProof/>
              </w:rPr>
              <w:t>6.3.</w:t>
            </w:r>
            <w:r w:rsidR="00154B83">
              <w:rPr>
                <w:noProof/>
                <w:kern w:val="2"/>
                <w:sz w:val="22"/>
                <w:szCs w:val="22"/>
                <w:lang w:val="en-GB" w:eastAsia="en-GB"/>
                <w14:ligatures w14:val="standardContextual"/>
              </w:rPr>
              <w:tab/>
            </w:r>
            <w:r w:rsidR="00154B83" w:rsidRPr="00BB4F03">
              <w:rPr>
                <w:rStyle w:val="Hyperlink"/>
                <w:noProof/>
              </w:rPr>
              <w:t>Opencl</w:t>
            </w:r>
            <w:r w:rsidR="00154B83">
              <w:rPr>
                <w:noProof/>
                <w:webHidden/>
              </w:rPr>
              <w:tab/>
            </w:r>
            <w:r w:rsidR="00154B83">
              <w:rPr>
                <w:noProof/>
                <w:webHidden/>
              </w:rPr>
              <w:fldChar w:fldCharType="begin"/>
            </w:r>
            <w:r w:rsidR="00154B83">
              <w:rPr>
                <w:noProof/>
                <w:webHidden/>
              </w:rPr>
              <w:instrText xml:space="preserve"> PAGEREF _Toc155520898 \h </w:instrText>
            </w:r>
            <w:r w:rsidR="00154B83">
              <w:rPr>
                <w:noProof/>
                <w:webHidden/>
              </w:rPr>
            </w:r>
            <w:r w:rsidR="00154B83">
              <w:rPr>
                <w:noProof/>
                <w:webHidden/>
              </w:rPr>
              <w:fldChar w:fldCharType="separate"/>
            </w:r>
            <w:r w:rsidR="00154B83">
              <w:rPr>
                <w:noProof/>
                <w:webHidden/>
              </w:rPr>
              <w:t>12</w:t>
            </w:r>
            <w:r w:rsidR="00154B83">
              <w:rPr>
                <w:noProof/>
                <w:webHidden/>
              </w:rPr>
              <w:fldChar w:fldCharType="end"/>
            </w:r>
          </w:hyperlink>
        </w:p>
        <w:p w14:paraId="2E9A9508" w14:textId="0ECCFDE1" w:rsidR="00154B83" w:rsidRDefault="00000000">
          <w:pPr>
            <w:pStyle w:val="TOC1"/>
            <w:tabs>
              <w:tab w:val="right" w:leader="dot" w:pos="9350"/>
            </w:tabs>
            <w:rPr>
              <w:noProof/>
              <w:kern w:val="2"/>
              <w:sz w:val="22"/>
              <w:szCs w:val="22"/>
              <w:lang w:val="en-GB" w:eastAsia="en-GB"/>
              <w14:ligatures w14:val="standardContextual"/>
            </w:rPr>
          </w:pPr>
          <w:hyperlink w:anchor="_Toc155520899" w:history="1">
            <w:r w:rsidR="00154B83" w:rsidRPr="00BB4F03">
              <w:rPr>
                <w:rStyle w:val="Hyperlink"/>
                <w:noProof/>
              </w:rPr>
              <w:t>case study</w:t>
            </w:r>
            <w:r w:rsidR="00154B83">
              <w:rPr>
                <w:noProof/>
                <w:webHidden/>
              </w:rPr>
              <w:tab/>
            </w:r>
            <w:r w:rsidR="00154B83">
              <w:rPr>
                <w:noProof/>
                <w:webHidden/>
              </w:rPr>
              <w:fldChar w:fldCharType="begin"/>
            </w:r>
            <w:r w:rsidR="00154B83">
              <w:rPr>
                <w:noProof/>
                <w:webHidden/>
              </w:rPr>
              <w:instrText xml:space="preserve"> PAGEREF _Toc155520899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B5419F6" w14:textId="0FF15078"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0"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Experiment setup</w:t>
            </w:r>
            <w:r w:rsidR="00154B83">
              <w:rPr>
                <w:noProof/>
                <w:webHidden/>
              </w:rPr>
              <w:tab/>
            </w:r>
            <w:r w:rsidR="00154B83">
              <w:rPr>
                <w:noProof/>
                <w:webHidden/>
              </w:rPr>
              <w:fldChar w:fldCharType="begin"/>
            </w:r>
            <w:r w:rsidR="00154B83">
              <w:rPr>
                <w:noProof/>
                <w:webHidden/>
              </w:rPr>
              <w:instrText xml:space="preserve"> PAGEREF _Toc155520900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6474EC33" w14:textId="6960C8CB"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1" w:history="1">
            <w:r w:rsidR="00154B83" w:rsidRPr="00BB4F03">
              <w:rPr>
                <w:rStyle w:val="Hyperlink"/>
                <w:noProof/>
              </w:rPr>
              <w:t>1.1.</w:t>
            </w:r>
            <w:r w:rsidR="00154B83">
              <w:rPr>
                <w:noProof/>
                <w:kern w:val="2"/>
                <w:sz w:val="22"/>
                <w:szCs w:val="22"/>
                <w:lang w:val="en-GB" w:eastAsia="en-GB"/>
                <w14:ligatures w14:val="standardContextual"/>
              </w:rPr>
              <w:tab/>
            </w:r>
            <w:r w:rsidR="00154B83" w:rsidRPr="00BB4F03">
              <w:rPr>
                <w:rStyle w:val="Hyperlink"/>
                <w:noProof/>
              </w:rPr>
              <w:t>Introduction</w:t>
            </w:r>
            <w:r w:rsidR="00154B83">
              <w:rPr>
                <w:noProof/>
                <w:webHidden/>
              </w:rPr>
              <w:tab/>
            </w:r>
            <w:r w:rsidR="00154B83">
              <w:rPr>
                <w:noProof/>
                <w:webHidden/>
              </w:rPr>
              <w:fldChar w:fldCharType="begin"/>
            </w:r>
            <w:r w:rsidR="00154B83">
              <w:rPr>
                <w:noProof/>
                <w:webHidden/>
              </w:rPr>
              <w:instrText xml:space="preserve"> PAGEREF _Toc155520901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749647DA" w14:textId="4F5C160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2" w:history="1">
            <w:r w:rsidR="00154B83" w:rsidRPr="00BB4F03">
              <w:rPr>
                <w:rStyle w:val="Hyperlink"/>
                <w:noProof/>
              </w:rPr>
              <w:t>1.2.</w:t>
            </w:r>
            <w:r w:rsidR="00154B83">
              <w:rPr>
                <w:noProof/>
                <w:kern w:val="2"/>
                <w:sz w:val="22"/>
                <w:szCs w:val="22"/>
                <w:lang w:val="en-GB" w:eastAsia="en-GB"/>
                <w14:ligatures w14:val="standardContextual"/>
              </w:rPr>
              <w:tab/>
            </w:r>
            <w:r w:rsidR="00154B83" w:rsidRPr="00BB4F03">
              <w:rPr>
                <w:rStyle w:val="Hyperlink"/>
                <w:noProof/>
              </w:rPr>
              <w:t>Requirements</w:t>
            </w:r>
            <w:r w:rsidR="00154B83">
              <w:rPr>
                <w:noProof/>
                <w:webHidden/>
              </w:rPr>
              <w:tab/>
            </w:r>
            <w:r w:rsidR="00154B83">
              <w:rPr>
                <w:noProof/>
                <w:webHidden/>
              </w:rPr>
              <w:fldChar w:fldCharType="begin"/>
            </w:r>
            <w:r w:rsidR="00154B83">
              <w:rPr>
                <w:noProof/>
                <w:webHidden/>
              </w:rPr>
              <w:instrText xml:space="preserve"> PAGEREF _Toc155520902 \h </w:instrText>
            </w:r>
            <w:r w:rsidR="00154B83">
              <w:rPr>
                <w:noProof/>
                <w:webHidden/>
              </w:rPr>
            </w:r>
            <w:r w:rsidR="00154B83">
              <w:rPr>
                <w:noProof/>
                <w:webHidden/>
              </w:rPr>
              <w:fldChar w:fldCharType="separate"/>
            </w:r>
            <w:r w:rsidR="00154B83">
              <w:rPr>
                <w:noProof/>
                <w:webHidden/>
              </w:rPr>
              <w:t>13</w:t>
            </w:r>
            <w:r w:rsidR="00154B83">
              <w:rPr>
                <w:noProof/>
                <w:webHidden/>
              </w:rPr>
              <w:fldChar w:fldCharType="end"/>
            </w:r>
          </w:hyperlink>
        </w:p>
        <w:p w14:paraId="444F628B" w14:textId="1EBD3444"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3" w:history="1">
            <w:r w:rsidR="00154B83" w:rsidRPr="00BB4F03">
              <w:rPr>
                <w:rStyle w:val="Hyperlink"/>
                <w:noProof/>
              </w:rPr>
              <w:t>1.3.</w:t>
            </w:r>
            <w:r w:rsidR="00154B83">
              <w:rPr>
                <w:noProof/>
                <w:kern w:val="2"/>
                <w:sz w:val="22"/>
                <w:szCs w:val="22"/>
                <w:lang w:val="en-GB" w:eastAsia="en-GB"/>
                <w14:ligatures w14:val="standardContextual"/>
              </w:rPr>
              <w:tab/>
            </w:r>
            <w:r w:rsidR="00154B83" w:rsidRPr="00BB4F03">
              <w:rPr>
                <w:rStyle w:val="Hyperlink"/>
                <w:noProof/>
              </w:rPr>
              <w:t>Measurements</w:t>
            </w:r>
            <w:r w:rsidR="00154B83">
              <w:rPr>
                <w:noProof/>
                <w:webHidden/>
              </w:rPr>
              <w:tab/>
            </w:r>
            <w:r w:rsidR="00154B83">
              <w:rPr>
                <w:noProof/>
                <w:webHidden/>
              </w:rPr>
              <w:fldChar w:fldCharType="begin"/>
            </w:r>
            <w:r w:rsidR="00154B83">
              <w:rPr>
                <w:noProof/>
                <w:webHidden/>
              </w:rPr>
              <w:instrText xml:space="preserve"> PAGEREF _Toc155520903 \h </w:instrText>
            </w:r>
            <w:r w:rsidR="00154B83">
              <w:rPr>
                <w:noProof/>
                <w:webHidden/>
              </w:rPr>
            </w:r>
            <w:r w:rsidR="00154B83">
              <w:rPr>
                <w:noProof/>
                <w:webHidden/>
              </w:rPr>
              <w:fldChar w:fldCharType="separate"/>
            </w:r>
            <w:r w:rsidR="00154B83">
              <w:rPr>
                <w:noProof/>
                <w:webHidden/>
              </w:rPr>
              <w:t>14</w:t>
            </w:r>
            <w:r w:rsidR="00154B83">
              <w:rPr>
                <w:noProof/>
                <w:webHidden/>
              </w:rPr>
              <w:fldChar w:fldCharType="end"/>
            </w:r>
          </w:hyperlink>
        </w:p>
        <w:p w14:paraId="34843B26" w14:textId="38D30B6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0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Experiment Execution</w:t>
            </w:r>
            <w:r w:rsidR="00154B83">
              <w:rPr>
                <w:noProof/>
                <w:webHidden/>
              </w:rPr>
              <w:tab/>
            </w:r>
            <w:r w:rsidR="00154B83">
              <w:rPr>
                <w:noProof/>
                <w:webHidden/>
              </w:rPr>
              <w:fldChar w:fldCharType="begin"/>
            </w:r>
            <w:r w:rsidR="00154B83">
              <w:rPr>
                <w:noProof/>
                <w:webHidden/>
              </w:rPr>
              <w:instrText xml:space="preserve"> PAGEREF _Toc155520904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4FDDF3AD" w14:textId="1875BEE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5" w:history="1">
            <w:r w:rsidR="00154B83" w:rsidRPr="00BB4F03">
              <w:rPr>
                <w:rStyle w:val="Hyperlink"/>
                <w:noProof/>
              </w:rPr>
              <w:t>2.1.</w:t>
            </w:r>
            <w:r w:rsidR="00154B83">
              <w:rPr>
                <w:noProof/>
                <w:kern w:val="2"/>
                <w:sz w:val="22"/>
                <w:szCs w:val="22"/>
                <w:lang w:val="en-GB" w:eastAsia="en-GB"/>
                <w14:ligatures w14:val="standardContextual"/>
              </w:rPr>
              <w:tab/>
            </w:r>
            <w:r w:rsidR="00154B83" w:rsidRPr="00BB4F03">
              <w:rPr>
                <w:rStyle w:val="Hyperlink"/>
                <w:noProof/>
              </w:rPr>
              <w:t>Simple battle Simulator</w:t>
            </w:r>
            <w:r w:rsidR="00154B83">
              <w:rPr>
                <w:noProof/>
                <w:webHidden/>
              </w:rPr>
              <w:tab/>
            </w:r>
            <w:r w:rsidR="00154B83">
              <w:rPr>
                <w:noProof/>
                <w:webHidden/>
              </w:rPr>
              <w:fldChar w:fldCharType="begin"/>
            </w:r>
            <w:r w:rsidR="00154B83">
              <w:rPr>
                <w:noProof/>
                <w:webHidden/>
              </w:rPr>
              <w:instrText xml:space="preserve"> PAGEREF _Toc155520905 \h </w:instrText>
            </w:r>
            <w:r w:rsidR="00154B83">
              <w:rPr>
                <w:noProof/>
                <w:webHidden/>
              </w:rPr>
            </w:r>
            <w:r w:rsidR="00154B83">
              <w:rPr>
                <w:noProof/>
                <w:webHidden/>
              </w:rPr>
              <w:fldChar w:fldCharType="separate"/>
            </w:r>
            <w:r w:rsidR="00154B83">
              <w:rPr>
                <w:noProof/>
                <w:webHidden/>
              </w:rPr>
              <w:t>15</w:t>
            </w:r>
            <w:r w:rsidR="00154B83">
              <w:rPr>
                <w:noProof/>
                <w:webHidden/>
              </w:rPr>
              <w:fldChar w:fldCharType="end"/>
            </w:r>
          </w:hyperlink>
        </w:p>
        <w:p w14:paraId="10DA09A5" w14:textId="391C2052"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6" w:history="1">
            <w:r w:rsidR="00154B83" w:rsidRPr="00BB4F03">
              <w:rPr>
                <w:rStyle w:val="Hyperlink"/>
                <w:noProof/>
              </w:rPr>
              <w:t>2.2.</w:t>
            </w:r>
            <w:r w:rsidR="00154B83">
              <w:rPr>
                <w:noProof/>
                <w:kern w:val="2"/>
                <w:sz w:val="22"/>
                <w:szCs w:val="22"/>
                <w:lang w:val="en-GB" w:eastAsia="en-GB"/>
                <w14:ligatures w14:val="standardContextual"/>
              </w:rPr>
              <w:tab/>
            </w:r>
            <w:r w:rsidR="00154B83" w:rsidRPr="00BB4F03">
              <w:rPr>
                <w:rStyle w:val="Hyperlink"/>
                <w:noProof/>
              </w:rPr>
              <w:t>Mass battle Simulator</w:t>
            </w:r>
            <w:r w:rsidR="00154B83">
              <w:rPr>
                <w:noProof/>
                <w:webHidden/>
              </w:rPr>
              <w:tab/>
            </w:r>
            <w:r w:rsidR="00154B83">
              <w:rPr>
                <w:noProof/>
                <w:webHidden/>
              </w:rPr>
              <w:fldChar w:fldCharType="begin"/>
            </w:r>
            <w:r w:rsidR="00154B83">
              <w:rPr>
                <w:noProof/>
                <w:webHidden/>
              </w:rPr>
              <w:instrText xml:space="preserve"> PAGEREF _Toc155520906 \h </w:instrText>
            </w:r>
            <w:r w:rsidR="00154B83">
              <w:rPr>
                <w:noProof/>
                <w:webHidden/>
              </w:rPr>
            </w:r>
            <w:r w:rsidR="00154B83">
              <w:rPr>
                <w:noProof/>
                <w:webHidden/>
              </w:rPr>
              <w:fldChar w:fldCharType="separate"/>
            </w:r>
            <w:r w:rsidR="00154B83">
              <w:rPr>
                <w:noProof/>
                <w:webHidden/>
              </w:rPr>
              <w:t>16</w:t>
            </w:r>
            <w:r w:rsidR="00154B83">
              <w:rPr>
                <w:noProof/>
                <w:webHidden/>
              </w:rPr>
              <w:fldChar w:fldCharType="end"/>
            </w:r>
          </w:hyperlink>
        </w:p>
        <w:p w14:paraId="17B0B199" w14:textId="12E288F9"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7" w:history="1">
            <w:r w:rsidR="00154B83" w:rsidRPr="00BB4F03">
              <w:rPr>
                <w:rStyle w:val="Hyperlink"/>
                <w:noProof/>
              </w:rPr>
              <w:t>2.3.</w:t>
            </w:r>
            <w:r w:rsidR="00154B83">
              <w:rPr>
                <w:noProof/>
                <w:kern w:val="2"/>
                <w:sz w:val="22"/>
                <w:szCs w:val="22"/>
                <w:lang w:val="en-GB" w:eastAsia="en-GB"/>
                <w14:ligatures w14:val="standardContextual"/>
              </w:rPr>
              <w:tab/>
            </w:r>
            <w:r w:rsidR="00154B83" w:rsidRPr="00BB4F03">
              <w:rPr>
                <w:rStyle w:val="Hyperlink"/>
                <w:noProof/>
              </w:rPr>
              <w:t>Rendering/LODs</w:t>
            </w:r>
            <w:r w:rsidR="00154B83">
              <w:rPr>
                <w:noProof/>
                <w:webHidden/>
              </w:rPr>
              <w:tab/>
            </w:r>
            <w:r w:rsidR="00154B83">
              <w:rPr>
                <w:noProof/>
                <w:webHidden/>
              </w:rPr>
              <w:fldChar w:fldCharType="begin"/>
            </w:r>
            <w:r w:rsidR="00154B83">
              <w:rPr>
                <w:noProof/>
                <w:webHidden/>
              </w:rPr>
              <w:instrText xml:space="preserve"> PAGEREF _Toc155520907 \h </w:instrText>
            </w:r>
            <w:r w:rsidR="00154B83">
              <w:rPr>
                <w:noProof/>
                <w:webHidden/>
              </w:rPr>
            </w:r>
            <w:r w:rsidR="00154B83">
              <w:rPr>
                <w:noProof/>
                <w:webHidden/>
              </w:rPr>
              <w:fldChar w:fldCharType="separate"/>
            </w:r>
            <w:r w:rsidR="00154B83">
              <w:rPr>
                <w:noProof/>
                <w:webHidden/>
              </w:rPr>
              <w:t>19</w:t>
            </w:r>
            <w:r w:rsidR="00154B83">
              <w:rPr>
                <w:noProof/>
                <w:webHidden/>
              </w:rPr>
              <w:fldChar w:fldCharType="end"/>
            </w:r>
          </w:hyperlink>
        </w:p>
        <w:p w14:paraId="7099E5F6" w14:textId="3B9F38B3"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8" w:history="1">
            <w:r w:rsidR="00154B83" w:rsidRPr="00BB4F03">
              <w:rPr>
                <w:rStyle w:val="Hyperlink"/>
                <w:noProof/>
              </w:rPr>
              <w:t>2.4.</w:t>
            </w:r>
            <w:r w:rsidR="00154B83">
              <w:rPr>
                <w:noProof/>
                <w:kern w:val="2"/>
                <w:sz w:val="22"/>
                <w:szCs w:val="22"/>
                <w:lang w:val="en-GB" w:eastAsia="en-GB"/>
                <w14:ligatures w14:val="standardContextual"/>
              </w:rPr>
              <w:tab/>
            </w:r>
            <w:r w:rsidR="00154B83" w:rsidRPr="00BB4F03">
              <w:rPr>
                <w:rStyle w:val="Hyperlink"/>
                <w:noProof/>
              </w:rPr>
              <w:t>Multithreading</w:t>
            </w:r>
            <w:r w:rsidR="00154B83">
              <w:rPr>
                <w:noProof/>
                <w:webHidden/>
              </w:rPr>
              <w:tab/>
            </w:r>
            <w:r w:rsidR="00154B83">
              <w:rPr>
                <w:noProof/>
                <w:webHidden/>
              </w:rPr>
              <w:fldChar w:fldCharType="begin"/>
            </w:r>
            <w:r w:rsidR="00154B83">
              <w:rPr>
                <w:noProof/>
                <w:webHidden/>
              </w:rPr>
              <w:instrText xml:space="preserve"> PAGEREF _Toc155520908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5B181516" w14:textId="15998AFF"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09" w:history="1">
            <w:r w:rsidR="00154B83" w:rsidRPr="00BB4F03">
              <w:rPr>
                <w:rStyle w:val="Hyperlink"/>
                <w:noProof/>
              </w:rPr>
              <w:t>2.5.</w:t>
            </w:r>
            <w:r w:rsidR="00154B83">
              <w:rPr>
                <w:noProof/>
                <w:kern w:val="2"/>
                <w:sz w:val="22"/>
                <w:szCs w:val="22"/>
                <w:lang w:val="en-GB" w:eastAsia="en-GB"/>
                <w14:ligatures w14:val="standardContextual"/>
              </w:rPr>
              <w:tab/>
            </w:r>
            <w:r w:rsidR="00154B83" w:rsidRPr="00BB4F03">
              <w:rPr>
                <w:rStyle w:val="Hyperlink"/>
                <w:noProof/>
              </w:rPr>
              <w:t>Spatial Partitioning</w:t>
            </w:r>
            <w:r w:rsidR="00154B83">
              <w:rPr>
                <w:noProof/>
                <w:webHidden/>
              </w:rPr>
              <w:tab/>
            </w:r>
            <w:r w:rsidR="00154B83">
              <w:rPr>
                <w:noProof/>
                <w:webHidden/>
              </w:rPr>
              <w:fldChar w:fldCharType="begin"/>
            </w:r>
            <w:r w:rsidR="00154B83">
              <w:rPr>
                <w:noProof/>
                <w:webHidden/>
              </w:rPr>
              <w:instrText xml:space="preserve"> PAGEREF _Toc155520909 \h </w:instrText>
            </w:r>
            <w:r w:rsidR="00154B83">
              <w:rPr>
                <w:noProof/>
                <w:webHidden/>
              </w:rPr>
            </w:r>
            <w:r w:rsidR="00154B83">
              <w:rPr>
                <w:noProof/>
                <w:webHidden/>
              </w:rPr>
              <w:fldChar w:fldCharType="separate"/>
            </w:r>
            <w:r w:rsidR="00154B83">
              <w:rPr>
                <w:noProof/>
                <w:webHidden/>
              </w:rPr>
              <w:t>20</w:t>
            </w:r>
            <w:r w:rsidR="00154B83">
              <w:rPr>
                <w:noProof/>
                <w:webHidden/>
              </w:rPr>
              <w:fldChar w:fldCharType="end"/>
            </w:r>
          </w:hyperlink>
        </w:p>
        <w:p w14:paraId="45EDDD9C" w14:textId="72B0F4D7" w:rsidR="00154B83" w:rsidRDefault="00000000">
          <w:pPr>
            <w:pStyle w:val="TOC3"/>
            <w:tabs>
              <w:tab w:val="left" w:pos="1100"/>
              <w:tab w:val="right" w:leader="dot" w:pos="9350"/>
            </w:tabs>
            <w:rPr>
              <w:noProof/>
              <w:kern w:val="2"/>
              <w:sz w:val="22"/>
              <w:szCs w:val="22"/>
              <w:lang w:val="en-GB" w:eastAsia="en-GB"/>
              <w14:ligatures w14:val="standardContextual"/>
            </w:rPr>
          </w:pPr>
          <w:hyperlink w:anchor="_Toc155520910" w:history="1">
            <w:r w:rsidR="00154B83" w:rsidRPr="00BB4F03">
              <w:rPr>
                <w:rStyle w:val="Hyperlink"/>
                <w:noProof/>
              </w:rPr>
              <w:t>2.6.</w:t>
            </w:r>
            <w:r w:rsidR="00154B83">
              <w:rPr>
                <w:noProof/>
                <w:kern w:val="2"/>
                <w:sz w:val="22"/>
                <w:szCs w:val="22"/>
                <w:lang w:val="en-GB" w:eastAsia="en-GB"/>
                <w14:ligatures w14:val="standardContextual"/>
              </w:rPr>
              <w:tab/>
            </w:r>
            <w:r w:rsidR="00154B83" w:rsidRPr="00BB4F03">
              <w:rPr>
                <w:rStyle w:val="Hyperlink"/>
                <w:noProof/>
              </w:rPr>
              <w:t>Animation Sharing</w:t>
            </w:r>
            <w:r w:rsidR="00154B83">
              <w:rPr>
                <w:noProof/>
                <w:webHidden/>
              </w:rPr>
              <w:tab/>
            </w:r>
            <w:r w:rsidR="00154B83">
              <w:rPr>
                <w:noProof/>
                <w:webHidden/>
              </w:rPr>
              <w:fldChar w:fldCharType="begin"/>
            </w:r>
            <w:r w:rsidR="00154B83">
              <w:rPr>
                <w:noProof/>
                <w:webHidden/>
              </w:rPr>
              <w:instrText xml:space="preserve"> PAGEREF _Toc155520910 \h </w:instrText>
            </w:r>
            <w:r w:rsidR="00154B83">
              <w:rPr>
                <w:noProof/>
                <w:webHidden/>
              </w:rPr>
            </w:r>
            <w:r w:rsidR="00154B83">
              <w:rPr>
                <w:noProof/>
                <w:webHidden/>
              </w:rPr>
              <w:fldChar w:fldCharType="separate"/>
            </w:r>
            <w:r w:rsidR="00154B83">
              <w:rPr>
                <w:noProof/>
                <w:webHidden/>
              </w:rPr>
              <w:t>21</w:t>
            </w:r>
            <w:r w:rsidR="00154B83">
              <w:rPr>
                <w:noProof/>
                <w:webHidden/>
              </w:rPr>
              <w:fldChar w:fldCharType="end"/>
            </w:r>
          </w:hyperlink>
        </w:p>
        <w:p w14:paraId="515B83BC" w14:textId="2762431D"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1"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Results</w:t>
            </w:r>
            <w:r w:rsidR="00154B83">
              <w:rPr>
                <w:noProof/>
                <w:webHidden/>
              </w:rPr>
              <w:tab/>
            </w:r>
            <w:r w:rsidR="00154B83">
              <w:rPr>
                <w:noProof/>
                <w:webHidden/>
              </w:rPr>
              <w:fldChar w:fldCharType="begin"/>
            </w:r>
            <w:r w:rsidR="00154B83">
              <w:rPr>
                <w:noProof/>
                <w:webHidden/>
              </w:rPr>
              <w:instrText xml:space="preserve"> PAGEREF _Toc155520911 \h </w:instrText>
            </w:r>
            <w:r w:rsidR="00154B83">
              <w:rPr>
                <w:noProof/>
                <w:webHidden/>
              </w:rPr>
            </w:r>
            <w:r w:rsidR="00154B83">
              <w:rPr>
                <w:noProof/>
                <w:webHidden/>
              </w:rPr>
              <w:fldChar w:fldCharType="separate"/>
            </w:r>
            <w:r w:rsidR="00154B83">
              <w:rPr>
                <w:noProof/>
                <w:webHidden/>
              </w:rPr>
              <w:t>22</w:t>
            </w:r>
            <w:r w:rsidR="00154B83">
              <w:rPr>
                <w:noProof/>
                <w:webHidden/>
              </w:rPr>
              <w:fldChar w:fldCharType="end"/>
            </w:r>
          </w:hyperlink>
        </w:p>
        <w:p w14:paraId="3ED9A9E0" w14:textId="53B1E313" w:rsidR="00154B83" w:rsidRDefault="00000000">
          <w:pPr>
            <w:pStyle w:val="TOC1"/>
            <w:tabs>
              <w:tab w:val="right" w:leader="dot" w:pos="9350"/>
            </w:tabs>
            <w:rPr>
              <w:noProof/>
              <w:kern w:val="2"/>
              <w:sz w:val="22"/>
              <w:szCs w:val="22"/>
              <w:lang w:val="en-GB" w:eastAsia="en-GB"/>
              <w14:ligatures w14:val="standardContextual"/>
            </w:rPr>
          </w:pPr>
          <w:hyperlink w:anchor="_Toc155520912" w:history="1">
            <w:r w:rsidR="00154B83" w:rsidRPr="00BB4F03">
              <w:rPr>
                <w:rStyle w:val="Hyperlink"/>
                <w:noProof/>
              </w:rPr>
              <w:t>Discussion</w:t>
            </w:r>
            <w:r w:rsidR="00154B83">
              <w:rPr>
                <w:noProof/>
                <w:webHidden/>
              </w:rPr>
              <w:tab/>
            </w:r>
            <w:r w:rsidR="00154B83">
              <w:rPr>
                <w:noProof/>
                <w:webHidden/>
              </w:rPr>
              <w:fldChar w:fldCharType="begin"/>
            </w:r>
            <w:r w:rsidR="00154B83">
              <w:rPr>
                <w:noProof/>
                <w:webHidden/>
              </w:rPr>
              <w:instrText xml:space="preserve"> PAGEREF _Toc155520912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3F56C367" w14:textId="02652DFF"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3" w:history="1">
            <w:r w:rsidR="00154B83" w:rsidRPr="00BB4F03">
              <w:rPr>
                <w:rStyle w:val="Hyperlink"/>
                <w:noProof/>
              </w:rPr>
              <w:t>1.</w:t>
            </w:r>
            <w:r w:rsidR="00154B83">
              <w:rPr>
                <w:noProof/>
                <w:kern w:val="2"/>
                <w:sz w:val="22"/>
                <w:szCs w:val="22"/>
                <w:lang w:val="en-GB" w:eastAsia="en-GB"/>
                <w14:ligatures w14:val="standardContextual"/>
              </w:rPr>
              <w:tab/>
            </w:r>
            <w:r w:rsidR="00154B83" w:rsidRPr="00BB4F03">
              <w:rPr>
                <w:rStyle w:val="Hyperlink"/>
                <w:noProof/>
              </w:rPr>
              <w:t>Frame Time Over Unit Count</w:t>
            </w:r>
            <w:r w:rsidR="00154B83">
              <w:rPr>
                <w:noProof/>
                <w:webHidden/>
              </w:rPr>
              <w:tab/>
            </w:r>
            <w:r w:rsidR="00154B83">
              <w:rPr>
                <w:noProof/>
                <w:webHidden/>
              </w:rPr>
              <w:fldChar w:fldCharType="begin"/>
            </w:r>
            <w:r w:rsidR="00154B83">
              <w:rPr>
                <w:noProof/>
                <w:webHidden/>
              </w:rPr>
              <w:instrText xml:space="preserve"> PAGEREF _Toc155520913 \h </w:instrText>
            </w:r>
            <w:r w:rsidR="00154B83">
              <w:rPr>
                <w:noProof/>
                <w:webHidden/>
              </w:rPr>
            </w:r>
            <w:r w:rsidR="00154B83">
              <w:rPr>
                <w:noProof/>
                <w:webHidden/>
              </w:rPr>
              <w:fldChar w:fldCharType="separate"/>
            </w:r>
            <w:r w:rsidR="00154B83">
              <w:rPr>
                <w:noProof/>
                <w:webHidden/>
              </w:rPr>
              <w:t>25</w:t>
            </w:r>
            <w:r w:rsidR="00154B83">
              <w:rPr>
                <w:noProof/>
                <w:webHidden/>
              </w:rPr>
              <w:fldChar w:fldCharType="end"/>
            </w:r>
          </w:hyperlink>
        </w:p>
        <w:p w14:paraId="7E9315C3" w14:textId="3C4A8A49"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4" w:history="1">
            <w:r w:rsidR="00154B83" w:rsidRPr="00BB4F03">
              <w:rPr>
                <w:rStyle w:val="Hyperlink"/>
                <w:noProof/>
              </w:rPr>
              <w:t>2.</w:t>
            </w:r>
            <w:r w:rsidR="00154B83">
              <w:rPr>
                <w:noProof/>
                <w:kern w:val="2"/>
                <w:sz w:val="22"/>
                <w:szCs w:val="22"/>
                <w:lang w:val="en-GB" w:eastAsia="en-GB"/>
                <w14:ligatures w14:val="standardContextual"/>
              </w:rPr>
              <w:tab/>
            </w:r>
            <w:r w:rsidR="00154B83" w:rsidRPr="00BB4F03">
              <w:rPr>
                <w:rStyle w:val="Hyperlink"/>
                <w:noProof/>
              </w:rPr>
              <w:t>Game Thread Frame Time Composition</w:t>
            </w:r>
            <w:r w:rsidR="00154B83">
              <w:rPr>
                <w:noProof/>
                <w:webHidden/>
              </w:rPr>
              <w:tab/>
            </w:r>
            <w:r w:rsidR="00154B83">
              <w:rPr>
                <w:noProof/>
                <w:webHidden/>
              </w:rPr>
              <w:fldChar w:fldCharType="begin"/>
            </w:r>
            <w:r w:rsidR="00154B83">
              <w:rPr>
                <w:noProof/>
                <w:webHidden/>
              </w:rPr>
              <w:instrText xml:space="preserve"> PAGEREF _Toc155520914 \h </w:instrText>
            </w:r>
            <w:r w:rsidR="00154B83">
              <w:rPr>
                <w:noProof/>
                <w:webHidden/>
              </w:rPr>
            </w:r>
            <w:r w:rsidR="00154B83">
              <w:rPr>
                <w:noProof/>
                <w:webHidden/>
              </w:rPr>
              <w:fldChar w:fldCharType="separate"/>
            </w:r>
            <w:r w:rsidR="00154B83">
              <w:rPr>
                <w:noProof/>
                <w:webHidden/>
              </w:rPr>
              <w:t>30</w:t>
            </w:r>
            <w:r w:rsidR="00154B83">
              <w:rPr>
                <w:noProof/>
                <w:webHidden/>
              </w:rPr>
              <w:fldChar w:fldCharType="end"/>
            </w:r>
          </w:hyperlink>
        </w:p>
        <w:p w14:paraId="6BB6E7C0" w14:textId="7419A581" w:rsidR="00154B83" w:rsidRDefault="00000000">
          <w:pPr>
            <w:pStyle w:val="TOC2"/>
            <w:tabs>
              <w:tab w:val="left" w:pos="660"/>
              <w:tab w:val="right" w:leader="dot" w:pos="9350"/>
            </w:tabs>
            <w:rPr>
              <w:noProof/>
              <w:kern w:val="2"/>
              <w:sz w:val="22"/>
              <w:szCs w:val="22"/>
              <w:lang w:val="en-GB" w:eastAsia="en-GB"/>
              <w14:ligatures w14:val="standardContextual"/>
            </w:rPr>
          </w:pPr>
          <w:hyperlink w:anchor="_Toc155520915" w:history="1">
            <w:r w:rsidR="00154B83" w:rsidRPr="00BB4F03">
              <w:rPr>
                <w:rStyle w:val="Hyperlink"/>
                <w:noProof/>
              </w:rPr>
              <w:t>3.</w:t>
            </w:r>
            <w:r w:rsidR="00154B83">
              <w:rPr>
                <w:noProof/>
                <w:kern w:val="2"/>
                <w:sz w:val="22"/>
                <w:szCs w:val="22"/>
                <w:lang w:val="en-GB" w:eastAsia="en-GB"/>
                <w14:ligatures w14:val="standardContextual"/>
              </w:rPr>
              <w:tab/>
            </w:r>
            <w:r w:rsidR="00154B83" w:rsidRPr="00BB4F03">
              <w:rPr>
                <w:rStyle w:val="Hyperlink"/>
                <w:noProof/>
              </w:rPr>
              <w:t>Summary</w:t>
            </w:r>
            <w:r w:rsidR="00154B83">
              <w:rPr>
                <w:noProof/>
                <w:webHidden/>
              </w:rPr>
              <w:tab/>
            </w:r>
            <w:r w:rsidR="00154B83">
              <w:rPr>
                <w:noProof/>
                <w:webHidden/>
              </w:rPr>
              <w:fldChar w:fldCharType="begin"/>
            </w:r>
            <w:r w:rsidR="00154B83">
              <w:rPr>
                <w:noProof/>
                <w:webHidden/>
              </w:rPr>
              <w:instrText xml:space="preserve"> PAGEREF _Toc155520915 \h </w:instrText>
            </w:r>
            <w:r w:rsidR="00154B83">
              <w:rPr>
                <w:noProof/>
                <w:webHidden/>
              </w:rPr>
            </w:r>
            <w:r w:rsidR="00154B83">
              <w:rPr>
                <w:noProof/>
                <w:webHidden/>
              </w:rPr>
              <w:fldChar w:fldCharType="separate"/>
            </w:r>
            <w:r w:rsidR="00154B83">
              <w:rPr>
                <w:noProof/>
                <w:webHidden/>
              </w:rPr>
              <w:t>33</w:t>
            </w:r>
            <w:r w:rsidR="00154B83">
              <w:rPr>
                <w:noProof/>
                <w:webHidden/>
              </w:rPr>
              <w:fldChar w:fldCharType="end"/>
            </w:r>
          </w:hyperlink>
        </w:p>
        <w:p w14:paraId="62E5B226" w14:textId="7F4049FB" w:rsidR="00154B83" w:rsidRDefault="00000000">
          <w:pPr>
            <w:pStyle w:val="TOC1"/>
            <w:tabs>
              <w:tab w:val="right" w:leader="dot" w:pos="9350"/>
            </w:tabs>
            <w:rPr>
              <w:noProof/>
              <w:kern w:val="2"/>
              <w:sz w:val="22"/>
              <w:szCs w:val="22"/>
              <w:lang w:val="en-GB" w:eastAsia="en-GB"/>
              <w14:ligatures w14:val="standardContextual"/>
            </w:rPr>
          </w:pPr>
          <w:hyperlink w:anchor="_Toc155520916" w:history="1">
            <w:r w:rsidR="00154B83" w:rsidRPr="00BB4F03">
              <w:rPr>
                <w:rStyle w:val="Hyperlink"/>
                <w:noProof/>
              </w:rPr>
              <w:t>Conclusion</w:t>
            </w:r>
            <w:r w:rsidR="00154B83">
              <w:rPr>
                <w:noProof/>
                <w:webHidden/>
              </w:rPr>
              <w:tab/>
            </w:r>
            <w:r w:rsidR="00154B83">
              <w:rPr>
                <w:noProof/>
                <w:webHidden/>
              </w:rPr>
              <w:fldChar w:fldCharType="begin"/>
            </w:r>
            <w:r w:rsidR="00154B83">
              <w:rPr>
                <w:noProof/>
                <w:webHidden/>
              </w:rPr>
              <w:instrText xml:space="preserve"> PAGEREF _Toc155520916 \h </w:instrText>
            </w:r>
            <w:r w:rsidR="00154B83">
              <w:rPr>
                <w:noProof/>
                <w:webHidden/>
              </w:rPr>
            </w:r>
            <w:r w:rsidR="00154B83">
              <w:rPr>
                <w:noProof/>
                <w:webHidden/>
              </w:rPr>
              <w:fldChar w:fldCharType="separate"/>
            </w:r>
            <w:r w:rsidR="00154B83">
              <w:rPr>
                <w:noProof/>
                <w:webHidden/>
              </w:rPr>
              <w:t>34</w:t>
            </w:r>
            <w:r w:rsidR="00154B83">
              <w:rPr>
                <w:noProof/>
                <w:webHidden/>
              </w:rPr>
              <w:fldChar w:fldCharType="end"/>
            </w:r>
          </w:hyperlink>
        </w:p>
        <w:p w14:paraId="20F05052" w14:textId="022046FA" w:rsidR="00154B83" w:rsidRDefault="00000000">
          <w:pPr>
            <w:pStyle w:val="TOC1"/>
            <w:tabs>
              <w:tab w:val="right" w:leader="dot" w:pos="9350"/>
            </w:tabs>
            <w:rPr>
              <w:noProof/>
              <w:kern w:val="2"/>
              <w:sz w:val="22"/>
              <w:szCs w:val="22"/>
              <w:lang w:val="en-GB" w:eastAsia="en-GB"/>
              <w14:ligatures w14:val="standardContextual"/>
            </w:rPr>
          </w:pPr>
          <w:hyperlink w:anchor="_Toc155520917" w:history="1">
            <w:r w:rsidR="00154B83" w:rsidRPr="00BB4F03">
              <w:rPr>
                <w:rStyle w:val="Hyperlink"/>
                <w:noProof/>
              </w:rPr>
              <w:t>Future work</w:t>
            </w:r>
            <w:r w:rsidR="00154B83">
              <w:rPr>
                <w:noProof/>
                <w:webHidden/>
              </w:rPr>
              <w:tab/>
            </w:r>
            <w:r w:rsidR="00154B83">
              <w:rPr>
                <w:noProof/>
                <w:webHidden/>
              </w:rPr>
              <w:fldChar w:fldCharType="begin"/>
            </w:r>
            <w:r w:rsidR="00154B83">
              <w:rPr>
                <w:noProof/>
                <w:webHidden/>
              </w:rPr>
              <w:instrText xml:space="preserve"> PAGEREF _Toc155520917 \h </w:instrText>
            </w:r>
            <w:r w:rsidR="00154B83">
              <w:rPr>
                <w:noProof/>
                <w:webHidden/>
              </w:rPr>
            </w:r>
            <w:r w:rsidR="00154B83">
              <w:rPr>
                <w:noProof/>
                <w:webHidden/>
              </w:rPr>
              <w:fldChar w:fldCharType="separate"/>
            </w:r>
            <w:r w:rsidR="00154B83">
              <w:rPr>
                <w:noProof/>
                <w:webHidden/>
              </w:rPr>
              <w:t>35</w:t>
            </w:r>
            <w:r w:rsidR="00154B83">
              <w:rPr>
                <w:noProof/>
                <w:webHidden/>
              </w:rPr>
              <w:fldChar w:fldCharType="end"/>
            </w:r>
          </w:hyperlink>
        </w:p>
        <w:p w14:paraId="3E461E93" w14:textId="62861005" w:rsidR="00154B83" w:rsidRDefault="00000000">
          <w:pPr>
            <w:pStyle w:val="TOC1"/>
            <w:tabs>
              <w:tab w:val="right" w:leader="dot" w:pos="9350"/>
            </w:tabs>
            <w:rPr>
              <w:noProof/>
              <w:kern w:val="2"/>
              <w:sz w:val="22"/>
              <w:szCs w:val="22"/>
              <w:lang w:val="en-GB" w:eastAsia="en-GB"/>
              <w14:ligatures w14:val="standardContextual"/>
            </w:rPr>
          </w:pPr>
          <w:hyperlink w:anchor="_Toc155520918" w:history="1">
            <w:r w:rsidR="00154B83" w:rsidRPr="00BB4F03">
              <w:rPr>
                <w:rStyle w:val="Hyperlink"/>
                <w:noProof/>
              </w:rPr>
              <w:t>Critical Reflection</w:t>
            </w:r>
            <w:r w:rsidR="00154B83">
              <w:rPr>
                <w:noProof/>
                <w:webHidden/>
              </w:rPr>
              <w:tab/>
            </w:r>
            <w:r w:rsidR="00154B83">
              <w:rPr>
                <w:noProof/>
                <w:webHidden/>
              </w:rPr>
              <w:fldChar w:fldCharType="begin"/>
            </w:r>
            <w:r w:rsidR="00154B83">
              <w:rPr>
                <w:noProof/>
                <w:webHidden/>
              </w:rPr>
              <w:instrText xml:space="preserve"> PAGEREF _Toc155520918 \h </w:instrText>
            </w:r>
            <w:r w:rsidR="00154B83">
              <w:rPr>
                <w:noProof/>
                <w:webHidden/>
              </w:rPr>
            </w:r>
            <w:r w:rsidR="00154B83">
              <w:rPr>
                <w:noProof/>
                <w:webHidden/>
              </w:rPr>
              <w:fldChar w:fldCharType="separate"/>
            </w:r>
            <w:r w:rsidR="00154B83">
              <w:rPr>
                <w:noProof/>
                <w:webHidden/>
              </w:rPr>
              <w:t>36</w:t>
            </w:r>
            <w:r w:rsidR="00154B83">
              <w:rPr>
                <w:noProof/>
                <w:webHidden/>
              </w:rPr>
              <w:fldChar w:fldCharType="end"/>
            </w:r>
          </w:hyperlink>
        </w:p>
        <w:p w14:paraId="230FBD81" w14:textId="56C90E54" w:rsidR="00154B83" w:rsidRDefault="00000000">
          <w:pPr>
            <w:pStyle w:val="TOC1"/>
            <w:tabs>
              <w:tab w:val="right" w:leader="dot" w:pos="9350"/>
            </w:tabs>
            <w:rPr>
              <w:noProof/>
              <w:kern w:val="2"/>
              <w:sz w:val="22"/>
              <w:szCs w:val="22"/>
              <w:lang w:val="en-GB" w:eastAsia="en-GB"/>
              <w14:ligatures w14:val="standardContextual"/>
            </w:rPr>
          </w:pPr>
          <w:hyperlink w:anchor="_Toc155520919" w:history="1">
            <w:r w:rsidR="00154B83" w:rsidRPr="00BB4F03">
              <w:rPr>
                <w:rStyle w:val="Hyperlink"/>
                <w:noProof/>
              </w:rPr>
              <w:t>References</w:t>
            </w:r>
            <w:r w:rsidR="00154B83">
              <w:rPr>
                <w:noProof/>
                <w:webHidden/>
              </w:rPr>
              <w:tab/>
            </w:r>
            <w:r w:rsidR="00154B83">
              <w:rPr>
                <w:noProof/>
                <w:webHidden/>
              </w:rPr>
              <w:fldChar w:fldCharType="begin"/>
            </w:r>
            <w:r w:rsidR="00154B83">
              <w:rPr>
                <w:noProof/>
                <w:webHidden/>
              </w:rPr>
              <w:instrText xml:space="preserve"> PAGEREF _Toc155520919 \h </w:instrText>
            </w:r>
            <w:r w:rsidR="00154B83">
              <w:rPr>
                <w:noProof/>
                <w:webHidden/>
              </w:rPr>
            </w:r>
            <w:r w:rsidR="00154B83">
              <w:rPr>
                <w:noProof/>
                <w:webHidden/>
              </w:rPr>
              <w:fldChar w:fldCharType="separate"/>
            </w:r>
            <w:r w:rsidR="00154B83">
              <w:rPr>
                <w:noProof/>
                <w:webHidden/>
              </w:rPr>
              <w:t>37</w:t>
            </w:r>
            <w:r w:rsidR="00154B83">
              <w:rPr>
                <w:noProof/>
                <w:webHidden/>
              </w:rPr>
              <w:fldChar w:fldCharType="end"/>
            </w:r>
          </w:hyperlink>
        </w:p>
        <w:p w14:paraId="2DE5B802" w14:textId="176F9302" w:rsidR="00154B83" w:rsidRDefault="00000000">
          <w:pPr>
            <w:pStyle w:val="TOC1"/>
            <w:tabs>
              <w:tab w:val="right" w:leader="dot" w:pos="9350"/>
            </w:tabs>
            <w:rPr>
              <w:noProof/>
              <w:kern w:val="2"/>
              <w:sz w:val="22"/>
              <w:szCs w:val="22"/>
              <w:lang w:val="en-GB" w:eastAsia="en-GB"/>
              <w14:ligatures w14:val="standardContextual"/>
            </w:rPr>
          </w:pPr>
          <w:hyperlink w:anchor="_Toc155520920" w:history="1">
            <w:r w:rsidR="00154B83" w:rsidRPr="00BB4F03">
              <w:rPr>
                <w:rStyle w:val="Hyperlink"/>
                <w:noProof/>
              </w:rPr>
              <w:t>Acknowledgements</w:t>
            </w:r>
            <w:r w:rsidR="00154B83">
              <w:rPr>
                <w:noProof/>
                <w:webHidden/>
              </w:rPr>
              <w:tab/>
            </w:r>
            <w:r w:rsidR="00154B83">
              <w:rPr>
                <w:noProof/>
                <w:webHidden/>
              </w:rPr>
              <w:fldChar w:fldCharType="begin"/>
            </w:r>
            <w:r w:rsidR="00154B83">
              <w:rPr>
                <w:noProof/>
                <w:webHidden/>
              </w:rPr>
              <w:instrText xml:space="preserve"> PAGEREF _Toc155520920 \h </w:instrText>
            </w:r>
            <w:r w:rsidR="00154B83">
              <w:rPr>
                <w:noProof/>
                <w:webHidden/>
              </w:rPr>
            </w:r>
            <w:r w:rsidR="00154B83">
              <w:rPr>
                <w:noProof/>
                <w:webHidden/>
              </w:rPr>
              <w:fldChar w:fldCharType="separate"/>
            </w:r>
            <w:r w:rsidR="00154B83">
              <w:rPr>
                <w:noProof/>
                <w:webHidden/>
              </w:rPr>
              <w:t>38</w:t>
            </w:r>
            <w:r w:rsidR="00154B83">
              <w:rPr>
                <w:noProof/>
                <w:webHidden/>
              </w:rPr>
              <w:fldChar w:fldCharType="end"/>
            </w:r>
          </w:hyperlink>
        </w:p>
        <w:p w14:paraId="60D0FCC4" w14:textId="6465DB8A" w:rsidR="00154B83" w:rsidRDefault="00000000">
          <w:pPr>
            <w:pStyle w:val="TOC1"/>
            <w:tabs>
              <w:tab w:val="right" w:leader="dot" w:pos="9350"/>
            </w:tabs>
            <w:rPr>
              <w:noProof/>
              <w:kern w:val="2"/>
              <w:sz w:val="22"/>
              <w:szCs w:val="22"/>
              <w:lang w:val="en-GB" w:eastAsia="en-GB"/>
              <w14:ligatures w14:val="standardContextual"/>
            </w:rPr>
          </w:pPr>
          <w:hyperlink w:anchor="_Toc155520921" w:history="1">
            <w:r w:rsidR="00154B83" w:rsidRPr="00BB4F03">
              <w:rPr>
                <w:rStyle w:val="Hyperlink"/>
                <w:noProof/>
              </w:rPr>
              <w:t>Appendices</w:t>
            </w:r>
            <w:r w:rsidR="00154B83">
              <w:rPr>
                <w:noProof/>
                <w:webHidden/>
              </w:rPr>
              <w:tab/>
            </w:r>
            <w:r w:rsidR="00154B83">
              <w:rPr>
                <w:noProof/>
                <w:webHidden/>
              </w:rPr>
              <w:fldChar w:fldCharType="begin"/>
            </w:r>
            <w:r w:rsidR="00154B83">
              <w:rPr>
                <w:noProof/>
                <w:webHidden/>
              </w:rPr>
              <w:instrText xml:space="preserve"> PAGEREF _Toc155520921 \h </w:instrText>
            </w:r>
            <w:r w:rsidR="00154B83">
              <w:rPr>
                <w:noProof/>
                <w:webHidden/>
              </w:rPr>
            </w:r>
            <w:r w:rsidR="00154B83">
              <w:rPr>
                <w:noProof/>
                <w:webHidden/>
              </w:rPr>
              <w:fldChar w:fldCharType="separate"/>
            </w:r>
            <w:r w:rsidR="00154B83">
              <w:rPr>
                <w:noProof/>
                <w:webHidden/>
              </w:rPr>
              <w:t>39</w:t>
            </w:r>
            <w:r w:rsidR="00154B83">
              <w:rPr>
                <w:noProof/>
                <w:webHidden/>
              </w:rPr>
              <w:fldChar w:fldCharType="end"/>
            </w:r>
          </w:hyperlink>
        </w:p>
        <w:p w14:paraId="06805F43" w14:textId="4C7DD573" w:rsidR="000D5C84" w:rsidRDefault="000D5C84">
          <w:r>
            <w:rPr>
              <w:b/>
              <w:bCs/>
              <w:noProof/>
            </w:rPr>
            <w:fldChar w:fldCharType="end"/>
          </w:r>
        </w:p>
      </w:sdtContent>
    </w:sdt>
    <w:p w14:paraId="05D336EE" w14:textId="77777777" w:rsidR="000D5C84" w:rsidRDefault="000D5C84">
      <w:r>
        <w:br w:type="page"/>
      </w:r>
    </w:p>
    <w:p w14:paraId="12EEF4AC" w14:textId="37F53B43" w:rsidR="000D5C84" w:rsidRPr="003C4C6D" w:rsidRDefault="000D5C84" w:rsidP="003C4C6D">
      <w:pPr>
        <w:pStyle w:val="Heading1"/>
      </w:pPr>
      <w:bookmarkStart w:id="0" w:name="_Toc155520880"/>
      <w:r w:rsidRPr="003C4C6D">
        <w:lastRenderedPageBreak/>
        <w:t>Abstract</w:t>
      </w:r>
      <w:r w:rsidR="009F56CD">
        <w:t xml:space="preserve"> &amp; Key words</w:t>
      </w:r>
      <w:bookmarkEnd w:id="0"/>
    </w:p>
    <w:p w14:paraId="03C7C8B8" w14:textId="405721A2" w:rsidR="007E515C" w:rsidRDefault="002B3A39">
      <w:r>
        <w:t xml:space="preserve">This paper covers the topic of optimizing the </w:t>
      </w:r>
      <w:r w:rsidR="0074402E">
        <w:t xml:space="preserve">3D </w:t>
      </w:r>
      <w:r>
        <w:t>simulation of massive amounts of independent AI agents in a video game made with a modern game engine. It includes a</w:t>
      </w:r>
      <w:r w:rsidR="00FF3551">
        <w:t xml:space="preserve"> literature</w:t>
      </w:r>
      <w:r>
        <w:t xml:space="preserve"> study on different aspects of optimization,</w:t>
      </w:r>
      <w:r w:rsidR="00F26CBB">
        <w:t xml:space="preserve"> of which</w:t>
      </w:r>
      <w:r>
        <w:t xml:space="preserve"> </w:t>
      </w:r>
      <w:r w:rsidR="0074402E">
        <w:t>a significant part is dedicated to</w:t>
      </w:r>
      <w:r>
        <w:t xml:space="preserve"> </w:t>
      </w:r>
      <w:r w:rsidR="0074402E">
        <w:t>the topic of</w:t>
      </w:r>
      <w:r>
        <w:t xml:space="preserve"> data oriented programming</w:t>
      </w:r>
      <w:r w:rsidR="0074402E">
        <w:t xml:space="preserve">. </w:t>
      </w:r>
      <w:r w:rsidR="00FF3551">
        <w:t>Following that,</w:t>
      </w:r>
      <w:r w:rsidR="0074402E">
        <w:t xml:space="preserve"> </w:t>
      </w:r>
      <w:r w:rsidR="00641640">
        <w:t xml:space="preserve">there </w:t>
      </w:r>
      <w:r w:rsidR="0074402E">
        <w:t>is a case study on how to specifically optimize a battle simulator game in Unreal Engine 5, by utilizing the Mass system. We</w:t>
      </w:r>
      <w:r w:rsidR="00060DD4">
        <w:t xml:space="preserve"> also</w:t>
      </w:r>
      <w:r w:rsidR="0074402E">
        <w:t xml:space="preserve"> explain how to combine techniques such as multithreading and spatial partitioning with Mass to achieve better performance.</w:t>
      </w:r>
    </w:p>
    <w:p w14:paraId="2FDBF2D9" w14:textId="1A31CE65"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55520881"/>
      <w:r>
        <w:lastRenderedPageBreak/>
        <w:t>Preface</w:t>
      </w:r>
      <w:bookmarkEnd w:id="1"/>
    </w:p>
    <w:p w14:paraId="2AB8BDFD" w14:textId="26D949F8" w:rsidR="0019273D" w:rsidRDefault="00CC7440" w:rsidP="00CC7440">
      <w:r>
        <w:t>I have a</w:t>
      </w:r>
      <w:r w:rsidR="0019273D">
        <w:t xml:space="preserve">lways been </w:t>
      </w:r>
      <w:r w:rsidR="00181691">
        <w:t>amazed by</w:t>
      </w:r>
      <w:r w:rsidR="0019273D">
        <w:t xml:space="preserve"> big battles in games, </w:t>
      </w:r>
      <w:r>
        <w:t xml:space="preserve">I would often just look at the battle </w:t>
      </w:r>
      <w:r w:rsidR="00B27554">
        <w:t>i</w:t>
      </w:r>
      <w:r>
        <w:t>n games like Planetside 2 even when I’m supposed to play in them as well. I am also a big fan of the Total War games, because they can</w:t>
      </w:r>
      <w:r w:rsidR="00710AFC">
        <w:t xml:space="preserve"> </w:t>
      </w:r>
      <w:r>
        <w:t>have huge battles</w:t>
      </w:r>
      <w:r w:rsidR="00710AFC">
        <w:t xml:space="preserve"> as well</w:t>
      </w:r>
      <w:r>
        <w:t>.</w:t>
      </w:r>
    </w:p>
    <w:p w14:paraId="6A15E57E" w14:textId="42891A50" w:rsidR="00CC7440" w:rsidRDefault="00CC7440" w:rsidP="00CC7440">
      <w:r>
        <w:t>Ultimate Epic Battle Simulator</w:t>
      </w:r>
      <w:r w:rsidR="006863DD">
        <w:t xml:space="preserve"> 2</w:t>
      </w:r>
      <w:r>
        <w:t xml:space="preserve"> was also a big inspiration for this graduation work. In that game, you can have millions of units in a single battle, so even achieving a small fraction of that amount</w:t>
      </w:r>
      <w:r w:rsidR="006740D1">
        <w:t xml:space="preserve"> in my own game</w:t>
      </w:r>
      <w:r>
        <w:t xml:space="preserve"> would be amazing.</w:t>
      </w:r>
    </w:p>
    <w:p w14:paraId="28987537" w14:textId="46EA5EB2" w:rsidR="00726AF8" w:rsidRDefault="00CC7440" w:rsidP="00CC7440">
      <w:r>
        <w:t xml:space="preserve">This paper was made </w:t>
      </w:r>
      <w:r w:rsidR="008C7A4B">
        <w:t>during</w:t>
      </w:r>
      <w:r>
        <w:t xml:space="preserve"> a single semester, while also working on another big project. Most of the case study was made in three weeks at the end of the semester.</w:t>
      </w:r>
    </w:p>
    <w:p w14:paraId="355D8E0F" w14:textId="6E978DB6" w:rsidR="0019273D" w:rsidRDefault="007C16EB" w:rsidP="00150C09">
      <w:r>
        <w:t xml:space="preserve">This paper is meant for people like me </w:t>
      </w:r>
      <w:r w:rsidR="00CC7440">
        <w:t>1</w:t>
      </w:r>
      <w:r>
        <w:t xml:space="preserve"> year ago, with basic knowledge of C++ programming and game development, </w:t>
      </w:r>
      <w:r w:rsidR="000769DF">
        <w:t>and</w:t>
      </w:r>
      <w:r>
        <w:t xml:space="preserve"> an interest in</w:t>
      </w:r>
      <w:r w:rsidR="006451C8">
        <w:t xml:space="preserve"> how to simulate</w:t>
      </w:r>
      <w:r>
        <w:t xml:space="preserve"> big battles in games.</w:t>
      </w:r>
      <w:r w:rsidR="00726AF8">
        <w:t xml:space="preserve"> </w:t>
      </w:r>
      <w:r w:rsidR="00BF587E">
        <w:t xml:space="preserve">Since I wanted to develop a game with big battles, but didn’t know where to start. </w:t>
      </w:r>
      <w:r w:rsidR="00726AF8">
        <w:t xml:space="preserve">I hope it will help some people </w:t>
      </w:r>
      <w:r w:rsidR="006C6EE7">
        <w:t>develop</w:t>
      </w:r>
      <w:r w:rsidR="00726AF8">
        <w:t xml:space="preserve"> some really cool games.</w:t>
      </w:r>
    </w:p>
    <w:p w14:paraId="29F42584" w14:textId="77777777" w:rsidR="00150C09" w:rsidRDefault="00150C09">
      <w:pPr>
        <w:rPr>
          <w:caps/>
          <w:color w:val="FFFFFF" w:themeColor="background1"/>
          <w:spacing w:val="15"/>
          <w:sz w:val="22"/>
          <w:szCs w:val="22"/>
        </w:rPr>
      </w:pPr>
      <w:r>
        <w:br w:type="page"/>
      </w:r>
    </w:p>
    <w:p w14:paraId="24002F46" w14:textId="52AC9760" w:rsidR="000D5C84" w:rsidRDefault="000D5C84" w:rsidP="000D5C84">
      <w:pPr>
        <w:pStyle w:val="Heading1"/>
      </w:pPr>
      <w:bookmarkStart w:id="2" w:name="_Toc155520883"/>
      <w:bookmarkStart w:id="3" w:name="_Introduction"/>
      <w:bookmarkEnd w:id="3"/>
      <w:r>
        <w:lastRenderedPageBreak/>
        <w:t>Introduction</w:t>
      </w:r>
      <w:bookmarkEnd w:id="2"/>
    </w:p>
    <w:p w14:paraId="6A89CD83" w14:textId="77777777" w:rsidR="001F19D5" w:rsidRDefault="00FC45E0" w:rsidP="000D5C84">
      <w:r>
        <w:t>Y</w:t>
      </w:r>
      <w:r w:rsidR="00127F9B">
        <w:t>ou</w:t>
      </w:r>
      <w:r>
        <w:t xml:space="preserve"> do not often</w:t>
      </w:r>
      <w:r w:rsidR="00127F9B">
        <w:t xml:space="preserve"> encounter huge battles with thousands of units in a video game</w:t>
      </w:r>
      <w:r w:rsidR="00FA237B">
        <w:t xml:space="preserve"> (outside of a cutscene)</w:t>
      </w:r>
      <w:r w:rsidR="00127F9B">
        <w:t xml:space="preserve">. This is because it is not simply a matter of increasing the amount of units, it is </w:t>
      </w:r>
      <w:r w:rsidR="004069B9">
        <w:t>all</w:t>
      </w:r>
      <w:r w:rsidR="00127F9B">
        <w:t xml:space="preserve"> about having the battle still run at a playable framerate.</w:t>
      </w:r>
    </w:p>
    <w:p w14:paraId="359BCCA7" w14:textId="1D028B4F" w:rsidR="000E675C" w:rsidRDefault="00127F9B" w:rsidP="000D5C84">
      <w:r>
        <w:t xml:space="preserve">With this </w:t>
      </w:r>
      <w:r w:rsidR="0068597E">
        <w:t>study</w:t>
      </w:r>
      <w:r>
        <w:t>, we try to figure out how to optimize big simulations of agents in video games. We</w:t>
      </w:r>
      <w:r w:rsidR="003D25D5">
        <w:t xml:space="preserve"> will</w:t>
      </w:r>
      <w:r>
        <w:t xml:space="preserve"> </w:t>
      </w:r>
      <w:r w:rsidR="00B049EC">
        <w:t>look at</w:t>
      </w:r>
      <w:r>
        <w:t xml:space="preserve"> the most used techniques and implement some in our own battle simulator game, which is then compared to a battle simulator</w:t>
      </w:r>
      <w:r w:rsidR="007129A3">
        <w:t xml:space="preserve"> made</w:t>
      </w:r>
      <w:r>
        <w:t xml:space="preserve"> without optimizations, to see which techniques had which impact on performance.</w:t>
      </w:r>
      <w:r w:rsidR="007005D7">
        <w:br/>
      </w:r>
      <w:r>
        <w:t xml:space="preserve">The </w:t>
      </w:r>
      <w:r w:rsidR="000909BC">
        <w:t>study</w:t>
      </w:r>
      <w:r>
        <w:t xml:space="preserve"> assumes we are optimizing a battle simulator, but most optimization techniques can be applied to any game that has a large amount of agents in a simulation.</w:t>
      </w:r>
      <w:r w:rsidR="007005D7">
        <w:br/>
      </w:r>
      <w:r w:rsidR="00A95F5E">
        <w:t xml:space="preserve">The main </w:t>
      </w:r>
      <w:r w:rsidR="006326AD">
        <w:t>pattern</w:t>
      </w:r>
      <w:r w:rsidR="00A95F5E">
        <w:t xml:space="preserve"> that will be used is data oriented programming and how to use other techniques together with </w:t>
      </w:r>
      <w:r w:rsidR="0095461F">
        <w:t>it,</w:t>
      </w:r>
      <w:r w:rsidR="00A95F5E">
        <w:t xml:space="preserve"> to achieve better performance.</w:t>
      </w:r>
      <w:r w:rsidR="00D24374">
        <w:br/>
      </w:r>
    </w:p>
    <w:p w14:paraId="129D8012" w14:textId="77777777" w:rsidR="00B81FAE" w:rsidRDefault="00220A6D">
      <w:pPr>
        <w:rPr>
          <w:b/>
          <w:bCs/>
        </w:rPr>
      </w:pPr>
      <w:r>
        <w:t>The research question that</w:t>
      </w:r>
      <w:r w:rsidR="00A95F5E">
        <w:t xml:space="preserve"> we will try to answer in this </w:t>
      </w:r>
      <w:r>
        <w:t>research</w:t>
      </w:r>
      <w:r w:rsidR="00A95F5E">
        <w:t xml:space="preserve"> paper</w:t>
      </w:r>
      <w:r>
        <w:t xml:space="preserve"> is the following:</w:t>
      </w:r>
      <w:r>
        <w:br/>
      </w:r>
      <w:r w:rsidRPr="00F7278D">
        <w:rPr>
          <w:b/>
          <w:bCs/>
        </w:rPr>
        <w:t>How to simulate massive amounts of independent AI</w:t>
      </w:r>
      <w:r w:rsidR="002602FE">
        <w:rPr>
          <w:b/>
          <w:bCs/>
        </w:rPr>
        <w:t>*</w:t>
      </w:r>
      <w:r w:rsidRPr="00F7278D">
        <w:rPr>
          <w:b/>
          <w:bCs/>
        </w:rPr>
        <w:t xml:space="preserve"> agents in real-time, in a</w:t>
      </w:r>
      <w:r w:rsidR="0074402E">
        <w:rPr>
          <w:b/>
          <w:bCs/>
        </w:rPr>
        <w:t xml:space="preserve"> </w:t>
      </w:r>
      <w:r w:rsidR="0074402E" w:rsidRPr="0074402E">
        <w:rPr>
          <w:b/>
          <w:bCs/>
        </w:rPr>
        <w:t>3D</w:t>
      </w:r>
      <w:r w:rsidRPr="00F7278D">
        <w:rPr>
          <w:b/>
          <w:bCs/>
        </w:rPr>
        <w:t xml:space="preserve"> game made with a modern game engine?</w:t>
      </w:r>
    </w:p>
    <w:p w14:paraId="39E56080" w14:textId="4F47F749" w:rsidR="00F46574" w:rsidRPr="00A029D1" w:rsidRDefault="002602FE">
      <w:pPr>
        <w:rPr>
          <w:b/>
          <w:bCs/>
          <w:i/>
          <w:iCs/>
          <w:sz w:val="16"/>
          <w:szCs w:val="16"/>
        </w:rPr>
      </w:pPr>
      <w:r>
        <w:rPr>
          <w:i/>
          <w:iCs/>
          <w:sz w:val="16"/>
          <w:szCs w:val="16"/>
        </w:rPr>
        <w:t>*</w:t>
      </w:r>
      <w:r w:rsidR="00DD1041">
        <w:rPr>
          <w:i/>
          <w:iCs/>
          <w:sz w:val="16"/>
          <w:szCs w:val="16"/>
        </w:rPr>
        <w:t xml:space="preserve"> </w:t>
      </w:r>
      <w:r w:rsidR="00BE5D93" w:rsidRPr="002602FE">
        <w:rPr>
          <w:i/>
          <w:iCs/>
          <w:sz w:val="16"/>
          <w:szCs w:val="16"/>
        </w:rPr>
        <w:t xml:space="preserve">When we refer to AI in this paper, we mean intelligent behavior of NPCs in the game, this can include things like pathfinding. We do not discuss the topic of machine learning in this </w:t>
      </w:r>
      <w:r w:rsidR="002E4DFA" w:rsidRPr="00A029D1">
        <w:rPr>
          <w:i/>
          <w:iCs/>
          <w:sz w:val="16"/>
          <w:szCs w:val="16"/>
        </w:rPr>
        <w:t>study</w:t>
      </w:r>
      <w:r w:rsidR="006B262E" w:rsidRPr="00A029D1">
        <w:rPr>
          <w:i/>
          <w:iCs/>
          <w:sz w:val="16"/>
          <w:szCs w:val="16"/>
        </w:rPr>
        <w:t xml:space="preserve"> </w:t>
      </w:r>
      <w:r w:rsidR="006B262E" w:rsidRPr="00A029D1">
        <w:rPr>
          <w:i/>
          <w:iCs/>
          <w:sz w:val="16"/>
          <w:szCs w:val="16"/>
        </w:rPr>
        <w:fldChar w:fldCharType="begin"/>
      </w:r>
      <w:r w:rsidR="006B262E" w:rsidRPr="00A029D1">
        <w:rPr>
          <w:i/>
          <w:iCs/>
          <w:sz w:val="16"/>
          <w:szCs w:val="16"/>
        </w:rPr>
        <w:instrText xml:space="preserve"> ADDIN ZOTERO_ITEM CSL_CITATION {"citationID":"WqA6Hqu5","properties":{"formattedCitation":"[1]","plainCitation":"[1]","noteIndex":0},"citationItems":[{"id":809,"uris":["http://zotero.org/users/12779847/items/FRGH9MCC"],"itemData":{"id":809,"type":"entry-encyclopedia","abstract":"In video games, artificial intelligence (AI) is used to generate responsive, adaptive or intelligent behaviors primarily in non-playable characters (NPCs) similar to human-like intelligence. Artificial intelligence has been an integral part of video games since their inception in the 1950s. AI in video games is a distinct subfield and differs from academic AI. It serves to improve the game-player experience rather than machine learning or decision making. During the golden age of arcade video games the idea of AI opponents was largely popularized in the form of graduated difficulty levels, distinct movement patterns, and in-game events dependent on the player's input. Modern games often implement existing techniques such as pathfinding and decision trees to guide the actions of NPCs. AI is often used in mechanisms which are not immediately visible to the user, such as data mining and procedural-content generation.In general, game AI does not, as might be thought and sometimes is depicted to be the case, mean a realization of an artificial person corresponding to an NPC in the manner of the Turing test or an artificial general intelligence.","container-title":"Wikipedia","language":"en","license":"Creative Commons Attribution-ShareAlike License","note":"Page Version ID: 1194670313","source":"Wikipedia","title":"Artificial intelligence in video games","URL":"https://en.wikipedia.org/w/index.php?title=Artificial_intelligence_in_video_games&amp;oldid=1194670313","accessed":{"date-parts":[["2024",1,12]]},"issued":{"date-parts":[["2024",1,10]]}}}],"schema":"https://github.com/citation-style-language/schema/raw/master/csl-citation.json"} </w:instrText>
      </w:r>
      <w:r w:rsidR="006B262E" w:rsidRPr="00A029D1">
        <w:rPr>
          <w:i/>
          <w:iCs/>
          <w:sz w:val="16"/>
          <w:szCs w:val="16"/>
        </w:rPr>
        <w:fldChar w:fldCharType="separate"/>
      </w:r>
      <w:r w:rsidR="006B262E" w:rsidRPr="00A029D1">
        <w:rPr>
          <w:rFonts w:ascii="Calibri" w:hAnsi="Calibri" w:cs="Calibri"/>
          <w:i/>
          <w:iCs/>
          <w:sz w:val="16"/>
          <w:szCs w:val="16"/>
        </w:rPr>
        <w:t>[1]</w:t>
      </w:r>
      <w:r w:rsidR="006B262E" w:rsidRPr="00A029D1">
        <w:rPr>
          <w:i/>
          <w:iCs/>
          <w:sz w:val="16"/>
          <w:szCs w:val="16"/>
        </w:rPr>
        <w:fldChar w:fldCharType="end"/>
      </w:r>
      <w:r w:rsidR="006B262E" w:rsidRPr="00A029D1">
        <w:rPr>
          <w:i/>
          <w:iCs/>
          <w:sz w:val="16"/>
          <w:szCs w:val="16"/>
        </w:rPr>
        <w:t>.</w:t>
      </w:r>
    </w:p>
    <w:p w14:paraId="6DCEF65F" w14:textId="77777777" w:rsidR="00B0609F" w:rsidRDefault="005B2302" w:rsidP="00F7278D">
      <w:pPr>
        <w:rPr>
          <w:b/>
          <w:bCs/>
        </w:rPr>
      </w:pPr>
      <w:r>
        <w:t>To answer this question, w</w:t>
      </w:r>
      <w:r w:rsidR="00181512">
        <w:t>e form a hypothesis b</w:t>
      </w:r>
      <w:r w:rsidR="00A37923">
        <w:t>y doing a rough estimation</w:t>
      </w:r>
      <w:r w:rsidR="00181512">
        <w:t xml:space="preserve"> of how many agents we will be able to simulate at a playable (30, for the purpose of this study) frame rate. This is done by</w:t>
      </w:r>
      <w:r w:rsidR="00790420">
        <w:t xml:space="preserve"> looking at </w:t>
      </w:r>
      <w:r w:rsidR="00181512">
        <w:t xml:space="preserve">some </w:t>
      </w:r>
      <w:r w:rsidR="00790420">
        <w:t>other games with large amounts of agents, like</w:t>
      </w:r>
      <w:r w:rsidR="00181512">
        <w:t xml:space="preserve"> for example</w:t>
      </w:r>
      <w:r w:rsidR="005B4F99">
        <w:t xml:space="preserve"> older</w:t>
      </w:r>
      <w:r w:rsidR="00730EEE">
        <w:t xml:space="preserve"> games </w:t>
      </w:r>
      <w:r w:rsidR="005B4F99">
        <w:t>in the</w:t>
      </w:r>
      <w:r w:rsidR="00730EEE">
        <w:t xml:space="preserve"> Total War</w:t>
      </w:r>
      <w:r w:rsidR="005B4F99">
        <w:t xml:space="preserve"> franchise</w:t>
      </w:r>
      <w:r w:rsidR="00730EEE">
        <w:t xml:space="preserve"> being able to get over 20 000 units in a battle</w:t>
      </w:r>
      <w:r w:rsidR="005B4F99">
        <w:t xml:space="preserve"> </w:t>
      </w:r>
      <w:r w:rsidR="00730EEE">
        <w:fldChar w:fldCharType="begin"/>
      </w:r>
      <w:r w:rsidR="006B262E">
        <w:instrText xml:space="preserve"> ADDIN ZOTERO_ITEM CSL_CITATION {"citationID":"yfbTmrlc","properties":{"formattedCitation":"[2], [3]","plainCitation":"[2], [3]","noteIndex":0},"citationItems":[{"id":808,"uris":["http://zotero.org/users/12779847/items/EMMWIIAF"],"itemData":{"id":808,"type":"post","container-title":"r/totalwar","title":"What is the biggest number of soldiers you have seen in one TW battle?","URL":"https://www.reddit.com/r/totalwar/comments/dgcrdc/what_is_the_biggest_number_of_soldiers_you_have/","author":[{"family":"sophlogimo","given":""}],"issued":{"date-parts":[["2019",10,11]]}}},{"id":805,"uris":["http://zotero.org/users/12779847/items/KNA846G5"],"itemData":{"id":805,"type":"webpage","abstract":"How much troops can be on battlefield before game crash?","language":"en","title":"Maximum number of troops on battlefield ? :: Total War: EMPIRE - Definitive Edition General Discussions","title-short":"Maximum number of troops on battlefield ?","URL":"https://steamcommunity.com/app/10500/discussions/0/2765630416813779879/","accessed":{"date-parts":[["2024",1,12]]}},"label":"page"}],"schema":"https://github.com/citation-style-language/schema/raw/master/csl-citation.json"} </w:instrText>
      </w:r>
      <w:r w:rsidR="00730EEE">
        <w:fldChar w:fldCharType="separate"/>
      </w:r>
      <w:r w:rsidR="006B262E" w:rsidRPr="006B262E">
        <w:rPr>
          <w:rFonts w:ascii="Calibri" w:hAnsi="Calibri" w:cs="Calibri"/>
        </w:rPr>
        <w:t>[2], [3]</w:t>
      </w:r>
      <w:r w:rsidR="00730EEE">
        <w:fldChar w:fldCharType="end"/>
      </w:r>
      <w:r w:rsidR="00730EEE">
        <w:t>, and Ultimate Epic Battle Simulator 2 getting millions</w:t>
      </w:r>
      <w:r w:rsidR="005B4F99">
        <w:t xml:space="preserve"> </w:t>
      </w:r>
      <w:r w:rsidR="005B4F99">
        <w:fldChar w:fldCharType="begin"/>
      </w:r>
      <w:r w:rsidR="006B262E">
        <w:instrText xml:space="preserve"> ADDIN ZOTERO_ITEM CSL_CITATION {"citationID":"MxwwD76R","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5B4F99">
        <w:fldChar w:fldCharType="separate"/>
      </w:r>
      <w:r w:rsidR="006B262E" w:rsidRPr="006B262E">
        <w:rPr>
          <w:rFonts w:ascii="Calibri" w:hAnsi="Calibri" w:cs="Calibri"/>
        </w:rPr>
        <w:t>[4]</w:t>
      </w:r>
      <w:r w:rsidR="005B4F99">
        <w:fldChar w:fldCharType="end"/>
      </w:r>
      <w:r w:rsidR="00181512">
        <w:t xml:space="preserve">. </w:t>
      </w:r>
      <w:r w:rsidR="004434FA">
        <w:t>By also just guessing a bit, we arrive at the following hypothesis:</w:t>
      </w:r>
      <w:r w:rsidR="005B4F99">
        <w:br/>
      </w:r>
      <w:r w:rsidR="000E675C" w:rsidRPr="00F7278D">
        <w:rPr>
          <w:b/>
          <w:bCs/>
        </w:rPr>
        <w:t>By utilizing Unreal Engine’s Mass system, combined with other techniques, we can simulate more than</w:t>
      </w:r>
      <w:r w:rsidR="000E675C" w:rsidRPr="00F7278D">
        <w:rPr>
          <w:b/>
          <w:bCs/>
        </w:rPr>
        <w:br/>
        <w:t>20 000 agents fighting each other at 30 fps.</w:t>
      </w:r>
    </w:p>
    <w:p w14:paraId="43C7E266" w14:textId="48B5496F" w:rsidR="006C5103" w:rsidRPr="005163CE" w:rsidRDefault="005163CE" w:rsidP="00F7278D">
      <w:r>
        <w:t xml:space="preserve">If this hypothesis turns out to be true, </w:t>
      </w:r>
      <w:r w:rsidR="00F15784">
        <w:t>the answer to the research question will be: B</w:t>
      </w:r>
      <w:r w:rsidR="00F15784" w:rsidRPr="00F15784">
        <w:t xml:space="preserve">y </w:t>
      </w:r>
      <w:r w:rsidR="00F15784" w:rsidRPr="00F15784">
        <w:t>utilizing Unreal Engine’s Mass system, combined with other technique</w:t>
      </w:r>
      <w:r w:rsidR="006E2AF5">
        <w:t>s</w:t>
      </w:r>
      <w:r w:rsidR="00F15784">
        <w:t>.</w:t>
      </w:r>
      <w:r w:rsidR="00B0609F">
        <w:br/>
      </w:r>
      <w:r w:rsidR="006C5103">
        <w:t xml:space="preserve">To define these other techniques better, </w:t>
      </w:r>
      <w:r w:rsidR="00C74188">
        <w:t>we construct additional hypotheses</w:t>
      </w:r>
      <w:r w:rsidR="00440321">
        <w:t>.</w:t>
      </w:r>
    </w:p>
    <w:p w14:paraId="2D02510B" w14:textId="1F7C67AC" w:rsidR="000E675C" w:rsidRDefault="000E675C" w:rsidP="00C74188">
      <w:pPr>
        <w:pStyle w:val="ListParagraph"/>
        <w:numPr>
          <w:ilvl w:val="0"/>
          <w:numId w:val="68"/>
        </w:numPr>
      </w:pPr>
      <w:r w:rsidRPr="00440321">
        <w:rPr>
          <w:b/>
          <w:bCs/>
        </w:rPr>
        <w:t>Using Unreal Engine’s Mass system will improve overall performance.</w:t>
      </w:r>
      <w:r w:rsidR="00C74188">
        <w:br/>
        <w:t xml:space="preserve">We </w:t>
      </w:r>
      <w:r w:rsidR="00440321">
        <w:t>assume this, because data oriented programming should reduce CPU cache misses, and therefore improve performance.</w:t>
      </w:r>
      <w:r w:rsidR="00C74188">
        <w:br/>
      </w:r>
    </w:p>
    <w:p w14:paraId="19A0D8AA" w14:textId="75FB8A55" w:rsidR="00440321" w:rsidRDefault="00440321" w:rsidP="00440321">
      <w:pPr>
        <w:pStyle w:val="ListParagraph"/>
        <w:numPr>
          <w:ilvl w:val="0"/>
          <w:numId w:val="68"/>
        </w:numPr>
      </w:pPr>
      <w:r w:rsidRPr="00440321">
        <w:rPr>
          <w:b/>
          <w:bCs/>
        </w:rPr>
        <w:t>Multithreading certain processes within Unreal Engine’s Mass system will improve overall performance.</w:t>
      </w:r>
      <w:r>
        <w:br/>
        <w:t xml:space="preserve">We assume this to be true, since running processes parallel to each other, should lower the time needed to complete them all. </w:t>
      </w:r>
      <w:r>
        <w:br/>
      </w:r>
    </w:p>
    <w:p w14:paraId="79C3E8DC" w14:textId="77777777" w:rsidR="00440321" w:rsidRPr="00440321" w:rsidRDefault="00440321" w:rsidP="00440321">
      <w:pPr>
        <w:pStyle w:val="ListParagraph"/>
        <w:numPr>
          <w:ilvl w:val="0"/>
          <w:numId w:val="68"/>
        </w:numPr>
        <w:rPr>
          <w:b/>
          <w:bCs/>
        </w:rPr>
      </w:pPr>
      <w:r w:rsidRPr="00440321">
        <w:rPr>
          <w:b/>
          <w:bCs/>
        </w:rPr>
        <w:t>Using octree spatial partitioning will reduce the frame time needed for target acquisition.</w:t>
      </w:r>
    </w:p>
    <w:p w14:paraId="3863BC8E" w14:textId="46F570F2" w:rsidR="00440321" w:rsidRPr="000E675C" w:rsidRDefault="00440321" w:rsidP="00440321">
      <w:pPr>
        <w:pStyle w:val="ListParagraph"/>
        <w:ind w:left="360"/>
      </w:pPr>
      <w:r>
        <w:t>An octree will likely reduce the frame time needed for finding a target, since agents won’t need to calculate distances to all agents in the world.</w:t>
      </w:r>
      <w:r w:rsidR="00B0609F">
        <w:br/>
      </w:r>
    </w:p>
    <w:p w14:paraId="1CF5DEFA" w14:textId="37E1F5CD" w:rsidR="00A95F5E" w:rsidRDefault="000E675C" w:rsidP="00582542">
      <w:pPr>
        <w:pStyle w:val="ListParagraph"/>
        <w:numPr>
          <w:ilvl w:val="0"/>
          <w:numId w:val="68"/>
        </w:numPr>
      </w:pPr>
      <w:r w:rsidRPr="006F4DD9">
        <w:rPr>
          <w:b/>
          <w:bCs/>
        </w:rPr>
        <w:t>Using animation sharing will reduce animation frame time.</w:t>
      </w:r>
      <w:r w:rsidR="00243AAE" w:rsidRPr="006F4DD9">
        <w:rPr>
          <w:b/>
          <w:bCs/>
        </w:rPr>
        <w:br/>
      </w:r>
      <w:r w:rsidR="00243AAE" w:rsidRPr="00243AAE">
        <w:t xml:space="preserve">We assume this, </w:t>
      </w:r>
      <w:r w:rsidR="00243AAE">
        <w:t xml:space="preserve">since sharing animations should mean that </w:t>
      </w:r>
      <w:r w:rsidR="00DD5082">
        <w:t>less individual animations need to be calculated.</w:t>
      </w:r>
    </w:p>
    <w:p w14:paraId="0A652314" w14:textId="6ECA2726" w:rsidR="00460533" w:rsidRDefault="004E19CD" w:rsidP="00763C59">
      <w:pPr>
        <w:pStyle w:val="Heading1"/>
      </w:pPr>
      <w:bookmarkStart w:id="4" w:name="_Toc155520884"/>
      <w:r>
        <w:lastRenderedPageBreak/>
        <w:t>Literature Study / Theoretical Framework</w:t>
      </w:r>
      <w:bookmarkEnd w:id="4"/>
    </w:p>
    <w:p w14:paraId="75BC9472" w14:textId="3973D754" w:rsidR="00F82B3F" w:rsidRDefault="00536F67" w:rsidP="001D5823">
      <w:r>
        <w:t>The optimization of the simulation of large amounts of agents in a video game</w:t>
      </w:r>
      <w:r w:rsidR="00BE7F37">
        <w:t xml:space="preserve"> is a complex topic </w:t>
      </w:r>
      <w:r w:rsidR="00C016AD">
        <w:t>because</w:t>
      </w:r>
      <w:r w:rsidR="00BE7F37">
        <w:t xml:space="preserve"> t</w:t>
      </w:r>
      <w:r w:rsidR="006C460A">
        <w:t>here are many</w:t>
      </w:r>
      <w:r w:rsidR="008B0823">
        <w:t xml:space="preserve"> different</w:t>
      </w:r>
      <w:r w:rsidR="006C460A">
        <w:t xml:space="preserve"> factors relat</w:t>
      </w:r>
      <w:r w:rsidR="00BE7F37">
        <w:t>ing to performance. T</w:t>
      </w:r>
      <w:r w:rsidR="006C460A">
        <w:t>here are many</w:t>
      </w:r>
      <w:r w:rsidR="00242524">
        <w:t xml:space="preserve"> </w:t>
      </w:r>
      <w:r w:rsidR="006C460A">
        <w:t xml:space="preserve">ways </w:t>
      </w:r>
      <w:r w:rsidR="00F20282">
        <w:t>to</w:t>
      </w:r>
      <w:r w:rsidR="006C460A">
        <w:t xml:space="preserve"> optimize depending on the needs of your game. Some are more complicated and difficult to implement than others</w:t>
      </w:r>
      <w:r w:rsidR="00BE7F37">
        <w:t>.</w:t>
      </w:r>
      <w:r w:rsidR="00156DC4">
        <w:br/>
      </w:r>
      <w:r w:rsidR="00F82B3F">
        <w:t>We will do our best to explain t</w:t>
      </w:r>
      <w:r w:rsidR="00B657EC">
        <w:t>he</w:t>
      </w:r>
      <w:r w:rsidR="00F82B3F">
        <w:t xml:space="preserve"> most commonly applied methods</w:t>
      </w:r>
      <w:r w:rsidR="004565AA">
        <w:t>.</w:t>
      </w:r>
    </w:p>
    <w:p w14:paraId="7D8536CF" w14:textId="77777777" w:rsidR="006C460A" w:rsidRDefault="006C460A" w:rsidP="001D5823"/>
    <w:p w14:paraId="39F4ED15" w14:textId="77777777" w:rsidR="00536F67" w:rsidRDefault="00BA5C57" w:rsidP="00536F67">
      <w:pPr>
        <w:pStyle w:val="Heading2"/>
        <w:numPr>
          <w:ilvl w:val="0"/>
          <w:numId w:val="34"/>
        </w:numPr>
      </w:pPr>
      <w:bookmarkStart w:id="5" w:name="_Toc155520885"/>
      <w:r>
        <w:t>Data oriented programming</w:t>
      </w:r>
      <w:bookmarkEnd w:id="5"/>
    </w:p>
    <w:p w14:paraId="0712CF3A" w14:textId="537A52F8" w:rsidR="00847787" w:rsidRDefault="00264CBB" w:rsidP="00536F67">
      <w:r>
        <w:t xml:space="preserve">Data oriented programming </w:t>
      </w:r>
      <w:r w:rsidR="00DC0401">
        <w:t>(sometimes called Data oriented design</w:t>
      </w:r>
      <w:r w:rsidR="00DC0401">
        <w:t xml:space="preserve">) </w:t>
      </w:r>
      <w:r>
        <w:t>is a very complex topic, so we will just explain the basics here.</w:t>
      </w:r>
      <w:r>
        <w:br/>
        <w:t>However, b</w:t>
      </w:r>
      <w:r w:rsidR="008C4C1A">
        <w:t>efore we can explain data oriented programming, we have to understand CPU cache memory.</w:t>
      </w:r>
      <w:r w:rsidR="00A34014">
        <w:br/>
      </w:r>
      <w:r w:rsidR="00847787">
        <w:t xml:space="preserve">The CPU has cache memory, which is used to speed up the process of accessing data from the RAM. </w:t>
      </w:r>
      <w:r w:rsidR="00A34014">
        <w:t xml:space="preserve">The cache stores copies of frequently used data from the RAM. </w:t>
      </w:r>
      <w:r w:rsidR="00847787">
        <w:t xml:space="preserve">When the CPU requests data, it first looks into the cache memory, because it is faster to access memory from there. If it is not </w:t>
      </w:r>
      <w:r w:rsidR="00393160">
        <w:t>in the cache</w:t>
      </w:r>
      <w:r w:rsidR="00847787">
        <w:t xml:space="preserve">, </w:t>
      </w:r>
      <w:r w:rsidR="00393160">
        <w:t>the CPU</w:t>
      </w:r>
      <w:r w:rsidR="00847787">
        <w:t xml:space="preserve"> </w:t>
      </w:r>
      <w:r w:rsidR="00393160">
        <w:t>will</w:t>
      </w:r>
      <w:r w:rsidR="00847787">
        <w:t xml:space="preserve"> look in the RAM, which is a slower process</w:t>
      </w:r>
      <w:r w:rsidR="00E64F1E">
        <w:t xml:space="preserve"> </w:t>
      </w:r>
      <w:r w:rsidR="00E64F1E">
        <w:fldChar w:fldCharType="begin"/>
      </w:r>
      <w:r w:rsidR="00E64F1E">
        <w:instrText xml:space="preserve"> ADDIN ZOTERO_ITEM CSL_CITATION {"citationID":"Mn2voZsF","properties":{"formattedCitation":"[5]","plainCitation":"[5]","noteIndex":0},"citationItems":[{"id":810,"uris":["http://zotero.org/users/12779847/items/H7TZZQGC"],"itemData":{"id":810,"type":"entry-encyclopedia","abstract":"A CPU cache is a hardware cache used by the central processing unit (CPU) of a computer to reduce the average cost (time or energy) to access data from the main memory. A cache is a smaller, faster memory, located closer to a processor core, which stores copies of the data from frequently used main memory locations. Most CPUs have a hierarchy of multiple cache levels (L1, L2, often L3, and rarely even L4), with different instruction-specific and data-specific caches at level 1. The cache memory is typically implemented with static random-access memory (SRAM), in modern CPUs by far the largest part of them by chip area, but SRAM is not always used for all levels (of I- or D-cache), or even any level, sometimes some latter or all levels are implemented with eDRAM.\nOther types of caches exist (that are not counted towards the \"cache size\" of the most important caches mentioned above), such as the translation lookaside buffer (TLB) which is part of the memory management unit (MMU) which most CPUs have.","container-title":"Wikipedia","language":"en","license":"Creative Commons Attribution-ShareAlike License","note":"Page Version ID: 1192515389","source":"Wikipedia","title":"CPU cache","URL":"https://en.wikipedia.org/w/index.php?title=CPU_cache&amp;oldid=1192515389","accessed":{"date-parts":[["2024",1,12]]},"issued":{"date-parts":[["2023",12,29]]}}}],"schema":"https://github.com/citation-style-language/schema/raw/master/csl-citation.json"} </w:instrText>
      </w:r>
      <w:r w:rsidR="00E64F1E">
        <w:fldChar w:fldCharType="separate"/>
      </w:r>
      <w:r w:rsidR="00E64F1E" w:rsidRPr="00E64F1E">
        <w:rPr>
          <w:rFonts w:ascii="Calibri" w:hAnsi="Calibri" w:cs="Calibri"/>
        </w:rPr>
        <w:t>[5]</w:t>
      </w:r>
      <w:r w:rsidR="00E64F1E">
        <w:fldChar w:fldCharType="end"/>
      </w:r>
      <w:r w:rsidR="00E64F1E">
        <w:t>.</w:t>
      </w:r>
    </w:p>
    <w:p w14:paraId="170A6E2B" w14:textId="6927EE33" w:rsidR="004256F0" w:rsidRDefault="001842BA" w:rsidP="00536F67">
      <w:r>
        <w:t>Data oriented programming is a programming approach that is different to object oriented programming. When you do object oriented programming, you create classes, each having data and functionality</w:t>
      </w:r>
      <w:r w:rsidR="00264CBB">
        <w:t xml:space="preserve"> relating to the object. A unit in a battle simulator game would for example have data to store its position, movement speed, damage… It would also have functions that operate on that data and do things like movement, attacking…</w:t>
      </w:r>
      <w:r w:rsidR="00264CBB">
        <w:br/>
        <w:t>The issue is that this does not make efficient use of the CPU cache.</w:t>
      </w:r>
      <w:r w:rsidR="00650D91">
        <w:br/>
      </w:r>
      <w:r w:rsidR="00264CBB">
        <w:t xml:space="preserve">For example, when you want the unit to attack, the CPU might load the unit object into cache memory, which means there is lots of data that is not related to </w:t>
      </w:r>
      <w:r w:rsidR="00000FAE">
        <w:t>attacking</w:t>
      </w:r>
      <w:r w:rsidR="00264CBB">
        <w:t xml:space="preserve">, </w:t>
      </w:r>
      <w:r w:rsidR="008B4A11">
        <w:t xml:space="preserve">which </w:t>
      </w:r>
      <w:r w:rsidR="00264CBB">
        <w:t>fills up the cache. This means there is less room for data that would actually be used.</w:t>
      </w:r>
      <w:r w:rsidR="00031CAC">
        <w:br/>
      </w:r>
      <w:r w:rsidR="00204CAC">
        <w:t xml:space="preserve">In data oriented programming, we separate the data from the functionality. We will for example group all the attacking data together, do the same with movement, and do the same with all the other data. This way, when the CPU </w:t>
      </w:r>
      <w:r w:rsidR="00B93423">
        <w:t>is</w:t>
      </w:r>
      <w:r w:rsidR="00204CAC">
        <w:t xml:space="preserve"> moving the units, it can load as much movement data as possible into the cache memory, without irrelevant data filling it up</w:t>
      </w:r>
      <w:r w:rsidR="00031CAC">
        <w:t xml:space="preserve"> </w:t>
      </w:r>
      <w:r w:rsidR="00031CAC">
        <w:fldChar w:fldCharType="begin"/>
      </w:r>
      <w:r w:rsidR="00031CAC">
        <w:instrText xml:space="preserve"> ADDIN ZOTERO_ITEM CSL_CITATION {"citationID":"EXLoAQIn","properties":{"formattedCitation":"[6], [7]","plainCitation":"[6], [7]","noteIndex":0},"citationItems":[{"id":40,"uris":["http://zotero.org/users/12779847/items/ATA6STMQ"],"itemData":{"id":40,"type":"motion_picture","abstract":"http://www.cppcon.org--Presentation Slides, PDFs, Source Code and other presenter materials are available at: https://github.com/CppCon/CppCon2014--The trans...","language":"en","source":"www.youtube.com","title":"CppCon 2014: Mike Acton \"Data-Oriented Design and C++\"","title-short":"CppCon 2014","URL":"https://www.youtube.com/watch?v=rX0ItVEVjHc","director":[{"family":"Mike Acton","given":""}],"accessed":{"date-parts":[["2023",10,21]]},"issued":{"date-parts":[["2014",9,30]]}},"label":"page"},{"id":41,"uris":["http://zotero.org/users/12779847/items/VIHVVWD3"],"itemData":{"id":41,"type":"motion_picture","abstract":"http://CppCon.org—Presentation Slides, PDFs, Source Code and other presenter materials are available at: https://github.com/CppCon/CppCon2018—For decades C++...","language":"en","source":"www.youtube.com","title":"CppCon 2018: Stoyan Nikolov “OOP Is Dead, Long Live Data-oriented Design”","title-short":"CppCon 2018","URL":"https://www.youtube.com/watch?v=yy8jQgmhbAU","director":[{"family":"Stoyan Nikolov","given":""}],"accessed":{"date-parts":[["2023",10,21]]},"issued":{"date-parts":[["2018",10,26]]}},"label":"page"}],"schema":"https://github.com/citation-style-language/schema/raw/master/csl-citation.json"} </w:instrText>
      </w:r>
      <w:r w:rsidR="00031CAC">
        <w:fldChar w:fldCharType="separate"/>
      </w:r>
      <w:r w:rsidR="00031CAC" w:rsidRPr="00031CAC">
        <w:rPr>
          <w:rFonts w:ascii="Calibri" w:hAnsi="Calibri" w:cs="Calibri"/>
        </w:rPr>
        <w:t>[6], [7]</w:t>
      </w:r>
      <w:r w:rsidR="00031CAC">
        <w:fldChar w:fldCharType="end"/>
      </w:r>
      <w:r w:rsidR="00204CAC">
        <w:t>.</w:t>
      </w:r>
      <w:r w:rsidR="008C4A55">
        <w:br/>
      </w:r>
    </w:p>
    <w:p w14:paraId="0AB373E4" w14:textId="5FFE0875" w:rsidR="00763C59" w:rsidRDefault="00DC64F8" w:rsidP="00536F67">
      <w:r>
        <w:t>I</w:t>
      </w:r>
      <w:r w:rsidR="002B4D9A">
        <w:t>n a game engine</w:t>
      </w:r>
      <w:r w:rsidR="0027220A">
        <w:t>s like Unity and Unreal Engine</w:t>
      </w:r>
      <w:r w:rsidR="002B4D9A">
        <w:t xml:space="preserve">, data oriented programming is applied by using </w:t>
      </w:r>
      <w:r>
        <w:t>ECS (Entity Component System)</w:t>
      </w:r>
      <w:r w:rsidR="002B4D9A">
        <w:t>.</w:t>
      </w:r>
      <w:r w:rsidR="00344086">
        <w:br/>
      </w:r>
      <w:r w:rsidR="00A01C97">
        <w:t>ECS</w:t>
      </w:r>
      <w:r w:rsidR="002B4D9A">
        <w:t xml:space="preserve"> is an approach where there are entities, represented by a unique </w:t>
      </w:r>
      <w:r w:rsidR="00344086">
        <w:t>ID</w:t>
      </w:r>
      <w:r w:rsidR="002B4D9A">
        <w:t>, that are associated with components.</w:t>
      </w:r>
      <w:r w:rsidR="00344086">
        <w:br/>
      </w:r>
      <w:r w:rsidR="00D12C89">
        <w:t>There are also c</w:t>
      </w:r>
      <w:r w:rsidR="002B4D9A">
        <w:t>omponents</w:t>
      </w:r>
      <w:r w:rsidR="00D12C89">
        <w:t xml:space="preserve"> that</w:t>
      </w:r>
      <w:r w:rsidR="002B4D9A">
        <w:t xml:space="preserve"> </w:t>
      </w:r>
      <w:r w:rsidR="00EA2894">
        <w:t>belong to</w:t>
      </w:r>
      <w:r w:rsidR="002B4D9A">
        <w:t xml:space="preserve"> an entity and hold</w:t>
      </w:r>
      <w:r w:rsidR="00344086">
        <w:t xml:space="preserve"> the</w:t>
      </w:r>
      <w:r w:rsidR="002B4D9A">
        <w:t xml:space="preserve"> data </w:t>
      </w:r>
      <w:r w:rsidR="00344086">
        <w:t xml:space="preserve">needed for </w:t>
      </w:r>
      <w:r w:rsidR="00AA60E5">
        <w:t>certain</w:t>
      </w:r>
      <w:r w:rsidR="00344086">
        <w:t xml:space="preserve"> functionality.</w:t>
      </w:r>
      <w:r w:rsidR="004C28F9">
        <w:t xml:space="preserve"> </w:t>
      </w:r>
      <w:r w:rsidR="009A307F">
        <w:t>Lastly, there are s</w:t>
      </w:r>
      <w:r w:rsidR="00344086">
        <w:t>ystems</w:t>
      </w:r>
      <w:r w:rsidR="009A307F">
        <w:t xml:space="preserve">, </w:t>
      </w:r>
      <w:r w:rsidR="00EB74C6">
        <w:t>which execute the functionality. They operate on entities that have specific components, and manipulate the data</w:t>
      </w:r>
      <w:r w:rsidR="0067524D">
        <w:t xml:space="preserve"> </w:t>
      </w:r>
      <w:r w:rsidR="0067524D">
        <w:fldChar w:fldCharType="begin"/>
      </w:r>
      <w:r w:rsidR="0067524D">
        <w:instrText xml:space="preserve"> ADDIN ZOTERO_ITEM CSL_CITATION {"citationID":"C8Am7WHK","properties":{"formattedCitation":"[8], [9]","plainCitation":"[8], [9]","noteIndex":0},"citationItems":[{"id":800,"uris":["http://zotero.org/users/12779847/items/NG5DJH66"],"itemData":{"id":800,"type":"entry-encyclopedia","abstract":"Entity component system (ECS) is a software architectural pattern mostly used in video game development for the representation of game world objects. An ECS comprises entities composed from components of data, with systems which operate on entities' components.\nECS follows the principle of composition over inheritance, meaning that every entity is defined not by a type hierarchy, but by the components that are associated with it. Systems act globally over all entities which have the required components.","container-title":"Wikipedia","language":"en","license":"Creative Commons Attribution-ShareAlike License","note":"Page Version ID: 1190943102","source":"Wikipedia","title":"Entity component system","URL":"https://en.wikipedia.org/w/index.php?title=Entity_component_system&amp;oldid=1190943102","accessed":{"date-parts":[["2024",1,7]]},"issued":{"date-parts":[["2023",12,20]]}},"label":"page"},{"id":50,"uris":["http://zotero.org/users/12779847/items/598HBCFN"],"itemData":{"id":50,"type":"motion_picture","abstract":"Brief overview of Entity Component Systems in game development and a demo of such system in Unreal Engine 4.0:00 Introduction0:19 Understanding the Problem3:...","language":"en","source":"www.youtube.com","title":"The ECS Architecture - Performance in UE4","URL":"https://www.youtube.com/watch?v=kXd0VDZDSks","director":[{"family":"MazyModz","given":""}],"accessed":{"date-parts":[["2023",10,21]]},"issued":{"date-parts":[["2021",2,6]]}},"label":"page"}],"schema":"https://github.com/citation-style-language/schema/raw/master/csl-citation.json"} </w:instrText>
      </w:r>
      <w:r w:rsidR="0067524D">
        <w:fldChar w:fldCharType="separate"/>
      </w:r>
      <w:r w:rsidR="0067524D" w:rsidRPr="00031CAC">
        <w:rPr>
          <w:rFonts w:ascii="Calibri" w:hAnsi="Calibri" w:cs="Calibri"/>
        </w:rPr>
        <w:t>[8], [9]</w:t>
      </w:r>
      <w:r w:rsidR="0067524D">
        <w:fldChar w:fldCharType="end"/>
      </w:r>
      <w:r w:rsidR="0067524D">
        <w:t>.</w:t>
      </w:r>
      <w:r w:rsidR="00D371F3">
        <w:br/>
      </w:r>
      <w:r w:rsidR="00344086">
        <w:t xml:space="preserve">An example of this is a movement system, which </w:t>
      </w:r>
      <w:r w:rsidR="002E43B0">
        <w:t>evaluates</w:t>
      </w:r>
      <w:r w:rsidR="00344086">
        <w:t xml:space="preserve"> all entities that have a position and movement component. The position component just holds a position</w:t>
      </w:r>
      <w:r w:rsidR="003F0AC7">
        <w:t xml:space="preserve"> variable</w:t>
      </w:r>
      <w:r w:rsidR="00344086">
        <w:t>, and the movement component holds move</w:t>
      </w:r>
      <w:r w:rsidR="00C6354F">
        <w:t xml:space="preserve">ment </w:t>
      </w:r>
      <w:r w:rsidR="00344086">
        <w:t>speed and direction</w:t>
      </w:r>
      <w:r w:rsidR="009C73BF">
        <w:t xml:space="preserve"> variables</w:t>
      </w:r>
      <w:r w:rsidR="00344086">
        <w:t>. The system then goes over all position components and updates their position based on the direction and move</w:t>
      </w:r>
      <w:r w:rsidR="00FF1F54">
        <w:t xml:space="preserve">ment </w:t>
      </w:r>
      <w:r w:rsidR="00344086">
        <w:t>speed of the movement components with the same entity ID</w:t>
      </w:r>
      <w:r w:rsidR="0067524D">
        <w:t>.</w:t>
      </w:r>
    </w:p>
    <w:p w14:paraId="6D7F5FEB" w14:textId="5C4CD5D0" w:rsidR="00F46E96" w:rsidRDefault="00F46E96" w:rsidP="00536F67">
      <w:r>
        <w:br w:type="page"/>
      </w:r>
    </w:p>
    <w:p w14:paraId="06F19798" w14:textId="1A6BF078" w:rsidR="00536F67" w:rsidRDefault="00536F67" w:rsidP="00536F67">
      <w:pPr>
        <w:pStyle w:val="Heading2"/>
        <w:numPr>
          <w:ilvl w:val="0"/>
          <w:numId w:val="34"/>
        </w:numPr>
      </w:pPr>
      <w:bookmarkStart w:id="6" w:name="_Toc155520886"/>
      <w:r>
        <w:lastRenderedPageBreak/>
        <w:t>Unreal Engine Mass</w:t>
      </w:r>
      <w:bookmarkEnd w:id="6"/>
    </w:p>
    <w:p w14:paraId="423F6179" w14:textId="69DE493D" w:rsidR="002D4805" w:rsidRDefault="00CA6892" w:rsidP="00536F67">
      <w:r>
        <w:t>Unreal Engine has implemented their own ECS system, called Mass, with the introduction of Unreal Engine 5.0.</w:t>
      </w:r>
      <w:r w:rsidR="002D4805">
        <w:t xml:space="preserve"> This system uses the same concepts as ECS, but has named things a bit different. Entities are still called entities, components are called fragments, and systems are called processors</w:t>
      </w:r>
      <w:r w:rsidR="00B162DE">
        <w:t xml:space="preserve"> </w:t>
      </w:r>
      <w:r w:rsidR="00B162DE">
        <w:fldChar w:fldCharType="begin"/>
      </w:r>
      <w:r w:rsidR="00B162DE">
        <w:instrText xml:space="preserve"> ADDIN ZOTERO_ITEM CSL_CITATION {"citationID":"G77g3Ofj","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B162DE">
        <w:fldChar w:fldCharType="separate"/>
      </w:r>
      <w:r w:rsidR="00B162DE" w:rsidRPr="00B162DE">
        <w:rPr>
          <w:rFonts w:ascii="Calibri" w:hAnsi="Calibri" w:cs="Calibri"/>
        </w:rPr>
        <w:t>[10]</w:t>
      </w:r>
      <w:r w:rsidR="00B162DE">
        <w:fldChar w:fldCharType="end"/>
      </w:r>
      <w:r w:rsidR="002D4805">
        <w:t>.</w:t>
      </w:r>
    </w:p>
    <w:p w14:paraId="4B7C4843" w14:textId="4ADFCF62" w:rsidR="00793A83" w:rsidRDefault="002D4805" w:rsidP="00536F67">
      <w:r>
        <w:t xml:space="preserve">There are some other concepts that they </w:t>
      </w:r>
      <w:r w:rsidR="003B55DC">
        <w:t>implemented</w:t>
      </w:r>
      <w:r>
        <w:t>, like traits, which are used to define what fragments an entity has. For example a movement trait might add a transform fragment and a movement fragment. They allow for easier configuration of entities.</w:t>
      </w:r>
      <w:r w:rsidR="00F1442A">
        <w:br/>
      </w:r>
      <w:r>
        <w:t xml:space="preserve">Another concept they </w:t>
      </w:r>
      <w:r w:rsidR="003B55DC">
        <w:t>implemented</w:t>
      </w:r>
      <w:r>
        <w:t xml:space="preserve"> are archetypes</w:t>
      </w:r>
      <w:r w:rsidR="00793A83">
        <w:t>, which</w:t>
      </w:r>
      <w:r>
        <w:t xml:space="preserve"> </w:t>
      </w:r>
      <w:r w:rsidR="00793A83">
        <w:t>group entities with the same fragment</w:t>
      </w:r>
      <w:r w:rsidR="007657D5">
        <w:t xml:space="preserve"> types</w:t>
      </w:r>
      <w:r w:rsidR="00793A83">
        <w:t xml:space="preserve"> together</w:t>
      </w:r>
      <w:r w:rsidR="0065024E">
        <w:t>, so that processors can operate on these archetypes</w:t>
      </w:r>
      <w:r w:rsidR="00793A83">
        <w:t>.</w:t>
      </w:r>
      <w:r w:rsidR="00E46CD6">
        <w:t xml:space="preserve"> You can see this in </w:t>
      </w:r>
      <w:r w:rsidR="00E46CD6">
        <w:fldChar w:fldCharType="begin"/>
      </w:r>
      <w:r w:rsidR="00E46CD6">
        <w:instrText xml:space="preserve"> REF _Ref155979373 \h </w:instrText>
      </w:r>
      <w:r w:rsidR="00E46CD6">
        <w:fldChar w:fldCharType="separate"/>
      </w:r>
      <w:r w:rsidR="00E46CD6">
        <w:t xml:space="preserve">Figure </w:t>
      </w:r>
      <w:r w:rsidR="00E46CD6">
        <w:rPr>
          <w:noProof/>
        </w:rPr>
        <w:t>1</w:t>
      </w:r>
      <w:r w:rsidR="00E46CD6">
        <w:fldChar w:fldCharType="end"/>
      </w:r>
      <w:r w:rsidR="00E46CD6">
        <w:t>.</w:t>
      </w:r>
      <w:r w:rsidR="00F1442A">
        <w:br/>
      </w:r>
      <w:r w:rsidR="00793A83">
        <w:t xml:space="preserve">They also added tags, </w:t>
      </w:r>
      <w:r w:rsidR="00A66F0F">
        <w:t>which</w:t>
      </w:r>
      <w:r w:rsidR="00793A83">
        <w:t xml:space="preserve"> are fragments without data, used to identify entities easier. An entity might have the “dead” tag to indicate it is dead. The movement processor will then not operate on archetypes with the “dead” tag.</w:t>
      </w:r>
      <w:r w:rsidR="007C296E">
        <w:t xml:space="preserve"> </w:t>
      </w:r>
      <w:r w:rsidR="00686547">
        <w:t>Processors will use EntityQuery object</w:t>
      </w:r>
      <w:r w:rsidR="00FB64CA">
        <w:t>s</w:t>
      </w:r>
      <w:r w:rsidR="00686547">
        <w:t xml:space="preserve"> </w:t>
      </w:r>
      <w:r w:rsidR="007765F1">
        <w:t xml:space="preserve">to </w:t>
      </w:r>
      <w:r w:rsidR="004E386A">
        <w:t>filter</w:t>
      </w:r>
      <w:r w:rsidR="007765F1">
        <w:t xml:space="preserve"> which </w:t>
      </w:r>
      <w:r w:rsidR="00FB64CA">
        <w:t xml:space="preserve">archetypes should be </w:t>
      </w:r>
      <w:r w:rsidR="00E00BED">
        <w:t>included when processing</w:t>
      </w:r>
      <w:r w:rsidR="005F7F0B">
        <w:t>, as shown in</w:t>
      </w:r>
      <w:r w:rsidR="00DA559E">
        <w:t xml:space="preserve"> </w:t>
      </w:r>
      <w:r w:rsidR="00DA559E">
        <w:fldChar w:fldCharType="begin"/>
      </w:r>
      <w:r w:rsidR="00DA559E">
        <w:instrText xml:space="preserve"> REF _Ref155979691 \h </w:instrText>
      </w:r>
      <w:r w:rsidR="00DA559E">
        <w:fldChar w:fldCharType="separate"/>
      </w:r>
      <w:r w:rsidR="00DA559E">
        <w:t xml:space="preserve">Figure </w:t>
      </w:r>
      <w:r w:rsidR="00DA559E">
        <w:rPr>
          <w:noProof/>
        </w:rPr>
        <w:t>2</w:t>
      </w:r>
      <w:r w:rsidR="00DA559E">
        <w:fldChar w:fldCharType="end"/>
      </w:r>
      <w:r w:rsidR="00F87AE6">
        <w:t xml:space="preserve">. </w:t>
      </w:r>
      <w:r w:rsidR="00F87AE6">
        <w:fldChar w:fldCharType="begin"/>
      </w:r>
      <w:r w:rsidR="00F87AE6">
        <w:instrText xml:space="preserve"> ADDIN ZOTERO_ITEM CSL_CITATION {"citationID":"U0AHgzFU","properties":{"formattedCitation":"[10], [11], [12]","plainCitation":"[10], [11], [12]","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label":"page"}],"schema":"https://github.com/citation-style-language/schema/raw/master/csl-citation.json"} </w:instrText>
      </w:r>
      <w:r w:rsidR="00F87AE6">
        <w:fldChar w:fldCharType="separate"/>
      </w:r>
      <w:r w:rsidR="00F87AE6" w:rsidRPr="00F87AE6">
        <w:rPr>
          <w:rFonts w:ascii="Calibri" w:hAnsi="Calibri" w:cs="Calibri"/>
        </w:rPr>
        <w:t>[10], [11], [12]</w:t>
      </w:r>
      <w:r w:rsidR="00F87AE6">
        <w:fldChar w:fldCharType="end"/>
      </w:r>
    </w:p>
    <w:p w14:paraId="62257060" w14:textId="77777777" w:rsidR="008B7B13" w:rsidRDefault="00B51E82" w:rsidP="008B7B13">
      <w:pPr>
        <w:keepNext/>
      </w:pPr>
      <w:r>
        <w:rPr>
          <w:noProof/>
        </w:rPr>
        <w:drawing>
          <wp:inline distT="0" distB="0" distL="0" distR="0" wp14:anchorId="79BCE89B" wp14:editId="0325E03C">
            <wp:extent cx="5943600" cy="1941195"/>
            <wp:effectExtent l="0" t="0" r="0" b="1905"/>
            <wp:docPr id="128536225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62252"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14:paraId="1FA9B4C4" w14:textId="12F039CE" w:rsidR="00B51E82" w:rsidRDefault="008B7B13" w:rsidP="008B7B13">
      <w:pPr>
        <w:pStyle w:val="Caption"/>
        <w:rPr>
          <w:noProof/>
        </w:rPr>
      </w:pPr>
      <w:bookmarkStart w:id="7" w:name="_Ref155979373"/>
      <w:bookmarkStart w:id="8" w:name="_Toc156056088"/>
      <w:r>
        <w:t xml:space="preserve">Figure </w:t>
      </w:r>
      <w:r w:rsidR="00000000">
        <w:fldChar w:fldCharType="begin"/>
      </w:r>
      <w:r w:rsidR="00000000">
        <w:instrText xml:space="preserve"> SEQ Figure \* ARABIC </w:instrText>
      </w:r>
      <w:r w:rsidR="00000000">
        <w:fldChar w:fldCharType="separate"/>
      </w:r>
      <w:r w:rsidR="007F2D32">
        <w:rPr>
          <w:noProof/>
        </w:rPr>
        <w:t>1</w:t>
      </w:r>
      <w:r w:rsidR="00000000">
        <w:rPr>
          <w:noProof/>
        </w:rPr>
        <w:fldChar w:fldCharType="end"/>
      </w:r>
      <w:bookmarkEnd w:id="7"/>
      <w:r>
        <w:t>: MassEntity archetype graph</w:t>
      </w:r>
      <w:r w:rsidR="00CF79BA">
        <w:t xml:space="preserve">, </w:t>
      </w:r>
      <w:r w:rsidR="00B10EC6">
        <w:t>it</w:t>
      </w:r>
      <w:r w:rsidR="00CF79BA">
        <w:t xml:space="preserve"> shows how archetypes are formed</w:t>
      </w:r>
      <w:r>
        <w:t xml:space="preserve"> - MassEntity documentation (Epic Games</w:t>
      </w:r>
      <w:r>
        <w:rPr>
          <w:noProof/>
        </w:rPr>
        <w:t>)</w:t>
      </w:r>
      <w:r w:rsidR="00681006">
        <w:rPr>
          <w:noProof/>
        </w:rPr>
        <w:fldChar w:fldCharType="begin"/>
      </w:r>
      <w:r w:rsidR="00B162DE">
        <w:rPr>
          <w:noProof/>
        </w:rPr>
        <w:instrText xml:space="preserve"> ADDIN ZOTERO_ITEM CSL_CITATION {"citationID":"VDn7wEll","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rPr>
          <w:noProof/>
        </w:rPr>
        <w:fldChar w:fldCharType="separate"/>
      </w:r>
      <w:r w:rsidR="00B162DE" w:rsidRPr="00B162DE">
        <w:rPr>
          <w:rFonts w:ascii="Calibri" w:hAnsi="Calibri" w:cs="Calibri"/>
        </w:rPr>
        <w:t>[10]</w:t>
      </w:r>
      <w:bookmarkEnd w:id="8"/>
      <w:r w:rsidR="00681006">
        <w:rPr>
          <w:noProof/>
        </w:rPr>
        <w:fldChar w:fldCharType="end"/>
      </w:r>
    </w:p>
    <w:p w14:paraId="22A57311" w14:textId="77777777" w:rsidR="00763C59" w:rsidRPr="00763C59" w:rsidRDefault="00763C59" w:rsidP="00763C59"/>
    <w:p w14:paraId="25316252" w14:textId="77777777" w:rsidR="008B7B13" w:rsidRDefault="00B51E82" w:rsidP="008B7B13">
      <w:pPr>
        <w:keepNext/>
      </w:pPr>
      <w:r>
        <w:rPr>
          <w:noProof/>
        </w:rPr>
        <w:drawing>
          <wp:inline distT="0" distB="0" distL="0" distR="0" wp14:anchorId="25C2D20E" wp14:editId="228428AB">
            <wp:extent cx="5943600" cy="1375410"/>
            <wp:effectExtent l="0" t="0" r="0" b="0"/>
            <wp:docPr id="165143752" name="Picture 6" descr="A green ova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3752" name="Picture 6" descr="A green oval with black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375410"/>
                    </a:xfrm>
                    <a:prstGeom prst="rect">
                      <a:avLst/>
                    </a:prstGeom>
                    <a:noFill/>
                    <a:ln>
                      <a:noFill/>
                    </a:ln>
                  </pic:spPr>
                </pic:pic>
              </a:graphicData>
            </a:graphic>
          </wp:inline>
        </w:drawing>
      </w:r>
    </w:p>
    <w:p w14:paraId="6B4E204A" w14:textId="44015CE6" w:rsidR="00B51E82" w:rsidRDefault="008B7B13" w:rsidP="008B7B13">
      <w:pPr>
        <w:pStyle w:val="Caption"/>
      </w:pPr>
      <w:bookmarkStart w:id="9" w:name="_Ref155979691"/>
      <w:bookmarkStart w:id="10" w:name="_Toc156056089"/>
      <w:r>
        <w:t xml:space="preserve">Figure </w:t>
      </w:r>
      <w:r w:rsidR="00000000">
        <w:fldChar w:fldCharType="begin"/>
      </w:r>
      <w:r w:rsidR="00000000">
        <w:instrText xml:space="preserve"> SEQ Figure \* ARABIC </w:instrText>
      </w:r>
      <w:r w:rsidR="00000000">
        <w:fldChar w:fldCharType="separate"/>
      </w:r>
      <w:r w:rsidR="007F2D32">
        <w:rPr>
          <w:noProof/>
        </w:rPr>
        <w:t>2</w:t>
      </w:r>
      <w:r w:rsidR="00000000">
        <w:rPr>
          <w:noProof/>
        </w:rPr>
        <w:fldChar w:fldCharType="end"/>
      </w:r>
      <w:bookmarkEnd w:id="9"/>
      <w:r w:rsidRPr="00A75B91">
        <w:t xml:space="preserve">: MassEntity </w:t>
      </w:r>
      <w:r>
        <w:t>processor</w:t>
      </w:r>
      <w:r w:rsidRPr="00A75B91">
        <w:t xml:space="preserve"> graph</w:t>
      </w:r>
      <w:r w:rsidR="002D2EAC">
        <w:t>, it shows how processors use EntityQueries to interact with archetypes</w:t>
      </w:r>
      <w:r w:rsidRPr="00A75B91">
        <w:t xml:space="preserve"> - MassEntity documentation (Epic Games)</w:t>
      </w:r>
      <w:r w:rsidR="00681006">
        <w:fldChar w:fldCharType="begin"/>
      </w:r>
      <w:r w:rsidR="00B162DE">
        <w:instrText xml:space="preserve"> ADDIN ZOTERO_ITEM CSL_CITATION {"citationID":"0WgemNOP","properties":{"formattedCitation":"[10]","plainCitation":"[10]","noteIndex":0},"citationItems":[{"id":83,"uris":["http://zotero.org/users/12779847/items/Q7G3TGBK"],"itemData":{"id":83,"type":"webpage","abstract":"Overview of Unreal Engine's MassEntity system.","language":"en-US","title":"MassEntity Overview","URL":"https://docs.unrealengine.com/5.2/en-US/overview-of-mass-entity-in-unreal-engine/","accessed":{"date-parts":[["2023",10,21]]}}}],"schema":"https://github.com/citation-style-language/schema/raw/master/csl-citation.json"} </w:instrText>
      </w:r>
      <w:r w:rsidR="00681006">
        <w:fldChar w:fldCharType="separate"/>
      </w:r>
      <w:r w:rsidR="00B162DE" w:rsidRPr="00B162DE">
        <w:rPr>
          <w:rFonts w:ascii="Calibri" w:hAnsi="Calibri" w:cs="Calibri"/>
        </w:rPr>
        <w:t>[10]</w:t>
      </w:r>
      <w:bookmarkEnd w:id="10"/>
      <w:r w:rsidR="00681006">
        <w:fldChar w:fldCharType="end"/>
      </w:r>
    </w:p>
    <w:p w14:paraId="7562C71D" w14:textId="3C4C3821" w:rsidR="00415A66" w:rsidRDefault="00415A66">
      <w:r>
        <w:br w:type="page"/>
      </w:r>
    </w:p>
    <w:p w14:paraId="5CC47219" w14:textId="68AF30B1" w:rsidR="008A22A2" w:rsidRDefault="008A22A2" w:rsidP="00536F67">
      <w:r>
        <w:lastRenderedPageBreak/>
        <w:t xml:space="preserve">Mass also includes lots of in-built fragments and tags that can help you set up basic functionality very quickly. It includes things like steering and avoidance, and also visualization. It is also made to work well with zonegraphs, which can be used to direct crowds. This was used extensively in the City Sample demo project, released with Unreal Engine 5.0. </w:t>
      </w:r>
      <w:r>
        <w:fldChar w:fldCharType="begin"/>
      </w:r>
      <w:r w:rsidR="00F87AE6">
        <w:instrText xml:space="preserve"> ADDIN ZOTERO_ITEM CSL_CITATION {"citationID":"htOShfut","properties":{"formattedCitation":"[12]","plainCitation":"[12]","noteIndex":0},"citationItems":[{"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label":"page"}],"schema":"https://github.com/citation-style-language/schema/raw/master/csl-citation.json"} </w:instrText>
      </w:r>
      <w:r>
        <w:fldChar w:fldCharType="separate"/>
      </w:r>
      <w:r w:rsidR="00F87AE6" w:rsidRPr="00F87AE6">
        <w:rPr>
          <w:rFonts w:ascii="Calibri" w:hAnsi="Calibri" w:cs="Calibri"/>
        </w:rPr>
        <w:t>[12]</w:t>
      </w:r>
      <w:r>
        <w:fldChar w:fldCharType="end"/>
      </w:r>
    </w:p>
    <w:p w14:paraId="62183666" w14:textId="77777777" w:rsidR="009178E9" w:rsidRDefault="003A0148">
      <w:r>
        <w:t>The built</w:t>
      </w:r>
      <w:r w:rsidR="000E2BE8">
        <w:t>-in</w:t>
      </w:r>
      <w:r>
        <w:t xml:space="preserve"> visualization for Mass is quite complex. </w:t>
      </w:r>
      <w:r w:rsidR="002A5EC5">
        <w:t>It supports two</w:t>
      </w:r>
      <w:r>
        <w:t xml:space="preserve"> different representation methods: instanced static meshes, and </w:t>
      </w:r>
      <w:r w:rsidR="00F01D5C">
        <w:t>actors.</w:t>
      </w:r>
      <w:r w:rsidR="00B26D70">
        <w:br/>
      </w:r>
      <w:r w:rsidR="00151449">
        <w:t>The</w:t>
      </w:r>
      <w:r w:rsidR="00B26D70">
        <w:t xml:space="preserve"> method</w:t>
      </w:r>
      <w:r w:rsidR="00151449">
        <w:t xml:space="preserve"> that</w:t>
      </w:r>
      <w:r w:rsidR="00B26D70">
        <w:t xml:space="preserve"> is used</w:t>
      </w:r>
      <w:r w:rsidR="00E12BAB">
        <w:t>,</w:t>
      </w:r>
      <w:r w:rsidR="00B26D70">
        <w:t xml:space="preserve"> </w:t>
      </w:r>
      <w:r w:rsidR="00E12BAB">
        <w:t>is</w:t>
      </w:r>
      <w:r w:rsidR="00B26D70">
        <w:t xml:space="preserve"> decided by how far away the entity is from camera, by using LODs.</w:t>
      </w:r>
      <w:r w:rsidR="00A01028">
        <w:br/>
      </w:r>
      <w:r w:rsidR="00F6325C">
        <w:t>I</w:t>
      </w:r>
      <w:r w:rsidR="00F01D5C">
        <w:t xml:space="preserve">nstanced static meshes </w:t>
      </w:r>
      <w:r w:rsidR="00F6325C">
        <w:t>are</w:t>
      </w:r>
      <w:r w:rsidR="00F01D5C">
        <w:t xml:space="preserve"> the most </w:t>
      </w:r>
      <w:r w:rsidR="003A3268">
        <w:t>performant</w:t>
      </w:r>
      <w:r w:rsidR="00DC66F5">
        <w:t>,</w:t>
      </w:r>
      <w:r w:rsidR="00F01D5C">
        <w:t xml:space="preserve"> it will create an instance of a specified static mesh at the location of every entity.</w:t>
      </w:r>
      <w:r w:rsidR="00F01D5C">
        <w:br/>
      </w:r>
      <w:r w:rsidR="00DD7DC8">
        <w:t>A</w:t>
      </w:r>
      <w:r w:rsidR="00F01D5C">
        <w:t>ctor</w:t>
      </w:r>
      <w:r w:rsidR="00DD7DC8">
        <w:t xml:space="preserve"> representation</w:t>
      </w:r>
      <w:r w:rsidR="00F01D5C">
        <w:t xml:space="preserve"> is heavier on performance since there will be an actor spawned for every entity and there is an extra step in communicating from Mass to the actor. However, actors allow for much more options in how you can render. The most obvious way of using an actor is to add a skeletal mesh to the actor to allow bone animations to be played. But you could also add logic to the actor to for example change material when you are hit.</w:t>
      </w:r>
      <w:r w:rsidR="00DA559E">
        <w:br/>
      </w:r>
      <w:r w:rsidR="00F01D5C">
        <w:t>You can even take it a step further and put gameplay logic on the actor and communicate back to Mass to inform the entity of any changes that have to be made.</w:t>
      </w:r>
      <w:r w:rsidR="0065113B">
        <w:t xml:space="preserve"> </w:t>
      </w:r>
      <w:r w:rsidR="0065113B">
        <w:fldChar w:fldCharType="begin"/>
      </w:r>
      <w:r w:rsidR="0065113B">
        <w:instrText xml:space="preserve"> ADDIN ZOTERO_ITEM CSL_CITATION {"citationID":"dsg7jXQR","properties":{"formattedCitation":"[11], [13], [14], [15]","plainCitation":"[11], [13], [14], [15]","noteIndex":0},"citationItems":[{"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label":"page"},{"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label":"page"},{"id":82,"uris":["http://zotero.org/users/12779847/items/GG6RCBA4"],"itemData":{"id":82,"type":"webpage","abstract":"Overview of Unreal Engine's MassGameplay system.","language":"en-US","title":"MassGameplay Overview","URL":"https://docs.unrealengine.com/5.2/en-US/overview-of-mass-gameplay-in-unreal-engine/","accessed":{"date-parts":[["2023",10,21]]}}},{"id":81,"uris":["http://zotero.org/users/12779847/items/GZ5KDGAG"],"itemData":{"id":81,"type":"webpage","abstract":"Overview of the  Mass Avoidance system in Unreal Engine 5.","language":"en-US","title":"Mass Avoidance Overview","URL":"https://docs.unrealengine.com/5.2/en-US/mass-avoidance-overview-in-unreal-engine/","accessed":{"date-parts":[["2023",10,21]]}}}],"schema":"https://github.com/citation-style-language/schema/raw/master/csl-citation.json"} </w:instrText>
      </w:r>
      <w:r w:rsidR="0065113B">
        <w:fldChar w:fldCharType="separate"/>
      </w:r>
      <w:r w:rsidR="0065113B" w:rsidRPr="0065113B">
        <w:rPr>
          <w:rFonts w:ascii="Calibri" w:hAnsi="Calibri" w:cs="Calibri"/>
        </w:rPr>
        <w:t>[11], [13], [14], [15]</w:t>
      </w:r>
      <w:r w:rsidR="0065113B">
        <w:fldChar w:fldCharType="end"/>
      </w:r>
    </w:p>
    <w:p w14:paraId="175ECE0B" w14:textId="6A0F2556" w:rsidR="00F46E96" w:rsidRDefault="00F46E96">
      <w:r>
        <w:br w:type="page"/>
      </w:r>
    </w:p>
    <w:p w14:paraId="79328C55" w14:textId="232CC0EA" w:rsidR="00536F67" w:rsidRDefault="00536F67" w:rsidP="00536F67">
      <w:pPr>
        <w:pStyle w:val="Heading2"/>
        <w:numPr>
          <w:ilvl w:val="0"/>
          <w:numId w:val="34"/>
        </w:numPr>
      </w:pPr>
      <w:bookmarkStart w:id="11" w:name="_Toc155520887"/>
      <w:r>
        <w:lastRenderedPageBreak/>
        <w:t>Spatial partitioning</w:t>
      </w:r>
      <w:bookmarkEnd w:id="11"/>
    </w:p>
    <w:p w14:paraId="5CC437C7" w14:textId="4362B3EF" w:rsidR="00536F67" w:rsidRDefault="00B817D3" w:rsidP="00536F67">
      <w:r>
        <w:t>In almost any type of simulation with agents, you will at some point need to query</w:t>
      </w:r>
      <w:r w:rsidR="00181D1C">
        <w:t xml:space="preserve"> the world</w:t>
      </w:r>
      <w:r>
        <w:t xml:space="preserve"> for other nearby agents. A good example is if you want agents to avoid each other. Using the simplest approach, you could go over all agents, and compare their distances</w:t>
      </w:r>
      <w:r w:rsidR="0020318A">
        <w:t>, to know if you should move away from them</w:t>
      </w:r>
      <w:r>
        <w:t xml:space="preserve">. Doing this for one agent would be fine, but doing this for every agent will result in an algorithm </w:t>
      </w:r>
      <w:r w:rsidR="00076F13">
        <w:t>with a complexity of</w:t>
      </w:r>
      <w:r>
        <w:t xml:space="preserve"> O(n</w:t>
      </w:r>
      <w:r w:rsidRPr="00B817D3">
        <w:t>²</w:t>
      </w:r>
      <w:r>
        <w:t>)</w:t>
      </w:r>
      <w:r w:rsidR="00BA0BB4">
        <w:t>. With 10 agents, that would be 100 distance calculations, but with 20 agents, it would already be 400 calculations. This can result in huge performance issues when there are large numbers of agents in the simulation.</w:t>
      </w:r>
    </w:p>
    <w:p w14:paraId="4CA5D41B" w14:textId="25ED812A" w:rsidR="00763C59" w:rsidRDefault="00BA0BB4">
      <w:r>
        <w:t xml:space="preserve">Luckily, there are </w:t>
      </w:r>
      <w:r w:rsidR="00EC3133">
        <w:t xml:space="preserve">spatial partitioning </w:t>
      </w:r>
      <w:r>
        <w:t>data structures that can help to optimize this process</w:t>
      </w:r>
      <w:r w:rsidR="001E7926">
        <w:t>, since they</w:t>
      </w:r>
      <w:r w:rsidR="00EC3133">
        <w:t xml:space="preserve"> organize their data </w:t>
      </w:r>
      <w:r w:rsidR="001E7926">
        <w:t>based on</w:t>
      </w:r>
      <w:r w:rsidR="00EC3133">
        <w:t xml:space="preserve"> </w:t>
      </w:r>
      <w:r w:rsidR="0082499D">
        <w:t>location</w:t>
      </w:r>
      <w:r w:rsidR="00F061DA">
        <w:t>. This</w:t>
      </w:r>
      <w:r w:rsidR="001E7926">
        <w:t xml:space="preserve"> allows us to </w:t>
      </w:r>
      <w:r w:rsidR="00F061DA">
        <w:t>use algorithms to</w:t>
      </w:r>
      <w:r w:rsidR="001E7926">
        <w:t xml:space="preserve"> find the closest position, without</w:t>
      </w:r>
      <w:r w:rsidR="00AA191D">
        <w:t xml:space="preserve"> having to</w:t>
      </w:r>
      <w:r w:rsidR="001E7926">
        <w:t xml:space="preserve"> calculat</w:t>
      </w:r>
      <w:r w:rsidR="00AA191D">
        <w:t>e</w:t>
      </w:r>
      <w:r w:rsidR="001E7926">
        <w:t xml:space="preserve"> all distances</w:t>
      </w:r>
      <w:r w:rsidR="00EC3133">
        <w:t xml:space="preserve">. </w:t>
      </w:r>
      <w:r w:rsidR="001E7926">
        <w:t>There are many different types of spatial partitioning structures, but they are usually either flat or hierarchical.</w:t>
      </w:r>
      <w:r w:rsidR="00B32DA9">
        <w:br/>
      </w:r>
      <w:r w:rsidR="001E7926">
        <w:t xml:space="preserve">Flat structures are the easiest to understand and implement. They divide the world in </w:t>
      </w:r>
      <w:r w:rsidR="00AC5FF0">
        <w:t>a grid</w:t>
      </w:r>
      <w:r w:rsidR="001E7926">
        <w:t xml:space="preserve"> and every position in the data structure is put in the according cell. If you then want to find other nearby positions, you just have to look through that cell and the neighboring ones. If the positions are moving, you will of course have a certain cost for updating which cell each position is in</w:t>
      </w:r>
      <w:r w:rsidR="00085A56">
        <w:t>.</w:t>
      </w:r>
      <w:r w:rsidR="00B32DA9">
        <w:br/>
      </w:r>
      <w:r w:rsidR="00085A56">
        <w:t xml:space="preserve">Hierarchical structures are more complex since they also take the density of the positions into account. There will for example be more cells in areas where there are more positions. This is usually more optimal when the positions aren’t distributed </w:t>
      </w:r>
      <w:r w:rsidR="00EC2F03">
        <w:t>evenly</w:t>
      </w:r>
      <w:r w:rsidR="00085A56">
        <w:t xml:space="preserve"> and there are lots of empty spaces. The structure is more complicated to construct and update, but allows for faster evaluation of the data</w:t>
      </w:r>
      <w:r w:rsidR="00F56A06">
        <w:t xml:space="preserve"> in many cases</w:t>
      </w:r>
      <w:r w:rsidR="00085A56">
        <w:t>.</w:t>
      </w:r>
      <w:r w:rsidR="00112C1F">
        <w:t xml:space="preserve"> </w:t>
      </w:r>
      <w:r w:rsidR="00681006">
        <w:fldChar w:fldCharType="begin"/>
      </w:r>
      <w:r w:rsidR="0065113B">
        <w:instrText xml:space="preserve"> ADDIN ZOTERO_ITEM CSL_CITATION {"citationID":"VFMKJEDf","properties":{"formattedCitation":"[16], [17], [18], [19]","plainCitation":"[16], [17], [18], [19]","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rsidR="00681006">
        <w:fldChar w:fldCharType="separate"/>
      </w:r>
      <w:r w:rsidR="0065113B" w:rsidRPr="0065113B">
        <w:rPr>
          <w:rFonts w:ascii="Calibri" w:hAnsi="Calibri" w:cs="Calibri"/>
        </w:rPr>
        <w:t>[16], [17], [18], [19]</w:t>
      </w:r>
      <w:r w:rsidR="00681006">
        <w:fldChar w:fldCharType="end"/>
      </w:r>
    </w:p>
    <w:p w14:paraId="0402CB54" w14:textId="2D8E7185" w:rsidR="00F46E96" w:rsidRDefault="00F46E96">
      <w:r>
        <w:br w:type="page"/>
      </w:r>
    </w:p>
    <w:p w14:paraId="5D4BFFB9" w14:textId="4EBB0EC5" w:rsidR="00536F67" w:rsidRDefault="00536F67" w:rsidP="00536F67">
      <w:pPr>
        <w:pStyle w:val="Heading2"/>
        <w:numPr>
          <w:ilvl w:val="0"/>
          <w:numId w:val="34"/>
        </w:numPr>
      </w:pPr>
      <w:bookmarkStart w:id="12" w:name="_Toc155520888"/>
      <w:r>
        <w:lastRenderedPageBreak/>
        <w:t>Multithreading</w:t>
      </w:r>
      <w:bookmarkEnd w:id="12"/>
    </w:p>
    <w:p w14:paraId="18FB3F5E" w14:textId="36C5A0B4" w:rsidR="002D4805" w:rsidRDefault="00085A56" w:rsidP="00536F67">
      <w:r>
        <w:t xml:space="preserve">One of the more obvious ways of optimization is </w:t>
      </w:r>
      <w:r w:rsidR="007C16EB">
        <w:t>utilizing</w:t>
      </w:r>
      <w:r>
        <w:t xml:space="preserve"> multiple threads to divide the work</w:t>
      </w:r>
      <w:r w:rsidR="00D97F5B">
        <w:t xml:space="preserve"> that one thread would otherwise have to do. Usually it makes the most sense</w:t>
      </w:r>
      <w:r w:rsidR="00061991">
        <w:t xml:space="preserve"> to only</w:t>
      </w:r>
      <w:r w:rsidR="00D97F5B">
        <w:t xml:space="preserve"> multithread calculations that take the most time, </w:t>
      </w:r>
      <w:r w:rsidR="00061991">
        <w:t>since multithreading can be the cause of bugs and other issues.</w:t>
      </w:r>
    </w:p>
    <w:p w14:paraId="434DB02A" w14:textId="1ECC48C3" w:rsidR="00085A56" w:rsidRDefault="00A7512C" w:rsidP="00536F67">
      <w:r>
        <w:t xml:space="preserve">Unreal Engine provides classes that you can use to implement multithreading. </w:t>
      </w:r>
      <w:r w:rsidR="00837780">
        <w:t>For example you can create an FRunnable object to create a thread that executes a certain task. Or you can use ParallelFor to execute a for loop on multiple threads. Another example is using FCriticalSection to make sure that multiple threads can’t access the same piece of code at the same time.</w:t>
      </w:r>
      <w:r w:rsidR="00CE2CB7">
        <w:t xml:space="preserve"> As you can see, you don’t need to use the standard C++ implementations, you can use Unreal’s instead</w:t>
      </w:r>
      <w:r w:rsidR="008F57A2">
        <w:t xml:space="preserve"> </w:t>
      </w:r>
      <w:r w:rsidR="008F57A2">
        <w:fldChar w:fldCharType="begin"/>
      </w:r>
      <w:r w:rsidR="008F57A2">
        <w:instrText xml:space="preserve"> ADDIN ZOTERO_ITEM CSL_CITATION {"citationID":"Zs6AwHPW","properties":{"formattedCitation":"[20]","plainCitation":"[20]","noteIndex":0},"citationItems":[{"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schema":"https://github.com/citation-style-language/schema/raw/master/csl-citation.json"} </w:instrText>
      </w:r>
      <w:r w:rsidR="008F57A2">
        <w:fldChar w:fldCharType="separate"/>
      </w:r>
      <w:r w:rsidR="008F57A2" w:rsidRPr="008F57A2">
        <w:rPr>
          <w:rFonts w:ascii="Calibri" w:hAnsi="Calibri" w:cs="Calibri"/>
        </w:rPr>
        <w:t>[20]</w:t>
      </w:r>
      <w:r w:rsidR="008F57A2">
        <w:fldChar w:fldCharType="end"/>
      </w:r>
      <w:r w:rsidR="00CE2CB7">
        <w:t>.</w:t>
      </w:r>
      <w:r w:rsidR="000C4251">
        <w:br/>
      </w:r>
      <w:r w:rsidR="007C16EB">
        <w:t xml:space="preserve">The engine runs </w:t>
      </w:r>
      <w:r w:rsidR="0099315B">
        <w:t>a</w:t>
      </w:r>
      <w:r w:rsidR="007C16EB">
        <w:t xml:space="preserve"> few processes on a different thread by default, such as rendering</w:t>
      </w:r>
      <w:r w:rsidR="00D97F5B">
        <w:t>. But most game logic such as the game tick, runs on a single thread</w:t>
      </w:r>
      <w:r w:rsidR="00047DFC">
        <w:t>, so there is a lot of room for optimization there</w:t>
      </w:r>
      <w:r w:rsidR="008F57A2">
        <w:t xml:space="preserve"> </w:t>
      </w:r>
      <w:r w:rsidR="008F57A2">
        <w:fldChar w:fldCharType="begin"/>
      </w:r>
      <w:r w:rsidR="008F57A2">
        <w:instrText xml:space="preserve"> ADDIN ZOTERO_ITEM CSL_CITATION {"citationID":"edl2uYWB","properties":{"formattedCitation":"[21]","plainCitation":"[21]","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schema":"https://github.com/citation-style-language/schema/raw/master/csl-citation.json"} </w:instrText>
      </w:r>
      <w:r w:rsidR="008F57A2">
        <w:fldChar w:fldCharType="separate"/>
      </w:r>
      <w:r w:rsidR="008F57A2" w:rsidRPr="008F57A2">
        <w:rPr>
          <w:rFonts w:ascii="Calibri" w:hAnsi="Calibri" w:cs="Calibri"/>
        </w:rPr>
        <w:t>[21]</w:t>
      </w:r>
      <w:r w:rsidR="008F57A2">
        <w:fldChar w:fldCharType="end"/>
      </w:r>
      <w:r w:rsidR="00047DFC">
        <w:t>.</w:t>
      </w:r>
      <w:r w:rsidR="000C4251">
        <w:br/>
      </w:r>
      <w:r w:rsidR="007C16EB">
        <w:t>An important thing to be aware of is that some functionality is required to run on the game thread, such as changing the location of actors.</w:t>
      </w:r>
      <w:r w:rsidR="00292095">
        <w:t xml:space="preserve"> This can limit the potential benefits of multithreadin</w:t>
      </w:r>
      <w:r w:rsidR="008F57A2">
        <w:t>g.</w:t>
      </w:r>
    </w:p>
    <w:p w14:paraId="6D7A4FF8" w14:textId="77777777" w:rsidR="008F57A2" w:rsidRPr="00536F67" w:rsidRDefault="008F57A2" w:rsidP="00536F67"/>
    <w:p w14:paraId="5E15C3C2" w14:textId="27E9CCA3" w:rsidR="00536F67" w:rsidRDefault="00536F67" w:rsidP="00536F67">
      <w:pPr>
        <w:pStyle w:val="Heading2"/>
        <w:numPr>
          <w:ilvl w:val="0"/>
          <w:numId w:val="34"/>
        </w:numPr>
      </w:pPr>
      <w:bookmarkStart w:id="13" w:name="_Toc155520890"/>
      <w:r>
        <w:t>Rendering</w:t>
      </w:r>
      <w:r w:rsidR="005E60EF">
        <w:t xml:space="preserve"> and </w:t>
      </w:r>
      <w:r>
        <w:t>animations</w:t>
      </w:r>
      <w:bookmarkEnd w:id="13"/>
    </w:p>
    <w:p w14:paraId="42636EC3" w14:textId="1CAA8F56" w:rsidR="00416EF6" w:rsidRDefault="00246978" w:rsidP="00246978">
      <w:r>
        <w:t>When working in a 3D game engine, rendering can be a potential bottleneck, especially when rendering a large amount of separate objects</w:t>
      </w:r>
      <w:r w:rsidR="00094373">
        <w:t xml:space="preserve"> </w:t>
      </w:r>
      <w:r w:rsidR="00094373">
        <w:fldChar w:fldCharType="begin"/>
      </w:r>
      <w:r w:rsidR="00094373">
        <w:instrText xml:space="preserve"> ADDIN ZOTERO_ITEM CSL_CITATION {"citationID":"EwahOxHV","properties":{"formattedCitation":"[11], [22]","plainCitation":"[11], [22]","noteIndex":0},"citationItems":[{"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schema":"https://github.com/citation-style-language/schema/raw/master/csl-citation.json"} </w:instrText>
      </w:r>
      <w:r w:rsidR="00094373">
        <w:fldChar w:fldCharType="separate"/>
      </w:r>
      <w:r w:rsidR="00094373" w:rsidRPr="00094373">
        <w:rPr>
          <w:rFonts w:ascii="Calibri" w:hAnsi="Calibri" w:cs="Calibri"/>
        </w:rPr>
        <w:t>[11], [22]</w:t>
      </w:r>
      <w:r w:rsidR="00094373">
        <w:fldChar w:fldCharType="end"/>
      </w:r>
      <w:r w:rsidR="00E8425A">
        <w:t>.</w:t>
      </w:r>
      <w:r w:rsidR="00EB3F6E">
        <w:br/>
      </w:r>
      <w:r w:rsidR="00D6185A">
        <w:t>Along with rendering, animations can also take a lot of CPU frame time. Especially since skeletal animations are most commonly used, and require the CPU to evaluate the bones every frame</w:t>
      </w:r>
      <w:r w:rsidR="00F92B5C">
        <w:t xml:space="preserve"> </w:t>
      </w:r>
      <w:r w:rsidR="00F92B5C">
        <w:fldChar w:fldCharType="begin"/>
      </w:r>
      <w:r w:rsidR="00F92B5C">
        <w:instrText xml:space="preserve"> ADDIN ZOTERO_ITEM CSL_CITATION {"citationID":"JomSLe50","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F92B5C">
        <w:fldChar w:fldCharType="separate"/>
      </w:r>
      <w:r w:rsidR="00F92B5C" w:rsidRPr="00F92B5C">
        <w:rPr>
          <w:rFonts w:ascii="Calibri" w:hAnsi="Calibri" w:cs="Calibri"/>
        </w:rPr>
        <w:t>[23]</w:t>
      </w:r>
      <w:r w:rsidR="00F92B5C">
        <w:fldChar w:fldCharType="end"/>
      </w:r>
      <w:r w:rsidR="00D6185A">
        <w:t>.</w:t>
      </w:r>
    </w:p>
    <w:p w14:paraId="2FD925E4" w14:textId="580F79C8" w:rsidR="00D6185A" w:rsidRDefault="00416EF6" w:rsidP="00246978">
      <w:r>
        <w:t>The research presented here was mostly focused on how to optimize rendering and animations in Unreal Engine 5 specifically.</w:t>
      </w:r>
    </w:p>
    <w:p w14:paraId="3B65A6D0" w14:textId="77777777" w:rsidR="00763C59" w:rsidRPr="00246978" w:rsidRDefault="00763C59" w:rsidP="00246978"/>
    <w:p w14:paraId="566221D1" w14:textId="43744206" w:rsidR="00536F67" w:rsidRDefault="00536F67" w:rsidP="00536F67">
      <w:pPr>
        <w:pStyle w:val="Heading3"/>
        <w:numPr>
          <w:ilvl w:val="1"/>
          <w:numId w:val="34"/>
        </w:numPr>
      </w:pPr>
      <w:bookmarkStart w:id="14" w:name="_Toc155520891"/>
      <w:r>
        <w:t>Niagara</w:t>
      </w:r>
      <w:bookmarkEnd w:id="14"/>
    </w:p>
    <w:p w14:paraId="2FCC4A36" w14:textId="53BF036A" w:rsidR="00246978" w:rsidRDefault="00E8425A" w:rsidP="00246978">
      <w:r>
        <w:t xml:space="preserve">Niagara can be used to render more than just </w:t>
      </w:r>
      <w:r w:rsidR="001F61C2">
        <w:t>visual effects. Using smart particles, you can render particles as if they were actors, and even add basic gameplay functionality to them</w:t>
      </w:r>
      <w:r w:rsidR="00DF21B5">
        <w:t>.</w:t>
      </w:r>
      <w:r w:rsidR="00681006">
        <w:t xml:space="preserve"> </w:t>
      </w:r>
      <w:r w:rsidR="00681006">
        <w:fldChar w:fldCharType="begin"/>
      </w:r>
      <w:r w:rsidR="0065113B">
        <w:instrText xml:space="preserve"> ADDIN ZOTERO_ITEM CSL_CITATION {"citationID":"tBZtyJBB","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681006">
        <w:fldChar w:fldCharType="separate"/>
      </w:r>
      <w:r w:rsidR="0065113B" w:rsidRPr="0065113B">
        <w:rPr>
          <w:rFonts w:ascii="Calibri" w:hAnsi="Calibri" w:cs="Calibri"/>
        </w:rPr>
        <w:t>[23]</w:t>
      </w:r>
      <w:r w:rsidR="00681006">
        <w:fldChar w:fldCharType="end"/>
      </w:r>
    </w:p>
    <w:p w14:paraId="548D5EFF" w14:textId="77777777" w:rsidR="004B44CA" w:rsidRDefault="00931C23" w:rsidP="004B44CA">
      <w:pPr>
        <w:keepNext/>
      </w:pPr>
      <w:r w:rsidRPr="00931C23">
        <w:rPr>
          <w:noProof/>
        </w:rPr>
        <w:lastRenderedPageBreak/>
        <w:drawing>
          <wp:inline distT="0" distB="0" distL="0" distR="0" wp14:anchorId="2C22F6CA" wp14:editId="0F89D2CE">
            <wp:extent cx="5943600" cy="3343275"/>
            <wp:effectExtent l="0" t="0" r="0" b="9525"/>
            <wp:docPr id="513323937" name="Picture 1" descr="A landscape with a city in the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3937" name="Picture 1" descr="A landscape with a city in the distance&#10;&#10;Description automatically generated"/>
                    <pic:cNvPicPr/>
                  </pic:nvPicPr>
                  <pic:blipFill>
                    <a:blip r:embed="rId16"/>
                    <a:stretch>
                      <a:fillRect/>
                    </a:stretch>
                  </pic:blipFill>
                  <pic:spPr>
                    <a:xfrm>
                      <a:off x="0" y="0"/>
                      <a:ext cx="5943600" cy="3343275"/>
                    </a:xfrm>
                    <a:prstGeom prst="rect">
                      <a:avLst/>
                    </a:prstGeom>
                  </pic:spPr>
                </pic:pic>
              </a:graphicData>
            </a:graphic>
          </wp:inline>
        </w:drawing>
      </w:r>
    </w:p>
    <w:p w14:paraId="48988DB7" w14:textId="0E048B47" w:rsidR="00931C23" w:rsidRDefault="004B44CA" w:rsidP="004B44CA">
      <w:pPr>
        <w:pStyle w:val="Caption"/>
      </w:pPr>
      <w:bookmarkStart w:id="15" w:name="_Toc156056090"/>
      <w:r>
        <w:t xml:space="preserve">Figure </w:t>
      </w:r>
      <w:r w:rsidR="00000000">
        <w:fldChar w:fldCharType="begin"/>
      </w:r>
      <w:r w:rsidR="00000000">
        <w:instrText xml:space="preserve"> SEQ Figure \* ARABIC </w:instrText>
      </w:r>
      <w:r w:rsidR="00000000">
        <w:fldChar w:fldCharType="separate"/>
      </w:r>
      <w:r w:rsidR="007F2D32">
        <w:rPr>
          <w:noProof/>
        </w:rPr>
        <w:t>3</w:t>
      </w:r>
      <w:r w:rsidR="00000000">
        <w:rPr>
          <w:noProof/>
        </w:rPr>
        <w:fldChar w:fldCharType="end"/>
      </w:r>
      <w:r w:rsidRPr="001C7173">
        <w:t xml:space="preserve">: </w:t>
      </w:r>
      <w:r>
        <w:t>Screenshot of an army rendered with Niagara</w:t>
      </w:r>
      <w:r w:rsidRPr="001C7173">
        <w:t xml:space="preserve"> - Simulating Large Crowds In Niagara | Unreal Engine</w:t>
      </w:r>
      <w:r>
        <w:t xml:space="preserve"> </w:t>
      </w:r>
      <w:r w:rsidRPr="001C7173">
        <w:t>(Epic Games)</w:t>
      </w:r>
      <w:r w:rsidR="00A43250">
        <w:t xml:space="preserve"> </w:t>
      </w:r>
      <w:r w:rsidR="00A43250">
        <w:fldChar w:fldCharType="begin"/>
      </w:r>
      <w:r w:rsidR="0065113B">
        <w:instrText xml:space="preserve"> ADDIN ZOTERO_ITEM CSL_CITATION {"citationID":"AiM2Niiz","properties":{"formattedCitation":"[23]","plainCitation":"[23]","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schema":"https://github.com/citation-style-language/schema/raw/master/csl-citation.json"} </w:instrText>
      </w:r>
      <w:r w:rsidR="00A43250">
        <w:fldChar w:fldCharType="separate"/>
      </w:r>
      <w:r w:rsidR="0065113B" w:rsidRPr="0065113B">
        <w:rPr>
          <w:rFonts w:ascii="Calibri" w:hAnsi="Calibri" w:cs="Calibri"/>
        </w:rPr>
        <w:t>[23]</w:t>
      </w:r>
      <w:bookmarkEnd w:id="15"/>
      <w:r w:rsidR="00A43250">
        <w:fldChar w:fldCharType="end"/>
      </w:r>
    </w:p>
    <w:p w14:paraId="71C7D8F5" w14:textId="45BD428B" w:rsidR="00F46E96" w:rsidRDefault="00F46E96"/>
    <w:p w14:paraId="7D4A271B" w14:textId="0068AD87" w:rsidR="00536F67" w:rsidRDefault="00536F67" w:rsidP="00536F67">
      <w:pPr>
        <w:pStyle w:val="Heading3"/>
        <w:numPr>
          <w:ilvl w:val="1"/>
          <w:numId w:val="34"/>
        </w:numPr>
      </w:pPr>
      <w:bookmarkStart w:id="16" w:name="_Toc155520892"/>
      <w:r>
        <w:t>Animation Budget</w:t>
      </w:r>
      <w:r w:rsidR="00D2615A">
        <w:t xml:space="preserve"> Allocator</w:t>
      </w:r>
      <w:bookmarkEnd w:id="16"/>
    </w:p>
    <w:p w14:paraId="5BDC9EE2" w14:textId="0CD3A338" w:rsidR="002C5209" w:rsidRDefault="00D6185A" w:rsidP="00246978">
      <w:r>
        <w:t xml:space="preserve">Unreal Engine has multiple systems to help optimize animations, </w:t>
      </w:r>
      <w:r w:rsidR="00416EF6">
        <w:t>one of which is the animation budget allocator. This system will dynamically lower tick rate of skeletal meshes that are further away from the camera, depending on the total budget it has. This means you can easily hard-limit the CPU time that is spent on updating animations</w:t>
      </w:r>
      <w:r w:rsidR="002C5209">
        <w:t>. It is very easy to implement as it only involves switching skeletal meshes with budgeted skeletal meshes, and setting up the budget you want to give.</w:t>
      </w:r>
      <w:r w:rsidR="002C5209">
        <w:br/>
        <w:t>An important negative is that if you would exceed the budget too much, you might notice lower frame rates even on meshes that are closer.</w:t>
      </w:r>
      <w:r w:rsidR="00C840DC">
        <w:br/>
      </w:r>
      <w:r w:rsidR="002C5209">
        <w:t>This system is perfect for when you have more than average, but still relatively small amounts of skeletal meshes.</w:t>
      </w:r>
      <w:r w:rsidR="00C840DC">
        <w:t xml:space="preserve"> </w:t>
      </w:r>
      <w:r w:rsidR="00A43250">
        <w:fldChar w:fldCharType="begin"/>
      </w:r>
      <w:r w:rsidR="0065113B">
        <w:instrText xml:space="preserve"> ADDIN ZOTERO_ITEM CSL_CITATION {"citationID":"eqdJem5u","properties":{"formattedCitation":"[24]","plainCitation":"[24]","noteIndex":0},"citationItems":[{"id":802,"uris":["http://zotero.org/users/12779847/items/NC3VCS4Z"],"itemData":{"id":802,"type":"webpage","abstract":"System for constraining the time taken for animation data by dynamically throttling Skeletal Mesh Component ticking.","language":"en-US","title":"Animation Budget Allocator","URL":"https://docs.unrealengine.com/5.3/en-US/animation-budget-allocator-in-unreal-engine/","accessed":{"date-parts":[["2024",1,7]]}}}],"schema":"https://github.com/citation-style-language/schema/raw/master/csl-citation.json"} </w:instrText>
      </w:r>
      <w:r w:rsidR="00A43250">
        <w:fldChar w:fldCharType="separate"/>
      </w:r>
      <w:r w:rsidR="0065113B" w:rsidRPr="0065113B">
        <w:rPr>
          <w:rFonts w:ascii="Calibri" w:hAnsi="Calibri" w:cs="Calibri"/>
        </w:rPr>
        <w:t>[24]</w:t>
      </w:r>
      <w:r w:rsidR="00A43250">
        <w:fldChar w:fldCharType="end"/>
      </w:r>
    </w:p>
    <w:p w14:paraId="2F040259" w14:textId="77777777" w:rsidR="00763C59" w:rsidRPr="00246978" w:rsidRDefault="00763C59" w:rsidP="00246978"/>
    <w:p w14:paraId="07BC3C21" w14:textId="7BFA5278" w:rsidR="00536F67" w:rsidRDefault="005634A3" w:rsidP="00536F67">
      <w:pPr>
        <w:pStyle w:val="Heading3"/>
        <w:numPr>
          <w:ilvl w:val="1"/>
          <w:numId w:val="34"/>
        </w:numPr>
      </w:pPr>
      <w:bookmarkStart w:id="17" w:name="_Toc155520893"/>
      <w:r>
        <w:t>Animation Sharing</w:t>
      </w:r>
      <w:bookmarkEnd w:id="17"/>
    </w:p>
    <w:p w14:paraId="13DB45BE" w14:textId="35E82DA1" w:rsidR="00763C59" w:rsidRDefault="002C5209" w:rsidP="00763C59">
      <w:r>
        <w:t>Animation sharing is another system Unreal Engine has available to help optimize skeletal mesh</w:t>
      </w:r>
      <w:r w:rsidR="004A7BDF">
        <w:t xml:space="preserve"> animations</w:t>
      </w:r>
      <w:r>
        <w:t>.</w:t>
      </w:r>
      <w:r w:rsidR="00B86B2F">
        <w:br/>
      </w:r>
      <w:r w:rsidR="00725D2F">
        <w:t>Instead of each skeletal mesh evaluating their own animation individually, they can share it with each other. This works by evaluating one animation instance for every state required, and then each skeletal mesh component requests animation data from the animation sharing manager, which is also based on which state the mesh owner is in.</w:t>
      </w:r>
      <w:r w:rsidR="002D3614">
        <w:br/>
      </w:r>
      <w:r w:rsidR="00725D2F">
        <w:t>This system requires a bit of work to set up correctly, especially if you want it to seem as if each mesh has their own animation or you want to use animations that trigger on certain events, like attacking</w:t>
      </w:r>
      <w:r w:rsidR="00C840DC">
        <w:t xml:space="preserve"> </w:t>
      </w:r>
      <w:r w:rsidR="00763C59">
        <w:fldChar w:fldCharType="begin"/>
      </w:r>
      <w:r w:rsidR="0065113B">
        <w:instrText xml:space="preserve"> ADDIN ZOTERO_ITEM CSL_CITATION {"citationID":"8yTkU7uJ","properties":{"formattedCitation":"[25]","plainCitation":"[25]","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763C59">
        <w:fldChar w:fldCharType="separate"/>
      </w:r>
      <w:r w:rsidR="0065113B" w:rsidRPr="0065113B">
        <w:rPr>
          <w:rFonts w:ascii="Calibri" w:hAnsi="Calibri" w:cs="Calibri"/>
        </w:rPr>
        <w:t>[25]</w:t>
      </w:r>
      <w:r w:rsidR="00763C59">
        <w:fldChar w:fldCharType="end"/>
      </w:r>
      <w:r w:rsidR="00C840DC">
        <w:t>.</w:t>
      </w:r>
    </w:p>
    <w:p w14:paraId="63F966E3" w14:textId="3D252991" w:rsidR="005634A3" w:rsidRDefault="005634A3" w:rsidP="005634A3">
      <w:pPr>
        <w:pStyle w:val="Heading3"/>
        <w:numPr>
          <w:ilvl w:val="1"/>
          <w:numId w:val="34"/>
        </w:numPr>
      </w:pPr>
      <w:bookmarkStart w:id="18" w:name="_Toc155520894"/>
      <w:r>
        <w:lastRenderedPageBreak/>
        <w:t>Vertex Animations</w:t>
      </w:r>
      <w:bookmarkEnd w:id="18"/>
    </w:p>
    <w:p w14:paraId="0363F3BB" w14:textId="77B1DB6B" w:rsidR="00536F67" w:rsidRDefault="00DF21B5" w:rsidP="00536F67">
      <w:r>
        <w:t xml:space="preserve">Vertex animations are an alternative to skeletal animations, the biggest advantage they have is that they run almost completely on the </w:t>
      </w:r>
      <w:r w:rsidR="00902B68">
        <w:t>GPU</w:t>
      </w:r>
      <w:r>
        <w:t>.</w:t>
      </w:r>
      <w:r w:rsidR="00F46E96">
        <w:br/>
        <w:t>Vertex animations store animation data in a texture</w:t>
      </w:r>
      <w:r w:rsidR="00D2615A">
        <w:t xml:space="preserve">, so the shader reads the texture to know where each vertex of the mesh needs to be at </w:t>
      </w:r>
      <w:r w:rsidR="000C11F3">
        <w:t>which</w:t>
      </w:r>
      <w:r w:rsidR="00D2615A">
        <w:t xml:space="preserve"> frame in the animation.</w:t>
      </w:r>
      <w:r>
        <w:br/>
        <w:t>A big disadvantage is that you lose a lot of cool things you can</w:t>
      </w:r>
      <w:r w:rsidR="00A5403D">
        <w:t xml:space="preserve"> easily</w:t>
      </w:r>
      <w:r>
        <w:t xml:space="preserve"> do with skeletal animations, like blending. It is still possible to blend between different animations, but you need separate textures for every possible blending scenario.</w:t>
      </w:r>
      <w:r w:rsidR="00127EA7">
        <w:br/>
      </w:r>
      <w:r>
        <w:t>There is also extra labor required to create vertex animations. You usually first create a skeletal animation, and then afterwards</w:t>
      </w:r>
      <w:r w:rsidR="00F46E96">
        <w:t xml:space="preserve"> use a tool to bake the animation to a texture.</w:t>
      </w:r>
      <w:r w:rsidR="00964295">
        <w:t xml:space="preserve"> After which you also need to make sure the material correctly uses it.</w:t>
      </w:r>
      <w:r w:rsidR="00127EA7">
        <w:br/>
      </w:r>
      <w:r w:rsidR="00F46E96">
        <w:t>Unreal Engine has a plugin called AnimToTexture, that allows you to bake animation sequences to textures.</w:t>
      </w:r>
      <w:r w:rsidR="00127EA7">
        <w:t xml:space="preserve"> </w:t>
      </w:r>
      <w:r w:rsidR="00A43250">
        <w:fldChar w:fldCharType="begin"/>
      </w:r>
      <w:r w:rsidR="0065113B">
        <w:instrText xml:space="preserve"> ADDIN ZOTERO_ITEM CSL_CITATION {"citationID":"7sSheVuz","properties":{"formattedCitation":"[23], [26]","plainCitation":"[23], [26]","noteIndex":0},"citationItems":[{"id":48,"uris":["http://zotero.org/users/12779847/items/5FRKX9VB"],"itemData":{"id":48,"type":"motion_picture","abstract":"Displaying thousands of characters on-screen in real-time has always been a challenge - until now. Unreal Engine's Niagara visual effects system opens up doo...","language":"en","source":"www.youtube.com","title":"Simulating Large Crowds In Niagara | Unreal Engine","URL":"https://www.youtube.com/watch?v=CqXKSyAPWZY","director":[{"family":"Unreal Engine","given":""}],"accessed":{"date-parts":[["2023",10,21]]},"issued":{"date-parts":[["2021",1,15]]}},"label":"page"},{"id":37,"uris":["http://zotero.org/users/12779847/items/4AQSUG7U"],"itemData":{"id":37,"type":"webpage","abstract":"This is an overview and introduction to AnimToTexture, a plugin that can render costly Skeletal Mesh animations into hyper optimized Static Mesh animati...","container-title":"Epic Developer Community","language":"en","title":"Baking out vertex animation in editor with AnimToTexture | Community tutorial","URL":"https://dev.epicgames.com/community/learning/tutorials/daE9/unreal-engine-baking-out-vertex-animation-in-editor-with-animtotexture","author":[{"family":"Stephen Phillips","given":""}],"accessed":{"date-parts":[["2023",10,21]]},"issued":{"date-parts":[["2023",2,25]]}}}],"schema":"https://github.com/citation-style-language/schema/raw/master/csl-citation.json"} </w:instrText>
      </w:r>
      <w:r w:rsidR="00A43250">
        <w:fldChar w:fldCharType="separate"/>
      </w:r>
      <w:r w:rsidR="0065113B" w:rsidRPr="0065113B">
        <w:rPr>
          <w:rFonts w:ascii="Calibri" w:hAnsi="Calibri" w:cs="Calibri"/>
        </w:rPr>
        <w:t>[23], [26]</w:t>
      </w:r>
      <w:r w:rsidR="00A43250">
        <w:fldChar w:fldCharType="end"/>
      </w:r>
    </w:p>
    <w:p w14:paraId="7077178B" w14:textId="77777777" w:rsidR="00127EA7" w:rsidRDefault="00127EA7" w:rsidP="00536F67"/>
    <w:p w14:paraId="147E555D" w14:textId="00DC1C8F" w:rsidR="005634A3" w:rsidRDefault="00536F67" w:rsidP="002D4805">
      <w:pPr>
        <w:pStyle w:val="Heading2"/>
        <w:numPr>
          <w:ilvl w:val="0"/>
          <w:numId w:val="34"/>
        </w:numPr>
      </w:pPr>
      <w:bookmarkStart w:id="19" w:name="_Toc155520895"/>
      <w:r>
        <w:t>GPU programming</w:t>
      </w:r>
      <w:bookmarkEnd w:id="19"/>
    </w:p>
    <w:p w14:paraId="04BB927D" w14:textId="00109426" w:rsidR="00606AB0" w:rsidRDefault="00606AB0" w:rsidP="00606AB0">
      <w:r>
        <w:t xml:space="preserve">Whenever the CPU is your biggest bottleneck </w:t>
      </w:r>
      <w:r w:rsidR="009E6552">
        <w:t>and</w:t>
      </w:r>
      <w:r>
        <w:t xml:space="preserve"> the GPU is still relatively free, it can be a good idea to delegate workload from the CPU to the GPU. The GPU is also able to do certain operations much more efficiently than the CPU, which can be another reason to use one of the following techniques.</w:t>
      </w:r>
      <w:r w:rsidR="00FD1BE9">
        <w:br/>
      </w:r>
      <w:r>
        <w:t>However</w:t>
      </w:r>
      <w:r w:rsidR="009A5C72">
        <w:t>,</w:t>
      </w:r>
      <w:r>
        <w:t xml:space="preserve"> doing calculations on the GPU can add a lot of complexity to your code and should only be done if you need insane performance optimizations</w:t>
      </w:r>
      <w:r w:rsidR="009E6753">
        <w:t>.</w:t>
      </w:r>
      <w:r>
        <w:t xml:space="preserve"> </w:t>
      </w:r>
      <w:r w:rsidR="009E6753">
        <w:t xml:space="preserve">For example </w:t>
      </w:r>
      <w:r>
        <w:t>in Ultimate Epic Battle Simulator 2, where there are</w:t>
      </w:r>
      <w:r w:rsidR="00931C23">
        <w:t xml:space="preserve"> </w:t>
      </w:r>
      <w:r>
        <w:t>million</w:t>
      </w:r>
      <w:r w:rsidR="00D67275">
        <w:t>s of</w:t>
      </w:r>
      <w:r>
        <w:t xml:space="preserve"> units in a battle</w:t>
      </w:r>
      <w:r w:rsidR="009E6753">
        <w:t>, they achieved this by running most of their calculations on the GPU.</w:t>
      </w:r>
    </w:p>
    <w:p w14:paraId="56F40A37" w14:textId="7D35AB20" w:rsidR="00985E32" w:rsidRDefault="005D140E" w:rsidP="00985E32">
      <w:pPr>
        <w:keepNext/>
      </w:pPr>
      <w:r w:rsidRPr="005D140E">
        <w:rPr>
          <w:noProof/>
        </w:rPr>
        <w:drawing>
          <wp:inline distT="0" distB="0" distL="0" distR="0" wp14:anchorId="0EF2E98F" wp14:editId="4B8BA4FC">
            <wp:extent cx="5943600" cy="3343275"/>
            <wp:effectExtent l="0" t="0" r="0" b="9525"/>
            <wp:docPr id="1759760834" name="Picture 1" descr="A landscape with a rocky mountain and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60834" name="Picture 1" descr="A landscape with a rocky mountain and a river&#10;&#10;Description automatically generated"/>
                    <pic:cNvPicPr/>
                  </pic:nvPicPr>
                  <pic:blipFill>
                    <a:blip r:embed="rId17"/>
                    <a:stretch>
                      <a:fillRect/>
                    </a:stretch>
                  </pic:blipFill>
                  <pic:spPr>
                    <a:xfrm>
                      <a:off x="0" y="0"/>
                      <a:ext cx="5943600" cy="3343275"/>
                    </a:xfrm>
                    <a:prstGeom prst="rect">
                      <a:avLst/>
                    </a:prstGeom>
                  </pic:spPr>
                </pic:pic>
              </a:graphicData>
            </a:graphic>
          </wp:inline>
        </w:drawing>
      </w:r>
    </w:p>
    <w:p w14:paraId="3235C653" w14:textId="203EAD5A" w:rsidR="00931C23" w:rsidRDefault="00985E32" w:rsidP="00985E32">
      <w:pPr>
        <w:pStyle w:val="Caption"/>
      </w:pPr>
      <w:bookmarkStart w:id="20" w:name="_Toc156056091"/>
      <w:r>
        <w:t xml:space="preserve">Figure </w:t>
      </w:r>
      <w:r w:rsidR="00000000">
        <w:fldChar w:fldCharType="begin"/>
      </w:r>
      <w:r w:rsidR="00000000">
        <w:instrText xml:space="preserve"> SEQ Figure \* ARABIC </w:instrText>
      </w:r>
      <w:r w:rsidR="00000000">
        <w:fldChar w:fldCharType="separate"/>
      </w:r>
      <w:r w:rsidR="007F2D32">
        <w:rPr>
          <w:noProof/>
        </w:rPr>
        <w:t>4</w:t>
      </w:r>
      <w:r w:rsidR="00000000">
        <w:rPr>
          <w:noProof/>
        </w:rPr>
        <w:fldChar w:fldCharType="end"/>
      </w:r>
      <w:r w:rsidRPr="004533C0">
        <w:t xml:space="preserve">: </w:t>
      </w:r>
      <w:r>
        <w:t>Screenshot of a battle with 10 million units</w:t>
      </w:r>
      <w:r w:rsidR="00C93C8D">
        <w:t xml:space="preserve"> in Ultimate Epic Battle Simulator 2</w:t>
      </w:r>
      <w:r w:rsidRPr="004533C0">
        <w:t xml:space="preserve"> - </w:t>
      </w:r>
      <w:r>
        <w:t>UEBS 2 The Making Of Pt1</w:t>
      </w:r>
      <w:r w:rsidRPr="004533C0">
        <w:t xml:space="preserve"> (</w:t>
      </w:r>
      <w:r>
        <w:t>BrilliantGameStudios</w:t>
      </w:r>
      <w:r w:rsidRPr="004533C0">
        <w:t>)</w:t>
      </w:r>
      <w:r w:rsidR="00EC3D07">
        <w:fldChar w:fldCharType="begin"/>
      </w:r>
      <w:r w:rsidR="006B262E">
        <w:instrText xml:space="preserve"> ADDIN ZOTERO_ITEM CSL_CITATION {"citationID":"xv4NyGzP","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EC3D07">
        <w:fldChar w:fldCharType="separate"/>
      </w:r>
      <w:r w:rsidR="006B262E" w:rsidRPr="006B262E">
        <w:rPr>
          <w:rFonts w:ascii="Calibri" w:hAnsi="Calibri" w:cs="Calibri"/>
        </w:rPr>
        <w:t>[4]</w:t>
      </w:r>
      <w:bookmarkEnd w:id="20"/>
      <w:r w:rsidR="00EC3D07">
        <w:fldChar w:fldCharType="end"/>
      </w:r>
    </w:p>
    <w:p w14:paraId="1DCDF126" w14:textId="79192E59" w:rsidR="005634A3" w:rsidRDefault="005634A3" w:rsidP="005634A3">
      <w:pPr>
        <w:pStyle w:val="Heading3"/>
        <w:numPr>
          <w:ilvl w:val="1"/>
          <w:numId w:val="34"/>
        </w:numPr>
      </w:pPr>
      <w:bookmarkStart w:id="21" w:name="_Toc155520896"/>
      <w:r>
        <w:lastRenderedPageBreak/>
        <w:t>Compute Shaders</w:t>
      </w:r>
      <w:bookmarkEnd w:id="21"/>
    </w:p>
    <w:p w14:paraId="00849727" w14:textId="0347E937" w:rsidR="00A43250" w:rsidRDefault="00606AB0" w:rsidP="00246978">
      <w:r>
        <w:t>Compute shaders are shaders that instead of rendering, are used for computations</w:t>
      </w:r>
      <w:r w:rsidR="007C0891">
        <w:t>. They work very similar to normal shaders, except that their output is not used for rendering.</w:t>
      </w:r>
      <w:r w:rsidR="00F40BC9">
        <w:br/>
      </w:r>
      <w:r w:rsidR="007C0891">
        <w:t>Because they run on the GPU, they can do some operations much more efficient than the CPU. They also run on a separate thread, so they won’t block the thread from which you call them</w:t>
      </w:r>
      <w:r w:rsidR="00672213">
        <w:t>.</w:t>
      </w:r>
      <w:r w:rsidR="00F40BC9">
        <w:t xml:space="preserve"> </w:t>
      </w:r>
      <w:r w:rsidR="00A43250">
        <w:fldChar w:fldCharType="begin"/>
      </w:r>
      <w:r w:rsidR="00F110D8">
        <w:instrText xml:space="preserve"> ADDIN ZOTERO_ITEM CSL_CITATION {"citationID":"GIvcAX5H","properties":{"formattedCitation":"[27], [28], [29], [30], [31]","plainCitation":"[27], [28], [29], [30], [31]","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id":811,"uris":["http://zotero.org/users/12779847/items/MXAV6UGE"],"itemData":{"id":811,"type":"webpage","title":"Compute Shader - OpenGL Wiki","URL":"https://www.khronos.org/opengl/wiki/Compute_Shader","accessed":{"date-parts":[["2024",1,13]]}}},{"id":812,"uris":["http://zotero.org/users/12779847/items/5Z7ED26J"],"itemData":{"id":812,"type":"webpage","abstract":"A compute shader is a programmable shader stage that expands Microsoft Direct3D 11 beyond graphics programming. The compute shader technology is also known as the DirectCompute technology.","language":"en-us","title":"Compute Shader Overview - Win32 apps","URL":"https://learn.microsoft.com/en-us/windows/win32/direct3d11/direct3d-11-advanced-stages-compute-shader","author":[{"literal":"stevewhims"}],"accessed":{"date-parts":[["2024",1,13]]},"issued":{"date-parts":[["2021",4,9]]}},"label":"page"}],"schema":"https://github.com/citation-style-language/schema/raw/master/csl-citation.json"} </w:instrText>
      </w:r>
      <w:r w:rsidR="00A43250">
        <w:fldChar w:fldCharType="separate"/>
      </w:r>
      <w:r w:rsidR="00F110D8" w:rsidRPr="00F110D8">
        <w:rPr>
          <w:rFonts w:ascii="Calibri" w:hAnsi="Calibri" w:cs="Calibri"/>
        </w:rPr>
        <w:t>[27], [28], [29], [30], [31]</w:t>
      </w:r>
      <w:r w:rsidR="00A43250">
        <w:fldChar w:fldCharType="end"/>
      </w:r>
    </w:p>
    <w:p w14:paraId="6AF87B67" w14:textId="3D116015" w:rsidR="00F42B88" w:rsidRDefault="00F42B88"/>
    <w:p w14:paraId="3F160C54" w14:textId="77777777" w:rsidR="007C0891" w:rsidRDefault="005634A3" w:rsidP="005634A3">
      <w:pPr>
        <w:pStyle w:val="Heading3"/>
        <w:numPr>
          <w:ilvl w:val="1"/>
          <w:numId w:val="34"/>
        </w:numPr>
      </w:pPr>
      <w:bookmarkStart w:id="22" w:name="_Toc155520897"/>
      <w:r>
        <w:t>CUDA</w:t>
      </w:r>
      <w:bookmarkEnd w:id="22"/>
    </w:p>
    <w:p w14:paraId="69880323" w14:textId="63B8429B" w:rsidR="007C0891" w:rsidRDefault="007C0891" w:rsidP="007C0891">
      <w:r>
        <w:t>CUDA is an API developed by Nvidia, to allow for programming on the GPU. It has the same purpose as compute shaders, but instead of writing a shader, you can use a programming language like C, C++ or Fortran. This often makes it easier or more intuitive to use than compute shaders.</w:t>
      </w:r>
      <w:r w:rsidR="000F54D2">
        <w:br/>
      </w:r>
      <w:r w:rsidR="009E6753">
        <w:t>Since this is developed by Nvidia, it will only run on Nvidia GPUs.</w:t>
      </w:r>
      <w:r w:rsidR="00A43250" w:rsidRPr="007C0891">
        <w:t xml:space="preserve"> </w:t>
      </w:r>
      <w:r w:rsidR="00A43250">
        <w:fldChar w:fldCharType="begin"/>
      </w:r>
      <w:r w:rsidR="00F110D8">
        <w:instrText xml:space="preserve"> ADDIN ZOTERO_ITEM CSL_CITATION {"citationID":"D65TwaB6","properties":{"formattedCitation":"[32], [33], [34], [35]","plainCitation":"[32], [33], [34], [35]","noteIndex":0},"citationItems":[{"id":5,"uris":["http://zotero.org/users/12779847/items/SBJCGIS6"],"itemData":{"id":5,"type":"entry-encyclopedia","abstract":"CUDA (or Compute Unified Device Architecture) is a proprietary and closed source parallel computing platform and application programming interface (API) that allows software to use certain types of graphics processing units (GPUs) for general purpose processing, an approach called general-purpose computing on GPUs (GPGPU). CUDA is a software layer that gives direct access to the GPU's virtual instruction set and parallel computational elements, for the execution of compute kernels.CUDA is designed to work with programming languages such as C, C++, and Fortran. This accessibility makes it easier for specialists in parallel programming to use GPU resources, in contrast to prior APIs like Direct3D and OpenGL, which required advanced skills in graphics programming. CUDA-powered GPUs also support programming frameworks such as OpenMP, OpenACC and OpenCL; and HIP by compiling such code to CUDA.\nCUDA was created by Nvidia. When it was first introduced, the name was an acronym for Compute Unified Device Architecture, but Nvidia later dropped the common use of the acronym.","container-title":"Wikipedia","language":"en","license":"Creative Commons Attribution-ShareAlike License","note":"Page Version ID: 1193733902","source":"Wikipedia","title":"CUDA","URL":"https://en.wikipedia.org/w/index.php?title=CUDA&amp;oldid=1193733902","accessed":{"date-parts":[["2024",1,7]]},"issued":{"date-parts":[["2024",1,5]]}},"label":"page"},{"id":70,"uris":["http://zotero.org/users/12779847/items/X2DV25SG"],"itemData":{"id":70,"type":"webpage","language":"en-US","title":"CUDA","URL":"https://docs.unrealengine.com/5.1/en-US/API/Runtime/CUDA/","accessed":{"date-parts":[["2023",10,21]]}},"label":"page"},{"id":29,"uris":["http://zotero.org/users/12779847/items/63NCQ7VG"],"itemData":{"id":29,"type":"post-weblog","abstract":"This week’s Spotlight is on Dr. Paul Richmond, a Vice Chancellor's Research Fellow at the University of Sheffield (a CUDA Research Center). Paul's research interests relate to the simulation of…","container-title":"NVIDIA Technical Blog","language":"en-US","title":"CUDA Spotlight: GPU-Accelerated Agent-Based Simulation of Complex Systems","title-short":"CUDA Spotlight","URL":"https://developer.nvidia.com/blog/cuda-spotlight-gpu-accelerated-agent-based-simulation-complex-systems/","author":[{"family":"Brad Nemire","given":""}],"accessed":{"date-parts":[["2023",10,21]]},"issued":{"date-parts":[["2014",4,10]]}},"label":"page"},{"id":30,"uris":["http://zotero.org/users/12779847/items/IMZQNTZH"],"itemData":{"id":30,"type":"post-weblog","abstract":"The COVID-19 pandemic has brought the focus of agent-based modeling and simulation (ABMS) to the public’s attention. It’s a powerful computational technique for the study of behavior…","container-title":"NVIDIA Technical Blog","language":"en-US","title":"Fast Large-Scale Agent-based Simulations on NVIDIA GPUs with FLAME GPU","URL":"https://developer.nvidia.com/blog/fast-large-scale-agent-based-simulations-on-nvidia-gpus-with-flame-gpu/","accessed":{"date-parts":[["2023",10,21]]},"issued":{"date-parts":[["2023",2,10]]}},"label":"page"}],"schema":"https://github.com/citation-style-language/schema/raw/master/csl-citation.json"} </w:instrText>
      </w:r>
      <w:r w:rsidR="00A43250">
        <w:fldChar w:fldCharType="separate"/>
      </w:r>
      <w:r w:rsidR="00F110D8" w:rsidRPr="00F110D8">
        <w:rPr>
          <w:rFonts w:ascii="Calibri" w:hAnsi="Calibri" w:cs="Calibri"/>
        </w:rPr>
        <w:t>[32], [33], [34], [35]</w:t>
      </w:r>
      <w:r w:rsidR="00A43250">
        <w:fldChar w:fldCharType="end"/>
      </w:r>
    </w:p>
    <w:p w14:paraId="6ED73F86" w14:textId="77777777" w:rsidR="00A43250" w:rsidRPr="007C0891" w:rsidRDefault="00A43250" w:rsidP="007C0891"/>
    <w:p w14:paraId="7FC1A830" w14:textId="57D905D8" w:rsidR="00BA5C57" w:rsidRDefault="007C0891" w:rsidP="005634A3">
      <w:pPr>
        <w:pStyle w:val="Heading3"/>
        <w:numPr>
          <w:ilvl w:val="1"/>
          <w:numId w:val="34"/>
        </w:numPr>
      </w:pPr>
      <w:bookmarkStart w:id="23" w:name="_Toc155520898"/>
      <w:r>
        <w:t>Opencl</w:t>
      </w:r>
      <w:bookmarkEnd w:id="23"/>
    </w:p>
    <w:p w14:paraId="7AB79DBC" w14:textId="64448DFA" w:rsidR="00356630" w:rsidRDefault="007C0891" w:rsidP="00356630">
      <w:r>
        <w:t>OpenCL is</w:t>
      </w:r>
      <w:r w:rsidR="00FB51E0">
        <w:t xml:space="preserve"> very</w:t>
      </w:r>
      <w:r>
        <w:t xml:space="preserve"> similar to CUDA, but </w:t>
      </w:r>
      <w:r w:rsidR="009E6753">
        <w:t>can run on both Nvidia and AMD GPUs</w:t>
      </w:r>
      <w:r w:rsidR="00FB51E0">
        <w:t xml:space="preserve"> since i</w:t>
      </w:r>
      <w:r w:rsidR="009E6753">
        <w:t xml:space="preserve">t is developed by </w:t>
      </w:r>
      <w:hyperlink r:id="rId18" w:history="1">
        <w:r w:rsidR="009E6753" w:rsidRPr="009E6753">
          <w:t>Khronos Group</w:t>
        </w:r>
      </w:hyperlink>
      <w:r w:rsidR="009E6753">
        <w:t>.</w:t>
      </w:r>
      <w:r w:rsidR="00FB51E0">
        <w:t xml:space="preserve"> It is a more general parallel programming API, but its main use is GPU programming.</w:t>
      </w:r>
      <w:r w:rsidR="000F54D2">
        <w:t xml:space="preserve"> </w:t>
      </w:r>
      <w:r w:rsidR="00356630">
        <w:fldChar w:fldCharType="begin"/>
      </w:r>
      <w:r w:rsidR="00F110D8">
        <w:instrText xml:space="preserve"> ADDIN ZOTERO_ITEM CSL_CITATION {"citationID":"88aGUMZv","properties":{"formattedCitation":"[27], [28], [29], [36], [37], [38]","plainCitation":"[27], [28], [29], [36], [37], [38]","noteIndex":0},"citationItems":[{"id":9,"uris":["http://zotero.org/users/12779847/items/A5APZSXY"],"itemData":{"id":9,"type":"post","container-title":"Stack Overflow","title":"Answer to \"What is the difference between OpenCL and OpenGL's compute shader?\"","title-short":"Answer to \"What is the difference between OpenCL and OpenGL's compute shader?","URL":"https://stackoverflow.com/a/15868564","author":[{"family":"Banerjee","given":"Rahul"}],"accessed":{"date-parts":[["2023",10,22]]},"issued":{"date-parts":[["2013",4,7]]}},"label":"page"},{"id":10,"uris":["http://zotero.org/users/12779847/items/WASH9UCR"],"itemData":{"id":10,"type":"post","container-title":"Stack Overflow","title":"Answer to \"What is the difference between OpenCL and OpenGL's compute shader?\"","title-short":"Answer to \"What is the difference between OpenCL and OpenGL's compute shader?","URL":"https://stackoverflow.com/a/15874988","author":[{"family":"Rau","given":"Christian"}],"accessed":{"date-parts":[["2023",10,22]]},"issued":{"date-parts":[["2013",4,8]]}},"label":"page"},{"id":69,"uris":["http://zotero.org/users/12779847/items/K2U55R5S"],"itemData":{"id":69,"type":"entry-encyclopedia","abstract":"OpenCL (Open Computing Language) is a framework for writing programs that execute across heterogeneous platforms consisting of central processing units (CPUs), graphics processing units (GPUs), digital signal processors (DSPs), field-programmable gate arrays (FPGAs) and other processors or hardware accelerators. OpenCL specifies programming languages (based on C99, C++14 and C++17) for programming these devices and application programming interfaces (APIs) to control the platform and execute programs on the compute devices. OpenCL provides a standard interface for parallel computing using task- and data-based parallelism.\nOpenCL is an open standard maintained by the non-profit technology consortium Khronos Group. Conformant implementations are available from Altera, AMD, ARM, Creative, IBM, Imagination, Intel, Nvidia, Qualcomm, Samsung, Vivante, Xilinx, and ZiiLABS.","container-title":"Wikipedia","language":"en","license":"Creative Commons Attribution-ShareAlike License","note":"Page Version ID: 1181029989","source":"Wikipedia","title":"OpenCL","URL":"https://en.wikipedia.org/w/index.php?title=OpenCL&amp;oldid=1181029989","accessed":{"date-parts":[["2023",10,21]]},"issued":{"date-parts":[["2023",10,20]]}},"label":"page"},{"id":803,"uris":["http://zotero.org/users/12779847/items/A9UKJJUC"],"itemData":{"id":803,"type":"webpage","container-title":"The Khronos Group","language":"en","title":"OpenCL - The Open Standard for Parallel Programming of Heterogeneous Systems","URL":"https://www.khronos.org//","accessed":{"date-parts":[["2024",1,7]]},"issued":{"date-parts":[["2013",7,21]]}},"label":"page"},{"id":12,"uris":["http://zotero.org/users/12779847/items/6Q6PRPCK"],"itemData":{"id":12,"type":"webpage","container-title":"Github","title":"OpenCL Guide","URL":"https://github.com/KhronosGroup/OpenCL-Guide","issued":{"date-parts":[["2023",3,3]]}},"label":"page"},{"id":11,"uris":["http://zotero.org/users/12779847/items/8NGH3QHH"],"itemData":{"id":11,"type":"post","container-title":"Stack Overflow","genre":"Forum post","title":"What is the difference between OpenCL and OpenGL's compute shader?","URL":"https://stackoverflow.com/q/15868498","author":[{"literal":"Maiss"}],"accessed":{"date-parts":[["2023",10,22]]},"issued":{"date-parts":[["2013",4,12]]}},"label":"page"}],"schema":"https://github.com/citation-style-language/schema/raw/master/csl-citation.json"} </w:instrText>
      </w:r>
      <w:r w:rsidR="00356630">
        <w:fldChar w:fldCharType="separate"/>
      </w:r>
      <w:r w:rsidR="00F110D8" w:rsidRPr="00F110D8">
        <w:rPr>
          <w:rFonts w:ascii="Calibri" w:hAnsi="Calibri" w:cs="Calibri"/>
        </w:rPr>
        <w:t>[27], [28], [29], [36], [37], [38]</w:t>
      </w:r>
      <w:r w:rsidR="00356630">
        <w:fldChar w:fldCharType="end"/>
      </w:r>
    </w:p>
    <w:p w14:paraId="7AAFB355" w14:textId="77777777" w:rsidR="00356630" w:rsidRDefault="00356630"/>
    <w:p w14:paraId="24B62514" w14:textId="0B430335" w:rsidR="00356630" w:rsidRDefault="00356630" w:rsidP="00356630">
      <w:pPr>
        <w:pStyle w:val="Heading3"/>
        <w:numPr>
          <w:ilvl w:val="1"/>
          <w:numId w:val="34"/>
        </w:numPr>
      </w:pPr>
      <w:r>
        <w:t>Unreal Engine</w:t>
      </w:r>
    </w:p>
    <w:p w14:paraId="1EEC4B49" w14:textId="280F28AA" w:rsidR="00356630" w:rsidRDefault="00356630" w:rsidP="00356630">
      <w:r>
        <w:t>Unreal Engine has native support for using compute shaders, though it is not an extensively explored topic.</w:t>
      </w:r>
      <w:r w:rsidR="008F1166">
        <w:br/>
      </w:r>
      <w:r>
        <w:t>There are also plugins available for using CUDA and OpenCL, but there is also not a lot of information available about them.</w:t>
      </w:r>
      <w:r w:rsidR="000F54D2">
        <w:t xml:space="preserve"> </w:t>
      </w:r>
      <w:r>
        <w:fldChar w:fldCharType="begin"/>
      </w:r>
      <w:r w:rsidR="00F110D8">
        <w:instrText xml:space="preserve"> ADDIN ZOTERO_ITEM CSL_CITATION {"citationID":"f5YYXOZf","properties":{"formattedCitation":"[39], [40], [41], [42]","plainCitation":"[39], [40], [41], [42]","noteIndex":0},"citationItems":[{"id":8,"uris":["http://zotero.org/users/12779847/items/7W6GS4FA"],"itemData":{"id":8,"type":"webpage","abstract":"In this tutorial, we'll create and dispatch our very own compute shader from C++ and BP!\n\nThis tutorial is extracted from https://unreal.shadeup.dev/doc...","container-title":"Epic Developer Community","language":"en","title":"Simple compute shader with CPU readback | Community tutorial","URL":"https://dev.epicgames.com/community/learning/tutorials/WkwJ/unreal-engine-simple-compute-shader-with-cpu-readback","author":[{"family":"Jeremy Frank","given":""}],"accessed":{"date-parts":[["2023",10,22]]},"issued":{"date-parts":[["2023",2,8]]}},"label":"page"},{"id":31,"uris":["http://zotero.org/users/12779847/items/JH432ZGT"],"itemData":{"id":31,"type":"post","abstract":"Hi folks,  I’ve been playing with CUDA, outside of UE4, and using the Thrust library with C++ to write CUDA functions, in a file that is compiled to a .cu file. I want to use this in UE4 for parallel processing on large arrays (and this works as a standalone app).  I am new to UE4 and still feeling my way around. I am using VS2015 with UE4 and have managed to write C++ scripts in the engine, and pass variables beween them and blueprints. So far so good.  My question is: How can I call/use the fu...","container-title":"Epic Developer Community Forums","language":"en","title":"How to use CUDA file in UE4?","URL":"https://forums.unrealengine.com/t/how-to-use-cuda-file-in-ue4/90965","author":[{"family":"anonymous_user_526a5b67","given":""}],"accessed":{"date-parts":[["2023",10,21]]},"issued":{"date-parts":[["2017",4,28]]}}},{"id":38,"uris":["http://zotero.org/users/12779847/items/BAU4BU3V"],"itemData":{"id":38,"type":"post-weblog","language":"ja","title":"[C++][CUDA][UE4]CUDA</w:instrText>
      </w:r>
      <w:r w:rsidR="00F110D8">
        <w:rPr>
          <w:rFonts w:ascii="MS Mincho" w:eastAsia="MS Mincho" w:hAnsi="MS Mincho" w:cs="MS Mincho" w:hint="eastAsia"/>
        </w:rPr>
        <w:instrText>関数を</w:instrText>
      </w:r>
      <w:r w:rsidR="00F110D8">
        <w:instrText>Unreal Engine 4</w:instrText>
      </w:r>
      <w:r w:rsidR="00F110D8">
        <w:rPr>
          <w:rFonts w:ascii="MS Mincho" w:eastAsia="MS Mincho" w:hAnsi="MS Mincho" w:cs="MS Mincho" w:hint="eastAsia"/>
        </w:rPr>
        <w:instrText>で用いる</w:instrText>
      </w:r>
      <w:r w:rsidR="00F110D8">
        <w:instrText xml:space="preserve"> – </w:instrText>
      </w:r>
      <w:r w:rsidR="00F110D8">
        <w:rPr>
          <w:rFonts w:ascii="MS Mincho" w:eastAsia="MS Mincho" w:hAnsi="MS Mincho" w:cs="MS Mincho" w:hint="eastAsia"/>
        </w:rPr>
        <w:instrText>サイアメント技術メモ</w:instrText>
      </w:r>
      <w:r w:rsidR="00F110D8">
        <w:instrText xml:space="preserve">","URL":"https://www.sciement.com/tech-blog/c/cuda_in_ue4/","author":[{"family":"SCIEMENT","given":""}],"accessed":{"date-parts":[["2023",10,21]]},"issued":{"date-parts":[["2017",10,20]]}}},{"id":32,"uris":["http://zotero.org/users/12779847/items/X2CBIEI3"],"itemData":{"id":32,"type":"post","abstract":"OpenCL Plugin for Unreal Engine 4 (github)  Supported Platform:  OS X, Windows on Intel CPU/GPU, NVIDIA GPU.  I’ve tested on OS X 10.10.1 (Intel Ivy Bridge, GT 650M, GTX 980) and Windows 8.1.  All suggestions for other platforms are welcome.  Known Issues:  On windows, It’s failed to run editor on DebugGame mode.  Installation  Windows   Install NVIDIA Graphics Driver and Intel OpenCL runtime. Copy “OpenCL” folder to “Plugins” folder under your project directory.  OS X   Copy “OpenCL” folder to ...","container-title":"Epic Developer Community Forums","language":"en","title":"OpenCL Plugin","URL":"https://forums.unrealengine.com/t/opencl-plugin/18426","author":[{"family":"anonymous_user_968689a2","given":""}],"accessed":{"date-parts":[["2023",10,21]]},"issued":{"date-parts":[["2015",1,7]]}}}],"schema":"https://github.com/citation-style-language/schema/raw/master/csl-citation.json"} </w:instrText>
      </w:r>
      <w:r>
        <w:fldChar w:fldCharType="separate"/>
      </w:r>
      <w:r w:rsidR="00F110D8" w:rsidRPr="00F110D8">
        <w:rPr>
          <w:rFonts w:ascii="Calibri" w:hAnsi="Calibri" w:cs="Calibri"/>
        </w:rPr>
        <w:t>[39], [40], [41], [42]</w:t>
      </w:r>
      <w:r>
        <w:fldChar w:fldCharType="end"/>
      </w:r>
    </w:p>
    <w:p w14:paraId="123B7422" w14:textId="77777777" w:rsidR="00356630" w:rsidRDefault="00356630" w:rsidP="00356630"/>
    <w:p w14:paraId="56034A97" w14:textId="77777777" w:rsidR="00356630" w:rsidRDefault="00356630" w:rsidP="00356630"/>
    <w:p w14:paraId="0CEDA249" w14:textId="77777777" w:rsidR="00356630" w:rsidRDefault="00356630" w:rsidP="00356630"/>
    <w:p w14:paraId="6A5A4F1C" w14:textId="77777777" w:rsidR="00356630" w:rsidRDefault="00356630" w:rsidP="00356630"/>
    <w:p w14:paraId="17303D08" w14:textId="77777777" w:rsidR="00356630" w:rsidRPr="00356630" w:rsidRDefault="00356630" w:rsidP="00356630"/>
    <w:p w14:paraId="5A986DB8" w14:textId="77777777" w:rsidR="00356630" w:rsidRDefault="00356630"/>
    <w:p w14:paraId="3FF676B0" w14:textId="0EAB7B3A" w:rsidR="001D5823" w:rsidRPr="00A43250" w:rsidRDefault="004E19CD">
      <w:r>
        <w:br w:type="page"/>
      </w:r>
    </w:p>
    <w:p w14:paraId="3AA79E7B" w14:textId="09F2BAD7" w:rsidR="000D5C84" w:rsidRDefault="000D5C84" w:rsidP="000D5C84">
      <w:pPr>
        <w:pStyle w:val="Heading1"/>
      </w:pPr>
      <w:bookmarkStart w:id="24" w:name="_Toc155520899"/>
      <w:r>
        <w:lastRenderedPageBreak/>
        <w:t>case study</w:t>
      </w:r>
      <w:bookmarkEnd w:id="24"/>
    </w:p>
    <w:p w14:paraId="308CFF37" w14:textId="5EED3BB9" w:rsidR="009726B0" w:rsidRDefault="006A3E9B" w:rsidP="009726B0">
      <w:pPr>
        <w:pStyle w:val="Heading2"/>
        <w:numPr>
          <w:ilvl w:val="0"/>
          <w:numId w:val="40"/>
        </w:numPr>
      </w:pPr>
      <w:bookmarkStart w:id="25" w:name="_Toc155520900"/>
      <w:r w:rsidRPr="006A3E9B">
        <w:t>Experiment setup</w:t>
      </w:r>
      <w:bookmarkEnd w:id="25"/>
    </w:p>
    <w:p w14:paraId="2EAB9F17" w14:textId="2BDEF2DF" w:rsidR="006A6EFB" w:rsidRPr="006A6EFB" w:rsidRDefault="006A6EFB" w:rsidP="006A6EFB">
      <w:pPr>
        <w:pStyle w:val="Heading3"/>
        <w:numPr>
          <w:ilvl w:val="1"/>
          <w:numId w:val="40"/>
        </w:numPr>
      </w:pPr>
      <w:bookmarkStart w:id="26" w:name="_Toc155520901"/>
      <w:r>
        <w:t>Introduction</w:t>
      </w:r>
      <w:bookmarkEnd w:id="26"/>
    </w:p>
    <w:p w14:paraId="296F6CEA" w14:textId="77777777" w:rsidR="0005783E" w:rsidRDefault="0005783E" w:rsidP="0005783E">
      <w:r>
        <w:t>In this case study, we create a battle simulator game, using Unreal Engine’s Mass system, and implement different techniques to try to increase performance to allow for the simulation of massive amounts of agents at a playable fps. Playable fps is defined as 30 fps for the purpose of this paper.</w:t>
      </w:r>
    </w:p>
    <w:p w14:paraId="32B20F52" w14:textId="04E1C27C" w:rsidR="0005783E" w:rsidRDefault="0005783E" w:rsidP="0005783E">
      <w:r>
        <w:t xml:space="preserve">We will then compare the performance of the battle simulator that uses Mass, with a simple battle simulator game that is created using usual methods. This is to </w:t>
      </w:r>
      <w:r w:rsidR="00DB03C3">
        <w:t>verify what the impact of using Mass is on performance</w:t>
      </w:r>
      <w:r>
        <w:t>.</w:t>
      </w:r>
    </w:p>
    <w:p w14:paraId="51BCCC71" w14:textId="77777777" w:rsidR="009726B0" w:rsidRDefault="0005783E" w:rsidP="009726B0">
      <w:r>
        <w:t>We will also compare the different additions to the Mass battle simulator to see which ones improved what aspects.</w:t>
      </w:r>
    </w:p>
    <w:p w14:paraId="110CDC45" w14:textId="77777777" w:rsidR="009B7DF4" w:rsidRDefault="009B7DF4" w:rsidP="009726B0"/>
    <w:p w14:paraId="2283CD07" w14:textId="5878DD61" w:rsidR="00575AD5" w:rsidRDefault="00575AD5" w:rsidP="00575AD5">
      <w:r>
        <w:t xml:space="preserve">Some snippets of code will be included here, for the full source code, please refer to the Github repository: </w:t>
      </w:r>
      <w:hyperlink r:id="rId19" w:history="1">
        <w:r w:rsidR="00A648FD" w:rsidRPr="00A648FD">
          <w:rPr>
            <w:rStyle w:val="Hyperlink"/>
            <w:bCs/>
            <w:lang w:val="en-GB"/>
          </w:rPr>
          <w:t>https://github.com/SimonSchaep/Research-UE5-Mass/tree/main/UnrealProjects</w:t>
        </w:r>
      </w:hyperlink>
    </w:p>
    <w:p w14:paraId="553BBCA9" w14:textId="356AFC76" w:rsidR="00575AD5" w:rsidRDefault="00575AD5" w:rsidP="00575AD5">
      <w:r>
        <w:t xml:space="preserve">Code will be written with the standard Unreal Engine coding standards in mind: </w:t>
      </w:r>
      <w:hyperlink r:id="rId20" w:history="1">
        <w:r w:rsidRPr="0075011F">
          <w:rPr>
            <w:rStyle w:val="Hyperlink"/>
          </w:rPr>
          <w:t>https://docs.unrealengine.com/5.3/en-US/epic-cplusplus-coding-standard-for-unreal-engine/</w:t>
        </w:r>
      </w:hyperlink>
    </w:p>
    <w:p w14:paraId="705BF967" w14:textId="0594EE9D" w:rsidR="00BF5191" w:rsidRDefault="00BF5191"/>
    <w:p w14:paraId="6CD3F0BD" w14:textId="350C108C" w:rsidR="009726B0" w:rsidRPr="007371E2" w:rsidRDefault="009726B0" w:rsidP="006A6EFB">
      <w:pPr>
        <w:pStyle w:val="Heading3"/>
        <w:numPr>
          <w:ilvl w:val="1"/>
          <w:numId w:val="40"/>
        </w:numPr>
      </w:pPr>
      <w:bookmarkStart w:id="27" w:name="_Toc155520902"/>
      <w:r>
        <w:t>Requirements</w:t>
      </w:r>
      <w:bookmarkEnd w:id="27"/>
    </w:p>
    <w:p w14:paraId="2742263F" w14:textId="77777777" w:rsidR="0005783E" w:rsidRDefault="0005783E" w:rsidP="0005783E">
      <w:r>
        <w:t>The simple and Mass battle simulator both have the following requirements:</w:t>
      </w:r>
    </w:p>
    <w:p w14:paraId="2FC20ADE" w14:textId="77777777" w:rsidR="0005783E" w:rsidRDefault="0005783E" w:rsidP="0005783E">
      <w:pPr>
        <w:pStyle w:val="ListParagraph"/>
        <w:numPr>
          <w:ilvl w:val="0"/>
          <w:numId w:val="39"/>
        </w:numPr>
      </w:pPr>
      <w:r>
        <w:t>Two teams of units face each other.</w:t>
      </w:r>
    </w:p>
    <w:p w14:paraId="4227A12B" w14:textId="77777777" w:rsidR="0005783E" w:rsidRDefault="0005783E" w:rsidP="0005783E">
      <w:pPr>
        <w:pStyle w:val="ListParagraph"/>
        <w:numPr>
          <w:ilvl w:val="0"/>
          <w:numId w:val="39"/>
        </w:numPr>
      </w:pPr>
      <w:r>
        <w:t>When the battle starts, the units run towards the closest enemy unit.</w:t>
      </w:r>
      <w:r>
        <w:br/>
      </w:r>
    </w:p>
    <w:p w14:paraId="055EC325" w14:textId="77777777" w:rsidR="0005783E" w:rsidRDefault="0005783E" w:rsidP="0005783E">
      <w:pPr>
        <w:pStyle w:val="ListParagraph"/>
        <w:numPr>
          <w:ilvl w:val="0"/>
          <w:numId w:val="39"/>
        </w:numPr>
      </w:pPr>
      <w:r>
        <w:t>When they are within a small distance (attack range), they will stop moving and start attacking.</w:t>
      </w:r>
    </w:p>
    <w:p w14:paraId="1F7111B9" w14:textId="4DAA6897" w:rsidR="0005783E" w:rsidRDefault="0005783E" w:rsidP="0005783E">
      <w:pPr>
        <w:pStyle w:val="ListParagraph"/>
        <w:numPr>
          <w:ilvl w:val="0"/>
          <w:numId w:val="39"/>
        </w:numPr>
      </w:pPr>
      <w:r>
        <w:t>Attacking means that after a repeating delay, the unit deals damage to its target</w:t>
      </w:r>
      <w:r w:rsidR="00212C18">
        <w:t>, reducing their health</w:t>
      </w:r>
      <w:r>
        <w:t>.</w:t>
      </w:r>
    </w:p>
    <w:p w14:paraId="4FC1B149" w14:textId="67D06779" w:rsidR="0005783E" w:rsidRDefault="0005783E" w:rsidP="0005783E">
      <w:pPr>
        <w:pStyle w:val="ListParagraph"/>
        <w:numPr>
          <w:ilvl w:val="0"/>
          <w:numId w:val="39"/>
        </w:numPr>
      </w:pPr>
      <w:r>
        <w:t xml:space="preserve">When the target reaches zero </w:t>
      </w:r>
      <w:r w:rsidR="00212C18">
        <w:t>health</w:t>
      </w:r>
      <w:r>
        <w:t>, it dies.</w:t>
      </w:r>
      <w:r>
        <w:br/>
      </w:r>
    </w:p>
    <w:p w14:paraId="54BB1782" w14:textId="77777777" w:rsidR="0005783E" w:rsidRDefault="0005783E" w:rsidP="0005783E">
      <w:pPr>
        <w:pStyle w:val="ListParagraph"/>
        <w:numPr>
          <w:ilvl w:val="0"/>
          <w:numId w:val="39"/>
        </w:numPr>
      </w:pPr>
      <w:r>
        <w:t>The units have to avoid other units.</w:t>
      </w:r>
    </w:p>
    <w:p w14:paraId="2881B5D6" w14:textId="4E4203DF" w:rsidR="0005783E" w:rsidRDefault="0005783E" w:rsidP="002839ED">
      <w:pPr>
        <w:pStyle w:val="ListParagraph"/>
        <w:numPr>
          <w:ilvl w:val="0"/>
          <w:numId w:val="39"/>
        </w:numPr>
      </w:pPr>
      <w:r>
        <w:t>The movement utilizes pathfinding to avoid big obstacles and navigate through the world.</w:t>
      </w:r>
      <w:r>
        <w:br/>
      </w:r>
    </w:p>
    <w:p w14:paraId="1329A3E5" w14:textId="1758624B" w:rsidR="0005783E" w:rsidRDefault="0005783E" w:rsidP="0005783E">
      <w:pPr>
        <w:pStyle w:val="ListParagraph"/>
        <w:numPr>
          <w:ilvl w:val="0"/>
          <w:numId w:val="39"/>
        </w:numPr>
      </w:pPr>
      <w:r>
        <w:t>3D models are used to represent the units, they are of standard</w:t>
      </w:r>
      <w:r w:rsidR="0022141F">
        <w:t xml:space="preserve"> video game</w:t>
      </w:r>
      <w:r>
        <w:t xml:space="preserve"> quality.</w:t>
      </w:r>
    </w:p>
    <w:p w14:paraId="3F8130CE" w14:textId="77777777" w:rsidR="0005783E" w:rsidRDefault="0005783E" w:rsidP="0005783E">
      <w:pPr>
        <w:pStyle w:val="ListParagraph"/>
        <w:numPr>
          <w:ilvl w:val="0"/>
          <w:numId w:val="39"/>
        </w:numPr>
      </w:pPr>
      <w:r>
        <w:t>The following animations play at the correct time:</w:t>
      </w:r>
    </w:p>
    <w:p w14:paraId="5A3A138B" w14:textId="77777777" w:rsidR="0005783E" w:rsidRDefault="0005783E" w:rsidP="0005783E">
      <w:pPr>
        <w:pStyle w:val="ListParagraph"/>
        <w:numPr>
          <w:ilvl w:val="1"/>
          <w:numId w:val="39"/>
        </w:numPr>
      </w:pPr>
      <w:r>
        <w:t>Idle</w:t>
      </w:r>
    </w:p>
    <w:p w14:paraId="010CAAFE" w14:textId="77777777" w:rsidR="0005783E" w:rsidRDefault="0005783E" w:rsidP="0005783E">
      <w:pPr>
        <w:pStyle w:val="ListParagraph"/>
        <w:numPr>
          <w:ilvl w:val="1"/>
          <w:numId w:val="39"/>
        </w:numPr>
      </w:pPr>
      <w:r>
        <w:t>Moving</w:t>
      </w:r>
    </w:p>
    <w:p w14:paraId="5E08908A" w14:textId="77777777" w:rsidR="0005783E" w:rsidRDefault="0005783E" w:rsidP="0005783E">
      <w:pPr>
        <w:pStyle w:val="ListParagraph"/>
        <w:numPr>
          <w:ilvl w:val="1"/>
          <w:numId w:val="39"/>
        </w:numPr>
      </w:pPr>
      <w:r>
        <w:t>Attacking</w:t>
      </w:r>
    </w:p>
    <w:p w14:paraId="071FEC59" w14:textId="1E0AA629" w:rsidR="0005783E" w:rsidRDefault="0005783E" w:rsidP="0005783E">
      <w:pPr>
        <w:pStyle w:val="ListParagraph"/>
        <w:numPr>
          <w:ilvl w:val="1"/>
          <w:numId w:val="39"/>
        </w:numPr>
      </w:pPr>
      <w:r>
        <w:t>Dying</w:t>
      </w:r>
    </w:p>
    <w:p w14:paraId="443DF568" w14:textId="77777777" w:rsidR="005862A8" w:rsidRDefault="005862A8" w:rsidP="0005783E"/>
    <w:p w14:paraId="4793B6CD" w14:textId="6E733819" w:rsidR="005862A8" w:rsidRDefault="005862A8" w:rsidP="0005783E">
      <w:r>
        <w:lastRenderedPageBreak/>
        <w:t>To ensure the quality of the assets that are used we will be using models from the game</w:t>
      </w:r>
      <w:r w:rsidR="008D67BC">
        <w:t xml:space="preserve"> Paragon</w:t>
      </w:r>
      <w:r w:rsidR="008D67BC">
        <w:fldChar w:fldCharType="begin"/>
      </w:r>
      <w:r w:rsidR="00F110D8">
        <w:instrText xml:space="preserve"> ADDIN ZOTERO_ITEM CSL_CITATION {"citationID":"L4xdYMQV","properties":{"formattedCitation":"[43]","plainCitation":"[43]","noteIndex":0},"citationItems":[{"id":804,"uris":["http://zotero.org/users/12779847/items/TZX4Z5N9"],"itemData":{"id":804,"type":"entry-encyclopedia","abstract":"Paragon was a free-to-play multiplayer online battle arena game developed and published by Epic Games. Powered by their own Unreal Engine 4, the game started buy-to-play early access in March 2016, and free-to-play access to its open beta started in August 2016. Epic Games shut down its servers in April 2018.","container-title":"Wikipedia","language":"en","license":"Creative Commons Attribution-ShareAlike License","note":"Page Version ID: 1191788101","source":"Wikipedia","title":"&lt;i&gt;Paragon&lt;/i&gt; (video game)","URL":"https://en.wikipedia.org/w/index.php?title=Paragon_(video_game)&amp;oldid=1191788101","accessed":{"date-parts":[["2024",1,7]]},"issued":{"date-parts":[["2023",12,25]]}}}],"schema":"https://github.com/citation-style-language/schema/raw/master/csl-citation.json"} </w:instrText>
      </w:r>
      <w:r w:rsidR="008D67BC">
        <w:fldChar w:fldCharType="separate"/>
      </w:r>
      <w:r w:rsidR="00F110D8" w:rsidRPr="00F110D8">
        <w:rPr>
          <w:rFonts w:ascii="Calibri" w:hAnsi="Calibri" w:cs="Calibri"/>
        </w:rPr>
        <w:t>[43]</w:t>
      </w:r>
      <w:r w:rsidR="008D67BC">
        <w:fldChar w:fldCharType="end"/>
      </w:r>
      <w:r w:rsidR="00E572D2">
        <w:t xml:space="preserve">. This was a AAA game developed by Epic Games, which means the quality </w:t>
      </w:r>
      <w:r w:rsidR="0022141F">
        <w:t>is at least industry standard</w:t>
      </w:r>
      <w:r w:rsidR="00E572D2">
        <w:t xml:space="preserve"> and it should be </w:t>
      </w:r>
      <w:r w:rsidR="007D2D55">
        <w:t>straightforward</w:t>
      </w:r>
      <w:r w:rsidR="00E572D2">
        <w:t xml:space="preserve"> to use the assets in Unreal Engine. All assets are available on the Unreal Engine Marketplace</w:t>
      </w:r>
      <w:r w:rsidR="00B15435">
        <w:t xml:space="preserve"> for free</w:t>
      </w:r>
      <w:r w:rsidR="001B1D78">
        <w:t>, we will be using the paragon minion models specifically</w:t>
      </w:r>
      <w:r w:rsidR="00FC7D77">
        <w:t xml:space="preserve">: </w:t>
      </w:r>
      <w:hyperlink r:id="rId21" w:history="1">
        <w:r w:rsidR="00FC7D77" w:rsidRPr="00DC362D">
          <w:rPr>
            <w:rStyle w:val="Hyperlink"/>
          </w:rPr>
          <w:t>https://www.unrealengine.com/marketplace/en-US/product/paragon-minions</w:t>
        </w:r>
      </w:hyperlink>
    </w:p>
    <w:p w14:paraId="09A2EA37" w14:textId="19B6C5B6" w:rsidR="00E572D2" w:rsidRDefault="00E572D2" w:rsidP="0005783E">
      <w:r>
        <w:t>For environmental assets we will be using the free Landscape Pro 2.0 package from the Unreal Engine Marketplace:</w:t>
      </w:r>
      <w:hyperlink r:id="rId22" w:history="1">
        <w:r w:rsidRPr="00E572D2">
          <w:rPr>
            <w:rStyle w:val="Hyperlink"/>
          </w:rPr>
          <w:t xml:space="preserve"> https://www.unrealengine.com/marketplace/en-US/product/landscape-pro-auto-generated-material</w:t>
        </w:r>
      </w:hyperlink>
    </w:p>
    <w:p w14:paraId="0E26AB8F" w14:textId="77777777" w:rsidR="009726B0" w:rsidRDefault="009726B0" w:rsidP="0005783E"/>
    <w:p w14:paraId="4873FFB2" w14:textId="2ABE2543" w:rsidR="009726B0" w:rsidRDefault="009726B0" w:rsidP="006A6EFB">
      <w:pPr>
        <w:pStyle w:val="Heading3"/>
        <w:numPr>
          <w:ilvl w:val="1"/>
          <w:numId w:val="40"/>
        </w:numPr>
      </w:pPr>
      <w:bookmarkStart w:id="28" w:name="_Toc155520903"/>
      <w:r>
        <w:t>Measurements</w:t>
      </w:r>
      <w:bookmarkEnd w:id="28"/>
    </w:p>
    <w:p w14:paraId="25A434B7" w14:textId="7E286CD1" w:rsidR="00EA6A11" w:rsidRDefault="00EA6A11" w:rsidP="0005783E">
      <w:r>
        <w:t>We will measure performance of the simple battle simulator, the battle simulator made with Mass, and also every time we add a major optimization feature</w:t>
      </w:r>
      <w:r w:rsidR="00346D6B">
        <w:t xml:space="preserve"> (multithreading, spatial partitioning, animation sharing)</w:t>
      </w:r>
      <w:r>
        <w:t>.</w:t>
      </w:r>
      <w:r>
        <w:br/>
        <w:t>Eight different unit counts will be measured, starting at 100 vs 100, then doubling until we reach 12800 vs 12800.</w:t>
      </w:r>
      <w:r>
        <w:br/>
        <w:t xml:space="preserve">With these multiple tests we will be able to see how </w:t>
      </w:r>
      <w:r w:rsidR="005835D8">
        <w:t>frame time</w:t>
      </w:r>
      <w:r>
        <w:t xml:space="preserve"> scales with agent count.</w:t>
      </w:r>
    </w:p>
    <w:p w14:paraId="6EBAC1C2" w14:textId="60EDF0CF" w:rsidR="0005783E" w:rsidRDefault="0005783E" w:rsidP="0005783E">
      <w:r>
        <w:t>Performance will be measured by frame time, which will be recorded using Unreal Insights, in a development build</w:t>
      </w:r>
      <w:r w:rsidR="005835D8">
        <w:t xml:space="preserve"> of the game</w:t>
      </w:r>
      <w:r>
        <w:t xml:space="preserve">. </w:t>
      </w:r>
      <w:r w:rsidR="00350C2B">
        <w:t>This</w:t>
      </w:r>
      <w:r>
        <w:t xml:space="preserve"> is not a shipping build</w:t>
      </w:r>
      <w:r w:rsidR="00350C2B">
        <w:t>, so there will still be a certain performance cost because debugging data is included, however, this is required to be able to properly profile</w:t>
      </w:r>
      <w:r w:rsidR="00820B1A">
        <w:t xml:space="preserve"> </w:t>
      </w:r>
      <w:r w:rsidR="00820B1A">
        <w:fldChar w:fldCharType="begin"/>
      </w:r>
      <w:r w:rsidR="00820B1A">
        <w:instrText xml:space="preserve"> ADDIN ZOTERO_ITEM CSL_CITATION {"citationID":"ZgHLvEoZ","properties":{"formattedCitation":"[22], [44]","plainCitation":"[22], [44]","noteIndex":0},"citationItems":[{"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label":"page"},{"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label":"page"}],"schema":"https://github.com/citation-style-language/schema/raw/master/csl-citation.json"} </w:instrText>
      </w:r>
      <w:r w:rsidR="00820B1A">
        <w:fldChar w:fldCharType="separate"/>
      </w:r>
      <w:r w:rsidR="00820B1A" w:rsidRPr="00820B1A">
        <w:rPr>
          <w:rFonts w:ascii="Calibri" w:hAnsi="Calibri" w:cs="Calibri"/>
        </w:rPr>
        <w:t>[22], [44]</w:t>
      </w:r>
      <w:r w:rsidR="00820B1A">
        <w:fldChar w:fldCharType="end"/>
      </w:r>
      <w:r w:rsidR="00350C2B">
        <w:t>.</w:t>
      </w:r>
    </w:p>
    <w:p w14:paraId="3FC1ECAA" w14:textId="462F26F8" w:rsidR="00E433A0" w:rsidRDefault="009726B0" w:rsidP="0005783E">
      <w:r>
        <w:t>We will record from the start of the battle (after spawning in the units), until one side has lost all their units. Meanwhile the camera will stay static, to eliminate any variance that could be caused by culling, LODs…</w:t>
      </w:r>
      <w:r w:rsidR="005E3A15">
        <w:br/>
      </w:r>
      <w:r w:rsidR="00731783">
        <w:t xml:space="preserve">We will use the frame at </w:t>
      </w:r>
      <w:r w:rsidR="005B5790">
        <w:t>1</w:t>
      </w:r>
      <w:r w:rsidR="00731783">
        <w:t xml:space="preserve">0 seconds into the battle </w:t>
      </w:r>
      <w:r w:rsidR="004C7BDD">
        <w:t>for our comparisons</w:t>
      </w:r>
      <w:r w:rsidR="0005783E">
        <w:t>.</w:t>
      </w:r>
      <w:r w:rsidR="00FB5215">
        <w:t xml:space="preserve"> Unless that frame has some irregular</w:t>
      </w:r>
      <w:r w:rsidR="00494C6A">
        <w:t xml:space="preserve"> frame time spike</w:t>
      </w:r>
      <w:r w:rsidR="00FB5215">
        <w:t>, then we take the next frame.</w:t>
      </w:r>
      <w:r w:rsidR="00BC6ACD">
        <w:t xml:space="preserve"> We do this because frame times will differ a lot over time, and we want to accurately compare between all implementations.</w:t>
      </w:r>
      <w:r w:rsidR="00407B48">
        <w:br/>
      </w:r>
      <w:r w:rsidR="00E433A0">
        <w:t>The goal is not to have super precise measurements</w:t>
      </w:r>
      <w:r w:rsidR="00DD107B">
        <w:t xml:space="preserve"> with exact numbers</w:t>
      </w:r>
      <w:r w:rsidR="00E433A0">
        <w:t xml:space="preserve">. Instead, we want to get a general idea of where we should optimize and </w:t>
      </w:r>
      <w:r w:rsidR="00DD107B">
        <w:t>which</w:t>
      </w:r>
      <w:r w:rsidR="00E433A0">
        <w:t xml:space="preserve"> techniques have a noticeable impact</w:t>
      </w:r>
      <w:r w:rsidR="00DD107B">
        <w:t xml:space="preserve"> on which aspect</w:t>
      </w:r>
      <w:r w:rsidR="005042E6">
        <w:t>s</w:t>
      </w:r>
      <w:r w:rsidR="00DD107B">
        <w:t xml:space="preserve"> of the game</w:t>
      </w:r>
      <w:r w:rsidR="00E433A0">
        <w:t>.</w:t>
      </w:r>
    </w:p>
    <w:p w14:paraId="06CACB32" w14:textId="1BE5F960" w:rsidR="00575AD5" w:rsidRDefault="003519FB" w:rsidP="000D5C84">
      <w:r>
        <w:t>There will only be one device used for measurements, an Omen Gaming Laptop with the following specs:</w:t>
      </w:r>
      <w:r>
        <w:br/>
        <w:t xml:space="preserve">CPU: </w:t>
      </w:r>
      <w:r w:rsidRPr="003519FB">
        <w:t>AMD Ryzen 7 5800H</w:t>
      </w:r>
      <w:r>
        <w:t xml:space="preserve"> 3.20</w:t>
      </w:r>
      <w:r w:rsidR="007341FA">
        <w:t xml:space="preserve"> </w:t>
      </w:r>
      <w:r>
        <w:t>GHz</w:t>
      </w:r>
      <w:r>
        <w:br/>
        <w:t>RAM: 16</w:t>
      </w:r>
      <w:r w:rsidR="007341FA">
        <w:t xml:space="preserve"> </w:t>
      </w:r>
      <w:r>
        <w:t>GB</w:t>
      </w:r>
      <w:r>
        <w:br/>
        <w:t xml:space="preserve">GPU: </w:t>
      </w:r>
      <w:r w:rsidR="007341FA">
        <w:t>NVIDIA GeForce RTX 3060 Laptop GPU</w:t>
      </w:r>
    </w:p>
    <w:p w14:paraId="7B068B89" w14:textId="77777777" w:rsidR="00350C2B" w:rsidRDefault="007371E2" w:rsidP="00350C2B">
      <w:pPr>
        <w:pStyle w:val="Heading2"/>
        <w:numPr>
          <w:ilvl w:val="0"/>
          <w:numId w:val="40"/>
        </w:numPr>
      </w:pPr>
      <w:bookmarkStart w:id="29" w:name="_Toc155520904"/>
      <w:r w:rsidRPr="007371E2">
        <w:t>Ex</w:t>
      </w:r>
      <w:r w:rsidR="006A3E9B">
        <w:t>periment Execution</w:t>
      </w:r>
      <w:bookmarkEnd w:id="29"/>
    </w:p>
    <w:p w14:paraId="35B8C062" w14:textId="77777777" w:rsidR="00350C2B" w:rsidRDefault="00CF42AA" w:rsidP="00350C2B">
      <w:pPr>
        <w:pStyle w:val="Heading3"/>
        <w:numPr>
          <w:ilvl w:val="1"/>
          <w:numId w:val="40"/>
        </w:numPr>
      </w:pPr>
      <w:bookmarkStart w:id="30" w:name="_Toc155520905"/>
      <w:r>
        <w:t>Simple battle Simulator</w:t>
      </w:r>
      <w:bookmarkEnd w:id="30"/>
    </w:p>
    <w:p w14:paraId="4DB0FCDD" w14:textId="30BE1F16" w:rsidR="00C97766" w:rsidRDefault="00350C2B" w:rsidP="00E572D2">
      <w:r>
        <w:t xml:space="preserve">For the simple battle simulator, we </w:t>
      </w:r>
      <w:r w:rsidR="009B7DF4">
        <w:t>will follow</w:t>
      </w:r>
      <w:r>
        <w:t xml:space="preserve"> the normal pipeline for creating a</w:t>
      </w:r>
      <w:r w:rsidR="00653A01">
        <w:t xml:space="preserve"> game in</w:t>
      </w:r>
      <w:r>
        <w:t xml:space="preserve"> Unreal Engine.</w:t>
      </w:r>
    </w:p>
    <w:p w14:paraId="174431D2" w14:textId="3D75FC19" w:rsidR="002839ED" w:rsidRDefault="002839ED" w:rsidP="00350C2B">
      <w:r>
        <w:t>We create a unit</w:t>
      </w:r>
      <w:r w:rsidR="00073E6B">
        <w:t xml:space="preserve"> </w:t>
      </w:r>
      <w:r>
        <w:t>manager as a component of the game</w:t>
      </w:r>
      <w:r w:rsidR="00CA50D8">
        <w:t xml:space="preserve"> </w:t>
      </w:r>
      <w:r>
        <w:t xml:space="preserve">mode. This manager spawns a </w:t>
      </w:r>
      <w:r w:rsidR="009A3B0D">
        <w:t xml:space="preserve">specified </w:t>
      </w:r>
      <w:r>
        <w:t xml:space="preserve">number of actors within a </w:t>
      </w:r>
      <w:r w:rsidR="009A3B0D">
        <w:t>specified area. It also</w:t>
      </w:r>
      <w:r>
        <w:t xml:space="preserve"> holds </w:t>
      </w:r>
      <w:r w:rsidR="00424491">
        <w:t>two arrays</w:t>
      </w:r>
      <w:r>
        <w:t xml:space="preserve"> of</w:t>
      </w:r>
      <w:r w:rsidR="002E6A19">
        <w:t xml:space="preserve"> </w:t>
      </w:r>
      <w:r>
        <w:t>pointers</w:t>
      </w:r>
      <w:r w:rsidR="009A3B0D">
        <w:t xml:space="preserve"> to those spawned actors, so these can later be queried when looking for nearby </w:t>
      </w:r>
      <w:r w:rsidR="00413D9E">
        <w:t>units</w:t>
      </w:r>
      <w:r w:rsidR="0075011F">
        <w:t>.</w:t>
      </w:r>
      <w:r w:rsidR="00424491">
        <w:t xml:space="preserve"> There are two arrays, so that the actors can easily be filtered based on which army they belong to.</w:t>
      </w:r>
      <w:r w:rsidR="007B7265">
        <w:t xml:space="preserve"> This</w:t>
      </w:r>
      <w:r w:rsidR="009C4B74">
        <w:t xml:space="preserve"> </w:t>
      </w:r>
      <w:r w:rsidR="007B7265">
        <w:t>e</w:t>
      </w:r>
      <w:r w:rsidR="009C4B74">
        <w:t>nsur</w:t>
      </w:r>
      <w:r w:rsidR="007B7265">
        <w:t>es that</w:t>
      </w:r>
      <w:r w:rsidR="009C4B74">
        <w:t xml:space="preserve"> the</w:t>
      </w:r>
      <w:r w:rsidR="00876848">
        <w:t xml:space="preserve"> units</w:t>
      </w:r>
      <w:r w:rsidR="009C4B74">
        <w:t xml:space="preserve"> don’t target allies</w:t>
      </w:r>
      <w:r w:rsidR="001D43C3">
        <w:t>, and reduc</w:t>
      </w:r>
      <w:r w:rsidR="007B7265">
        <w:t>es</w:t>
      </w:r>
      <w:r w:rsidR="001D43C3">
        <w:t xml:space="preserve"> the amount they have to look through.</w:t>
      </w:r>
    </w:p>
    <w:p w14:paraId="227FDA86" w14:textId="77777777" w:rsidR="00985E32" w:rsidRPr="00985E32" w:rsidRDefault="00985E32" w:rsidP="00985E32"/>
    <w:p w14:paraId="1DF71CA6" w14:textId="0AA5909A" w:rsidR="0075011F" w:rsidRDefault="0075011F" w:rsidP="00350C2B">
      <w:r>
        <w:lastRenderedPageBreak/>
        <w:t xml:space="preserve">The </w:t>
      </w:r>
      <w:r w:rsidR="00B61C90">
        <w:t>unit</w:t>
      </w:r>
      <w:r>
        <w:t xml:space="preserve"> is an actor that inherits from ACharacter, since that will allow us to use</w:t>
      </w:r>
      <w:r w:rsidR="00C15BEE">
        <w:t xml:space="preserve"> the default</w:t>
      </w:r>
      <w:r>
        <w:t xml:space="preserve"> </w:t>
      </w:r>
      <w:r w:rsidR="00C15BEE">
        <w:t>c</w:t>
      </w:r>
      <w:r>
        <w:t>haracter</w:t>
      </w:r>
      <w:r w:rsidR="00C15BEE">
        <w:t xml:space="preserve"> m</w:t>
      </w:r>
      <w:r>
        <w:t>ovement</w:t>
      </w:r>
      <w:r w:rsidR="00C15BEE">
        <w:t xml:space="preserve"> c</w:t>
      </w:r>
      <w:r>
        <w:t xml:space="preserve">omponent, which has in-built </w:t>
      </w:r>
      <w:r w:rsidR="008712D3">
        <w:t>RVO</w:t>
      </w:r>
      <w:r w:rsidR="005970DB">
        <w:t xml:space="preserve"> (</w:t>
      </w:r>
      <w:r w:rsidR="005970DB" w:rsidRPr="005970DB">
        <w:t>Reciprocal Velocity Obstacles)</w:t>
      </w:r>
      <w:r w:rsidR="008712D3">
        <w:t xml:space="preserve"> </w:t>
      </w:r>
      <w:r>
        <w:t>avoidanc</w:t>
      </w:r>
      <w:r w:rsidR="008712D3">
        <w:t>e</w:t>
      </w:r>
      <w:r>
        <w:t>.</w:t>
      </w:r>
    </w:p>
    <w:p w14:paraId="4A7BA5C2" w14:textId="13A4C219" w:rsidR="00F5228D" w:rsidRDefault="00405BA0" w:rsidP="00F5228D">
      <w:r>
        <w:t>Almost all</w:t>
      </w:r>
      <w:r w:rsidR="0075011F">
        <w:t xml:space="preserve"> functionality </w:t>
      </w:r>
      <w:r w:rsidR="009B7DF4">
        <w:t>will be</w:t>
      </w:r>
      <w:r w:rsidR="0075011F">
        <w:t xml:space="preserve"> implemented in separate components, since that allow</w:t>
      </w:r>
      <w:r w:rsidR="009B7DF4">
        <w:t>s</w:t>
      </w:r>
      <w:r w:rsidR="0075011F">
        <w:t xml:space="preserve"> reusability in case we would implement different types of units. It will also be easier to translate to Mass, since </w:t>
      </w:r>
      <w:r w:rsidR="00BE6C28">
        <w:t>each component can be replaced by a fragment and a processor when simplified.</w:t>
      </w:r>
    </w:p>
    <w:p w14:paraId="0CB7E65F" w14:textId="77777777" w:rsidR="005862A8" w:rsidRDefault="005862A8" w:rsidP="00F5228D"/>
    <w:p w14:paraId="45373709" w14:textId="280E5FBD" w:rsidR="00F5228D" w:rsidRDefault="00F5228D" w:rsidP="005862A8">
      <w:pPr>
        <w:pStyle w:val="Heading4"/>
        <w:numPr>
          <w:ilvl w:val="2"/>
          <w:numId w:val="40"/>
        </w:numPr>
      </w:pPr>
      <w:r>
        <w:t>Component overview</w:t>
      </w:r>
    </w:p>
    <w:p w14:paraId="3159FD98" w14:textId="49ED8979" w:rsidR="005862A8" w:rsidRDefault="005862A8" w:rsidP="00980A73">
      <w:pPr>
        <w:pStyle w:val="Heading4"/>
      </w:pPr>
      <w:r w:rsidRPr="005862A8">
        <w:t>Target</w:t>
      </w:r>
      <w:r w:rsidR="00980A73">
        <w:t xml:space="preserve"> </w:t>
      </w:r>
      <w:r w:rsidRPr="005862A8">
        <w:t>Acquisition</w:t>
      </w:r>
      <w:r w:rsidR="00980A73">
        <w:t xml:space="preserve"> </w:t>
      </w:r>
      <w:r w:rsidRPr="005862A8">
        <w:t>Component</w:t>
      </w:r>
    </w:p>
    <w:p w14:paraId="2F1E63C0" w14:textId="0240B5D7" w:rsidR="005862A8" w:rsidRDefault="000007CE" w:rsidP="00350C2B">
      <w:r>
        <w:t>Holds the ID of the army this unit belongs to, so it can filter the arrays of units from the unit manager</w:t>
      </w:r>
      <w:r>
        <w:br/>
      </w:r>
      <w:r w:rsidR="005862A8">
        <w:t>Every Tick, get all alive units from the unit</w:t>
      </w:r>
      <w:r>
        <w:t xml:space="preserve"> </w:t>
      </w:r>
      <w:r w:rsidR="005862A8">
        <w:t>manager.</w:t>
      </w:r>
      <w:r w:rsidR="005862A8">
        <w:br/>
        <w:t>Find and store the one that is the closest to this unit</w:t>
      </w:r>
      <w:r w:rsidR="00C92400">
        <w:t>, like in</w:t>
      </w:r>
      <w:r w:rsidR="00844CBB">
        <w:t xml:space="preserve"> </w:t>
      </w:r>
      <w:r w:rsidR="00844CBB">
        <w:fldChar w:fldCharType="begin"/>
      </w:r>
      <w:r w:rsidR="00844CBB">
        <w:instrText xml:space="preserve"> REF _Ref156039480 \h </w:instrText>
      </w:r>
      <w:r w:rsidR="00844CBB">
        <w:fldChar w:fldCharType="separate"/>
      </w:r>
      <w:r w:rsidR="00844CBB">
        <w:t xml:space="preserve">Code snippet </w:t>
      </w:r>
      <w:r w:rsidR="00844CBB">
        <w:rPr>
          <w:noProof/>
        </w:rPr>
        <w:t>1</w:t>
      </w:r>
      <w:r w:rsidR="00844CBB">
        <w:t>: Acquiring the closest target</w:t>
      </w:r>
      <w:r w:rsidR="00844CBB">
        <w:fldChar w:fldCharType="end"/>
      </w:r>
      <w:r w:rsidR="00C92400">
        <w:t>.</w:t>
      </w:r>
    </w:p>
    <w:p w14:paraId="7A8B1C94" w14:textId="77777777"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ClosestTargetDistanceSqr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45D45420" w14:textId="578843FC"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w:t>
      </w:r>
    </w:p>
    <w:p w14:paraId="7DAC1AED" w14:textId="21A4F7FC"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AActor</w:t>
      </w:r>
      <w:r>
        <w:rPr>
          <w:rFonts w:ascii="Cascadia Mono" w:hAnsi="Cascadia Mono" w:cs="Cascadia Mono"/>
          <w:color w:val="000000"/>
          <w:sz w:val="19"/>
          <w:szCs w:val="19"/>
          <w:lang w:val="en-GB"/>
        </w:rPr>
        <w:t>* Actor : UnitManager-&gt;GetAllEnemyUnits(TeamId))</w:t>
      </w:r>
    </w:p>
    <w:p w14:paraId="4E91E4FE" w14:textId="50CA456E"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E0AB785" w14:textId="3A5C0A3C" w:rsidR="003D7FB6" w:rsidRDefault="003D7FB6" w:rsidP="00A611FA">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GetOwner()-&gt;GetActorLocation(), Actor-&gt;GetActorLocation());</w:t>
      </w:r>
    </w:p>
    <w:p w14:paraId="0C2F3B97" w14:textId="0D3B6345"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TargetDistanceSqr)</w:t>
      </w:r>
    </w:p>
    <w:p w14:paraId="0B0DD445" w14:textId="7801742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C950853" w14:textId="6AD25D53"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Target = Actor;</w:t>
      </w:r>
    </w:p>
    <w:p w14:paraId="6C6D26E6" w14:textId="235332E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TargetDistanceSqr = DistanceSqr;</w:t>
      </w:r>
    </w:p>
    <w:p w14:paraId="327A4216" w14:textId="49D4F4ED"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17461BA3" w14:textId="09C5119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779F074A" w14:textId="6840EAD4"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p>
    <w:p w14:paraId="2AE7A23D" w14:textId="1D7DB576"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ClosestTargetDistanceSqr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1347B77C" w14:textId="7AA73FAA"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156C1CD" w14:textId="7D4247C1"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No target was found</w:t>
      </w:r>
    </w:p>
    <w:p w14:paraId="3855A054" w14:textId="72C79FA3"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ClosestTargetDistanceSqr = 0;</w:t>
      </w:r>
    </w:p>
    <w:p w14:paraId="47F47B99" w14:textId="6F441909" w:rsidR="003D7FB6" w:rsidRDefault="003D7FB6" w:rsidP="003D7FB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ClosestTarget = </w:t>
      </w:r>
      <w:r>
        <w:rPr>
          <w:rFonts w:ascii="Cascadia Mono" w:hAnsi="Cascadia Mono" w:cs="Cascadia Mono"/>
          <w:color w:val="0000FF"/>
          <w:sz w:val="19"/>
          <w:szCs w:val="19"/>
          <w:lang w:val="en-GB"/>
        </w:rPr>
        <w:t>nullptr</w:t>
      </w:r>
      <w:r>
        <w:rPr>
          <w:rFonts w:ascii="Cascadia Mono" w:hAnsi="Cascadia Mono" w:cs="Cascadia Mono"/>
          <w:color w:val="000000"/>
          <w:sz w:val="19"/>
          <w:szCs w:val="19"/>
          <w:lang w:val="en-GB"/>
        </w:rPr>
        <w:t>;</w:t>
      </w:r>
    </w:p>
    <w:p w14:paraId="4A75FA85" w14:textId="228172F8" w:rsidR="00BF5191" w:rsidRDefault="003D7FB6" w:rsidP="003D7FB6">
      <w:pPr>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31353169" w14:textId="1954AC44" w:rsidR="00A611FA" w:rsidRDefault="00A611FA" w:rsidP="00A611FA">
      <w:pPr>
        <w:pStyle w:val="Caption"/>
      </w:pPr>
      <w:bookmarkStart w:id="31" w:name="_Ref156039435"/>
      <w:bookmarkStart w:id="32" w:name="_Ref156039480"/>
      <w:bookmarkStart w:id="33" w:name="_Toc156056106"/>
      <w:r>
        <w:t xml:space="preserve">Code snippet </w:t>
      </w:r>
      <w:r>
        <w:fldChar w:fldCharType="begin"/>
      </w:r>
      <w:r>
        <w:instrText xml:space="preserve"> SEQ Code_snippet \* ARABIC </w:instrText>
      </w:r>
      <w:r>
        <w:fldChar w:fldCharType="separate"/>
      </w:r>
      <w:r w:rsidR="00F14856">
        <w:rPr>
          <w:noProof/>
        </w:rPr>
        <w:t>1</w:t>
      </w:r>
      <w:r>
        <w:fldChar w:fldCharType="end"/>
      </w:r>
      <w:bookmarkEnd w:id="31"/>
      <w:r>
        <w:t>: Acquiring the closest target</w:t>
      </w:r>
      <w:bookmarkEnd w:id="32"/>
      <w:bookmarkEnd w:id="33"/>
    </w:p>
    <w:p w14:paraId="75B5BE31" w14:textId="77777777" w:rsidR="006413DC" w:rsidRPr="00BF5191" w:rsidRDefault="006413DC" w:rsidP="00BF5191"/>
    <w:p w14:paraId="75C33215" w14:textId="4CBDB309" w:rsidR="00F5228D" w:rsidRPr="005862A8" w:rsidRDefault="0075011F" w:rsidP="00980A73">
      <w:pPr>
        <w:pStyle w:val="Heading4"/>
      </w:pPr>
      <w:r w:rsidRPr="005862A8">
        <w:t>Move</w:t>
      </w:r>
      <w:r w:rsidR="00980A73">
        <w:t xml:space="preserve"> </w:t>
      </w:r>
      <w:r w:rsidRPr="005862A8">
        <w:t>Component</w:t>
      </w:r>
    </w:p>
    <w:p w14:paraId="2008342F" w14:textId="211EE0A9" w:rsidR="00F5228D" w:rsidRDefault="00F5228D" w:rsidP="00350C2B">
      <w:r>
        <w:t xml:space="preserve">Every Tick, read the current target from </w:t>
      </w:r>
      <w:r w:rsidR="00FE4B3B">
        <w:t>the t</w:t>
      </w:r>
      <w:r>
        <w:t>arget</w:t>
      </w:r>
      <w:r w:rsidR="00FE4B3B">
        <w:t xml:space="preserve"> a</w:t>
      </w:r>
      <w:r>
        <w:t>cquisition</w:t>
      </w:r>
      <w:r w:rsidR="00FE4B3B">
        <w:t xml:space="preserve"> c</w:t>
      </w:r>
      <w:r>
        <w:t>omponent.</w:t>
      </w:r>
      <w:r>
        <w:br/>
        <w:t xml:space="preserve">If we are outside </w:t>
      </w:r>
      <w:r w:rsidR="00DD1BE6">
        <w:t>the s</w:t>
      </w:r>
      <w:r>
        <w:t>top</w:t>
      </w:r>
      <w:r w:rsidR="00DD1BE6">
        <w:t xml:space="preserve"> r</w:t>
      </w:r>
      <w:r>
        <w:t>ange, move towards the target</w:t>
      </w:r>
      <w:r w:rsidR="00A350A0">
        <w:t xml:space="preserve">. If we use the AIcontroller MoveTo functions, it will </w:t>
      </w:r>
      <w:r>
        <w:t>follow a path on the nav</w:t>
      </w:r>
      <w:r w:rsidR="006E149C">
        <w:t xml:space="preserve">igation </w:t>
      </w:r>
      <w:r>
        <w:t>mesh.</w:t>
      </w:r>
      <w:r>
        <w:br/>
        <w:t>Otherwise, stop all movement.</w:t>
      </w:r>
    </w:p>
    <w:p w14:paraId="2D5BADB5" w14:textId="70B03135" w:rsidR="007F2D32" w:rsidRPr="007F2D32" w:rsidRDefault="001326B5" w:rsidP="007F2D32">
      <w:r>
        <w:br w:type="page"/>
      </w:r>
    </w:p>
    <w:p w14:paraId="64848ED0" w14:textId="0E3C8A88" w:rsidR="00350C2B" w:rsidRPr="00980A73" w:rsidRDefault="00F5228D" w:rsidP="00980A73">
      <w:pPr>
        <w:pStyle w:val="Heading4"/>
      </w:pPr>
      <w:r w:rsidRPr="00980A73">
        <w:lastRenderedPageBreak/>
        <w:t>Health</w:t>
      </w:r>
      <w:r w:rsidR="00980A73" w:rsidRPr="00980A73">
        <w:t xml:space="preserve"> </w:t>
      </w:r>
      <w:r w:rsidRPr="00980A73">
        <w:t>Component</w:t>
      </w:r>
    </w:p>
    <w:p w14:paraId="62E06FAA" w14:textId="29BBC746" w:rsidR="00F5228D" w:rsidRDefault="00F5228D" w:rsidP="00350C2B">
      <w:r>
        <w:t>Holds the current health amount.</w:t>
      </w:r>
      <w:r>
        <w:br/>
        <w:t>Has a function that subtracts health, and broadcasts a delegate event when health reaches zero or below.</w:t>
      </w:r>
      <w:r w:rsidR="005A2FA6">
        <w:t xml:space="preserve"> This delegate is used to disable tick on all the components of the actor.</w:t>
      </w:r>
      <w:r w:rsidR="00FE78CF">
        <w:br/>
        <w:t>After death, we leave the actor alive, since it looks cool and won’t bring our performance lower than it was at the start of the battle</w:t>
      </w:r>
      <w:r w:rsidR="00B74BFA">
        <w:t xml:space="preserve">. </w:t>
      </w:r>
      <w:r w:rsidR="00FE78CF">
        <w:t xml:space="preserve">If you are </w:t>
      </w:r>
      <w:r w:rsidR="00394953">
        <w:t>i</w:t>
      </w:r>
      <w:r w:rsidR="00FE78CF">
        <w:t>n</w:t>
      </w:r>
      <w:r w:rsidR="00394953">
        <w:t xml:space="preserve"> a</w:t>
      </w:r>
      <w:r w:rsidR="00FE78CF">
        <w:t xml:space="preserve"> scenario where you spawn in more units as the battle progresses, it is probably better to destroy the actor </w:t>
      </w:r>
      <w:r w:rsidR="00B40026">
        <w:t xml:space="preserve">sometime </w:t>
      </w:r>
      <w:r w:rsidR="00FE78CF">
        <w:t>after death.</w:t>
      </w:r>
    </w:p>
    <w:p w14:paraId="7A4C1788" w14:textId="77777777" w:rsidR="007F2D32" w:rsidRDefault="007F2D32" w:rsidP="007F2D32">
      <w:pPr>
        <w:keepNext/>
      </w:pPr>
      <w:r w:rsidRPr="007F2D32">
        <w:drawing>
          <wp:inline distT="0" distB="0" distL="0" distR="0" wp14:anchorId="44135743" wp14:editId="4179AAB7">
            <wp:extent cx="3794760" cy="2342221"/>
            <wp:effectExtent l="0" t="0" r="0" b="1270"/>
            <wp:docPr id="9075592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559274" name="Picture 1" descr="A screenshot of a computer&#10;&#10;Description automatically generated"/>
                    <pic:cNvPicPr/>
                  </pic:nvPicPr>
                  <pic:blipFill>
                    <a:blip r:embed="rId23"/>
                    <a:stretch>
                      <a:fillRect/>
                    </a:stretch>
                  </pic:blipFill>
                  <pic:spPr>
                    <a:xfrm>
                      <a:off x="0" y="0"/>
                      <a:ext cx="3806751" cy="2349622"/>
                    </a:xfrm>
                    <a:prstGeom prst="rect">
                      <a:avLst/>
                    </a:prstGeom>
                  </pic:spPr>
                </pic:pic>
              </a:graphicData>
            </a:graphic>
          </wp:inline>
        </w:drawing>
      </w:r>
    </w:p>
    <w:p w14:paraId="542FC1C7" w14:textId="49A33CAA" w:rsidR="007F2D32" w:rsidRDefault="007F2D32" w:rsidP="007F2D32">
      <w:pPr>
        <w:pStyle w:val="Caption"/>
      </w:pPr>
      <w:bookmarkStart w:id="34" w:name="_Toc156056092"/>
      <w:r>
        <w:t xml:space="preserve">Figure </w:t>
      </w:r>
      <w:r>
        <w:fldChar w:fldCharType="begin"/>
      </w:r>
      <w:r>
        <w:instrText xml:space="preserve"> SEQ Figure \* ARABIC </w:instrText>
      </w:r>
      <w:r>
        <w:fldChar w:fldCharType="separate"/>
      </w:r>
      <w:r>
        <w:rPr>
          <w:noProof/>
        </w:rPr>
        <w:t>5</w:t>
      </w:r>
      <w:r>
        <w:fldChar w:fldCharType="end"/>
      </w:r>
      <w:r>
        <w:t>: Disabling component tick in the actor blueprint</w:t>
      </w:r>
      <w:bookmarkEnd w:id="34"/>
    </w:p>
    <w:p w14:paraId="51A25E2E" w14:textId="195D0758" w:rsidR="00F5228D" w:rsidRPr="00980A73" w:rsidRDefault="00F5228D" w:rsidP="00980A73">
      <w:pPr>
        <w:pStyle w:val="Heading4"/>
      </w:pPr>
      <w:r w:rsidRPr="00980A73">
        <w:t>Attack</w:t>
      </w:r>
      <w:r w:rsidR="00980A73" w:rsidRPr="00980A73">
        <w:t xml:space="preserve"> </w:t>
      </w:r>
      <w:r w:rsidRPr="00980A73">
        <w:t>Component</w:t>
      </w:r>
    </w:p>
    <w:p w14:paraId="7E1FA8F1" w14:textId="5F66D2D3" w:rsidR="00F5228D" w:rsidRDefault="00F5228D" w:rsidP="00350C2B">
      <w:r>
        <w:t>Holds data regarding attacking (damage, attack interva</w:t>
      </w:r>
      <w:r w:rsidR="005862A8">
        <w:t>l, attack interval timer</w:t>
      </w:r>
      <w:r>
        <w:t>)</w:t>
      </w:r>
      <w:r w:rsidR="002101CA">
        <w:t>.</w:t>
      </w:r>
    </w:p>
    <w:p w14:paraId="7D84B017" w14:textId="0218B980" w:rsidR="00E572D2" w:rsidRDefault="00F5228D" w:rsidP="00E572D2">
      <w:r>
        <w:t>Every Tick</w:t>
      </w:r>
      <w:r w:rsidR="005862A8">
        <w:t xml:space="preserve">, read the current target from </w:t>
      </w:r>
      <w:r w:rsidR="00967503">
        <w:t>the t</w:t>
      </w:r>
      <w:r w:rsidR="005862A8">
        <w:t>arget</w:t>
      </w:r>
      <w:r w:rsidR="00967503">
        <w:t xml:space="preserve"> a</w:t>
      </w:r>
      <w:r w:rsidR="005862A8">
        <w:t>cquisition</w:t>
      </w:r>
      <w:r w:rsidR="00967503">
        <w:t xml:space="preserve"> c</w:t>
      </w:r>
      <w:r w:rsidR="005862A8">
        <w:t>omponent.</w:t>
      </w:r>
      <w:r w:rsidR="005862A8">
        <w:br/>
        <w:t>If the target is within attack range, count down the timer.</w:t>
      </w:r>
      <w:r w:rsidR="005862A8">
        <w:br/>
        <w:t>If the timer reaches zero or below, deal damage to the target and reset the timer.</w:t>
      </w:r>
    </w:p>
    <w:p w14:paraId="30B66C7A" w14:textId="77777777" w:rsidR="007F2D32" w:rsidRDefault="007F2D32" w:rsidP="00E572D2"/>
    <w:p w14:paraId="528F73D9" w14:textId="77777777" w:rsidR="008B3BCA" w:rsidRDefault="00E572D2" w:rsidP="008B3BCA">
      <w:pPr>
        <w:pStyle w:val="Heading4"/>
        <w:numPr>
          <w:ilvl w:val="2"/>
          <w:numId w:val="40"/>
        </w:numPr>
      </w:pPr>
      <w:r>
        <w:t>Animations</w:t>
      </w:r>
    </w:p>
    <w:p w14:paraId="1B5F3685" w14:textId="7CDAE3F7" w:rsidR="008B3BCA" w:rsidRDefault="008B3BCA" w:rsidP="008B3BCA">
      <w:r>
        <w:t>We still have to set up animations. For that, we add our</w:t>
      </w:r>
      <w:r w:rsidR="003F224F">
        <w:t xml:space="preserve"> Paragon minion</w:t>
      </w:r>
      <w:r>
        <w:t xml:space="preserve"> model to the skeletal mesh component in the unit blueprint and we create a simple animation blueprint with four different states:</w:t>
      </w:r>
      <w:r>
        <w:br/>
      </w:r>
      <w:r w:rsidR="000C743D">
        <w:t>i</w:t>
      </w:r>
      <w:r>
        <w:t xml:space="preserve">dle, </w:t>
      </w:r>
      <w:r w:rsidR="000C743D">
        <w:t>m</w:t>
      </w:r>
      <w:r>
        <w:t xml:space="preserve">oving, </w:t>
      </w:r>
      <w:r w:rsidR="000C743D">
        <w:t>a</w:t>
      </w:r>
      <w:r>
        <w:t xml:space="preserve">ttacking and </w:t>
      </w:r>
      <w:r w:rsidR="000C743D">
        <w:t>d</w:t>
      </w:r>
      <w:r>
        <w:t>ead.</w:t>
      </w:r>
    </w:p>
    <w:p w14:paraId="2EBB3C6C" w14:textId="530FA972" w:rsidR="008B3BCA" w:rsidRDefault="008B3BCA" w:rsidP="008B3BCA">
      <w:r>
        <w:t>We assign the correct animations to each state and we get our current state from a</w:t>
      </w:r>
      <w:r w:rsidR="000A33CF">
        <w:t>n</w:t>
      </w:r>
      <w:r>
        <w:t xml:space="preserve"> </w:t>
      </w:r>
      <w:r w:rsidR="000A33CF">
        <w:t>a</w:t>
      </w:r>
      <w:r>
        <w:t>nimation</w:t>
      </w:r>
      <w:r w:rsidR="000A33CF">
        <w:t xml:space="preserve"> i</w:t>
      </w:r>
      <w:r>
        <w:t xml:space="preserve">nstance </w:t>
      </w:r>
      <w:r w:rsidR="000A33CF">
        <w:t>object</w:t>
      </w:r>
      <w:r>
        <w:t xml:space="preserve"> that we </w:t>
      </w:r>
      <w:r w:rsidR="00A2058F">
        <w:t xml:space="preserve">define in </w:t>
      </w:r>
      <w:r w:rsidR="007864A7">
        <w:t>code</w:t>
      </w:r>
      <w:r>
        <w:t>. This class will evaluate the actor that the skeletal mesh is a part of, and by using the components, will determine the state that the unit is in.</w:t>
      </w:r>
    </w:p>
    <w:p w14:paraId="67629115" w14:textId="77777777" w:rsidR="00980A73" w:rsidRDefault="00790F54" w:rsidP="00980A73">
      <w:pPr>
        <w:keepNext/>
      </w:pPr>
      <w:r w:rsidRPr="00790F54">
        <w:rPr>
          <w:noProof/>
        </w:rPr>
        <w:lastRenderedPageBreak/>
        <w:drawing>
          <wp:inline distT="0" distB="0" distL="0" distR="0" wp14:anchorId="63E45FC8" wp14:editId="29383835">
            <wp:extent cx="5943600" cy="2914650"/>
            <wp:effectExtent l="0" t="0" r="0" b="0"/>
            <wp:docPr id="147039781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811" name="Picture 1" descr="A screen shot of a computer&#10;&#10;Description automatically generated"/>
                    <pic:cNvPicPr/>
                  </pic:nvPicPr>
                  <pic:blipFill>
                    <a:blip r:embed="rId24"/>
                    <a:stretch>
                      <a:fillRect/>
                    </a:stretch>
                  </pic:blipFill>
                  <pic:spPr>
                    <a:xfrm>
                      <a:off x="0" y="0"/>
                      <a:ext cx="5943600" cy="2914650"/>
                    </a:xfrm>
                    <a:prstGeom prst="rect">
                      <a:avLst/>
                    </a:prstGeom>
                  </pic:spPr>
                </pic:pic>
              </a:graphicData>
            </a:graphic>
          </wp:inline>
        </w:drawing>
      </w:r>
    </w:p>
    <w:p w14:paraId="6D33438D" w14:textId="43A57A06" w:rsidR="00790F54" w:rsidRDefault="00980A73" w:rsidP="00980A73">
      <w:pPr>
        <w:pStyle w:val="Caption"/>
      </w:pPr>
      <w:bookmarkStart w:id="35" w:name="_Toc156056093"/>
      <w:r>
        <w:t xml:space="preserve">Figure </w:t>
      </w:r>
      <w:r w:rsidR="00000000">
        <w:fldChar w:fldCharType="begin"/>
      </w:r>
      <w:r w:rsidR="00000000">
        <w:instrText xml:space="preserve"> SEQ Figure \* ARABIC </w:instrText>
      </w:r>
      <w:r w:rsidR="00000000">
        <w:fldChar w:fldCharType="separate"/>
      </w:r>
      <w:r w:rsidR="007F2D32">
        <w:rPr>
          <w:noProof/>
        </w:rPr>
        <w:t>6</w:t>
      </w:r>
      <w:r w:rsidR="00000000">
        <w:rPr>
          <w:noProof/>
        </w:rPr>
        <w:fldChar w:fldCharType="end"/>
      </w:r>
      <w:r>
        <w:t>: Simple battle simulator animation state graph</w:t>
      </w:r>
      <w:bookmarkEnd w:id="35"/>
    </w:p>
    <w:p w14:paraId="3E5D4650" w14:textId="77777777" w:rsidR="008B3BCA" w:rsidRPr="008B3BCA" w:rsidRDefault="008B3BCA" w:rsidP="008B3BCA"/>
    <w:p w14:paraId="2FA6CF7C" w14:textId="5F296834" w:rsidR="008B3BCA" w:rsidRDefault="008B3BCA" w:rsidP="008B3BCA">
      <w:pPr>
        <w:pStyle w:val="Heading4"/>
        <w:numPr>
          <w:ilvl w:val="2"/>
          <w:numId w:val="40"/>
        </w:numPr>
      </w:pPr>
      <w:r>
        <w:t>Project Settings</w:t>
      </w:r>
    </w:p>
    <w:p w14:paraId="7264F997" w14:textId="2C0068A6" w:rsidR="00804DFE" w:rsidRDefault="008B3BCA" w:rsidP="00790F54">
      <w:r>
        <w:t>We don’t change many project settings, except for changing the global illumination method from lumen to none</w:t>
      </w:r>
      <w:r w:rsidR="0010532E">
        <w:t>.</w:t>
      </w:r>
      <w:r w:rsidR="0010532E">
        <w:br/>
      </w:r>
      <w:r w:rsidR="002146BA">
        <w:t>T</w:t>
      </w:r>
      <w:r>
        <w:t xml:space="preserve">he anti-aliasing method </w:t>
      </w:r>
      <w:r w:rsidR="00A27B32">
        <w:t xml:space="preserve">is kept at </w:t>
      </w:r>
      <w:r>
        <w:t xml:space="preserve">the default Temporal Super Resolution, </w:t>
      </w:r>
      <w:r w:rsidR="00804DFE">
        <w:t>because other methods look noticeably worse in t</w:t>
      </w:r>
      <w:r w:rsidR="00790F54">
        <w:t>his</w:t>
      </w:r>
      <w:r w:rsidR="00804DFE">
        <w:t xml:space="preserve"> project.</w:t>
      </w:r>
      <w:r w:rsidR="0010532E">
        <w:br/>
      </w:r>
      <w:r>
        <w:t>We leave the shadow map method to virtual shadow maps</w:t>
      </w:r>
      <w:r w:rsidR="00CC25BC">
        <w:t>.</w:t>
      </w:r>
    </w:p>
    <w:p w14:paraId="2427DAFB" w14:textId="77777777" w:rsidR="007C3610" w:rsidRPr="008B3BCA" w:rsidRDefault="007C3610" w:rsidP="00790F54"/>
    <w:p w14:paraId="575FBBB5" w14:textId="77777777" w:rsidR="00E43D2A" w:rsidRDefault="00CF42AA" w:rsidP="00E43D2A">
      <w:pPr>
        <w:pStyle w:val="Heading3"/>
        <w:numPr>
          <w:ilvl w:val="1"/>
          <w:numId w:val="40"/>
        </w:numPr>
      </w:pPr>
      <w:bookmarkStart w:id="36" w:name="_Toc155520906"/>
      <w:r>
        <w:t>Mass battle Simulator</w:t>
      </w:r>
      <w:bookmarkEnd w:id="36"/>
    </w:p>
    <w:p w14:paraId="5DE57E8D" w14:textId="3B66D04F" w:rsidR="00E43D2A" w:rsidRDefault="00E43D2A" w:rsidP="00E43D2A">
      <w:r>
        <w:t>For the battle simulator made with Mass we have to first include the required plugins, these include MassEntity (for all base Mass functionality) and MassAI, MassGameplay and MassCrowd (which</w:t>
      </w:r>
      <w:r w:rsidR="00287D01">
        <w:t xml:space="preserve"> </w:t>
      </w:r>
      <w:r w:rsidR="004F68C5">
        <w:t>all</w:t>
      </w:r>
      <w:r>
        <w:t xml:space="preserve"> include </w:t>
      </w:r>
      <w:r w:rsidR="00373699">
        <w:t>some</w:t>
      </w:r>
      <w:r>
        <w:t xml:space="preserve"> pre-built functionality</w:t>
      </w:r>
      <w:r w:rsidR="00373699">
        <w:t xml:space="preserve"> as well</w:t>
      </w:r>
      <w:r>
        <w:t>)</w:t>
      </w:r>
    </w:p>
    <w:p w14:paraId="740C1843" w14:textId="77777777" w:rsidR="00980A73" w:rsidRDefault="00790F54" w:rsidP="00980A73">
      <w:pPr>
        <w:keepNext/>
      </w:pPr>
      <w:r w:rsidRPr="00790F54">
        <w:rPr>
          <w:noProof/>
        </w:rPr>
        <w:drawing>
          <wp:inline distT="0" distB="0" distL="0" distR="0" wp14:anchorId="035B353A" wp14:editId="4E27D28D">
            <wp:extent cx="5943600" cy="1836420"/>
            <wp:effectExtent l="0" t="0" r="0" b="0"/>
            <wp:docPr id="2043192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2857" name="Picture 1" descr="A screenshot of a computer&#10;&#10;Description automatically generated"/>
                    <pic:cNvPicPr/>
                  </pic:nvPicPr>
                  <pic:blipFill>
                    <a:blip r:embed="rId25"/>
                    <a:stretch>
                      <a:fillRect/>
                    </a:stretch>
                  </pic:blipFill>
                  <pic:spPr>
                    <a:xfrm>
                      <a:off x="0" y="0"/>
                      <a:ext cx="5943600" cy="1836420"/>
                    </a:xfrm>
                    <a:prstGeom prst="rect">
                      <a:avLst/>
                    </a:prstGeom>
                  </pic:spPr>
                </pic:pic>
              </a:graphicData>
            </a:graphic>
          </wp:inline>
        </w:drawing>
      </w:r>
    </w:p>
    <w:p w14:paraId="2B5F225F" w14:textId="18A5B4C7" w:rsidR="00790F54" w:rsidRDefault="00980A73" w:rsidP="00980A73">
      <w:pPr>
        <w:pStyle w:val="Caption"/>
      </w:pPr>
      <w:bookmarkStart w:id="37" w:name="_Toc156056094"/>
      <w:r>
        <w:t xml:space="preserve">Figure </w:t>
      </w:r>
      <w:r w:rsidR="00000000">
        <w:fldChar w:fldCharType="begin"/>
      </w:r>
      <w:r w:rsidR="00000000">
        <w:instrText xml:space="preserve"> SEQ Figure \* ARABIC </w:instrText>
      </w:r>
      <w:r w:rsidR="00000000">
        <w:fldChar w:fldCharType="separate"/>
      </w:r>
      <w:r w:rsidR="007F2D32">
        <w:rPr>
          <w:noProof/>
        </w:rPr>
        <w:t>7</w:t>
      </w:r>
      <w:r w:rsidR="00000000">
        <w:rPr>
          <w:noProof/>
        </w:rPr>
        <w:fldChar w:fldCharType="end"/>
      </w:r>
      <w:r>
        <w:t>: P</w:t>
      </w:r>
      <w:r w:rsidR="00BF7A31">
        <w:t>l</w:t>
      </w:r>
      <w:r>
        <w:t>ugins required for using Mass in Unreal Engine 5</w:t>
      </w:r>
      <w:bookmarkEnd w:id="37"/>
    </w:p>
    <w:p w14:paraId="64A0ABAA" w14:textId="77777777" w:rsidR="002942B4" w:rsidRPr="002942B4" w:rsidRDefault="002942B4" w:rsidP="002942B4"/>
    <w:p w14:paraId="19D4A992" w14:textId="5E1A572E" w:rsidR="00E43D2A" w:rsidRDefault="009B7DF4" w:rsidP="00E43D2A">
      <w:r>
        <w:t>Next, we will create our fragments and processors. Fragments are very simple, they just hold data.</w:t>
      </w:r>
      <w:r>
        <w:br/>
        <w:t>Setting up a processor usually requires the</w:t>
      </w:r>
      <w:r w:rsidR="005C3CBB">
        <w:t xml:space="preserve"> following</w:t>
      </w:r>
      <w:r>
        <w:t xml:space="preserve"> three functions: the con</w:t>
      </w:r>
      <w:r w:rsidR="004A0345">
        <w:t>s</w:t>
      </w:r>
      <w:r>
        <w:t>tructor, ConfigureQueries and Execute.</w:t>
      </w:r>
      <w:r>
        <w:br/>
        <w:t>In the constructor, we define the initial value of some variables, like whether the processor will automatically register itself</w:t>
      </w:r>
      <w:r w:rsidR="0052080F">
        <w:t xml:space="preserve"> at the start of the game</w:t>
      </w:r>
      <w:r>
        <w:t xml:space="preserve">, or if we want to do that at another time through our own code. We can also configure </w:t>
      </w:r>
      <w:r w:rsidR="00E13ED2">
        <w:t xml:space="preserve">during </w:t>
      </w:r>
      <w:r>
        <w:t>which tick phase we want our processor to execut</w:t>
      </w:r>
      <w:r w:rsidR="00E13ED2">
        <w:t>e</w:t>
      </w:r>
      <w:r>
        <w:t xml:space="preserve">, and there </w:t>
      </w:r>
      <w:r w:rsidR="003627D5">
        <w:t xml:space="preserve">other options as well. </w:t>
      </w:r>
      <w:r w:rsidR="009B78AD">
        <w:t>ConfigureQueries is used for configuring which archetypes the processor will operate on, you can define which fragments and/or tags the archetype needs to have or not have.</w:t>
      </w:r>
    </w:p>
    <w:p w14:paraId="3B8D5EDD" w14:textId="49075F56" w:rsidR="00851B49" w:rsidRDefault="009B78AD">
      <w:r>
        <w:t>In the Execute function, you can program the operations that the processor needs to perform on each entity chunk. Chunks are entities grouped by archetype.</w:t>
      </w:r>
    </w:p>
    <w:p w14:paraId="04BFB114" w14:textId="37B0E4B4" w:rsidR="00A80A6E" w:rsidRDefault="00A80A6E">
      <w:r>
        <w:t>A simple example of a processor is</w:t>
      </w:r>
      <w:r w:rsidR="003B13DF">
        <w:t xml:space="preserve"> </w:t>
      </w:r>
      <w:r w:rsidR="003B13DF">
        <w:fldChar w:fldCharType="begin"/>
      </w:r>
      <w:r w:rsidR="003B13DF">
        <w:instrText xml:space="preserve"> REF _Ref156039735 \h </w:instrText>
      </w:r>
      <w:r w:rsidR="003B13DF">
        <w:fldChar w:fldCharType="separate"/>
      </w:r>
      <w:r w:rsidR="003B13DF">
        <w:t xml:space="preserve">Code snippet </w:t>
      </w:r>
      <w:r w:rsidR="003B13DF">
        <w:rPr>
          <w:noProof/>
        </w:rPr>
        <w:t>6</w:t>
      </w:r>
      <w:r w:rsidR="003B13DF">
        <w:t>: DestroyEntitiesProcessor’s three main functions</w:t>
      </w:r>
      <w:r w:rsidR="003B13DF">
        <w:fldChar w:fldCharType="end"/>
      </w:r>
      <w:r w:rsidR="003B13DF">
        <w:t>.</w:t>
      </w:r>
    </w:p>
    <w:p w14:paraId="798048B8" w14:textId="4A14F200" w:rsidR="002716E0" w:rsidRPr="002716E0" w:rsidRDefault="002716E0" w:rsidP="002716E0"/>
    <w:p w14:paraId="3E4C7048" w14:textId="5B135233" w:rsidR="00E43D2A" w:rsidRPr="00E43D2A" w:rsidRDefault="00E43D2A" w:rsidP="00E43D2A">
      <w:pPr>
        <w:pStyle w:val="Heading4"/>
        <w:numPr>
          <w:ilvl w:val="2"/>
          <w:numId w:val="40"/>
        </w:numPr>
      </w:pPr>
      <w:r w:rsidRPr="00E43D2A">
        <w:t>Functionality</w:t>
      </w:r>
    </w:p>
    <w:p w14:paraId="6E79F4AB" w14:textId="66B1960B" w:rsidR="00D712BD" w:rsidRDefault="00D712BD" w:rsidP="009B7DF4">
      <w:pPr>
        <w:pStyle w:val="Heading4"/>
        <w:ind w:firstLine="720"/>
      </w:pPr>
      <w:r>
        <w:t>Spawning</w:t>
      </w:r>
    </w:p>
    <w:p w14:paraId="4057AB4F" w14:textId="151A0A82" w:rsidR="00D712BD" w:rsidRDefault="00D712BD" w:rsidP="00D712BD">
      <w:r>
        <w:t>Spawning Mass entities can be done in two ways by default:</w:t>
      </w:r>
      <w:r>
        <w:br/>
        <w:t xml:space="preserve">Adding a </w:t>
      </w:r>
      <w:r w:rsidR="0092342B">
        <w:t>m</w:t>
      </w:r>
      <w:r>
        <w:t>ass</w:t>
      </w:r>
      <w:r w:rsidR="0092342B">
        <w:t xml:space="preserve"> a</w:t>
      </w:r>
      <w:r>
        <w:t>gent component to an actor</w:t>
      </w:r>
      <w:r w:rsidR="00B6669B">
        <w:t>, and</w:t>
      </w:r>
      <w:r>
        <w:t xml:space="preserve"> spawning in the actor.</w:t>
      </w:r>
      <w:r>
        <w:br/>
        <w:t xml:space="preserve">Or using the </w:t>
      </w:r>
      <w:r w:rsidR="000A75B8">
        <w:t>m</w:t>
      </w:r>
      <w:r>
        <w:t>ass</w:t>
      </w:r>
      <w:r w:rsidR="000A75B8">
        <w:t xml:space="preserve"> s</w:t>
      </w:r>
      <w:r>
        <w:t>pawner</w:t>
      </w:r>
      <w:r w:rsidR="000A75B8">
        <w:t xml:space="preserve"> actor</w:t>
      </w:r>
      <w:r>
        <w:t xml:space="preserve"> to spawn in entities based on an EntityConfig data asset.</w:t>
      </w:r>
      <w:r w:rsidR="00281B20">
        <w:t xml:space="preserve"> This mass spawner also uses a spawn data generator to generate spawn </w:t>
      </w:r>
      <w:r w:rsidR="00A33EC6">
        <w:t>points</w:t>
      </w:r>
      <w:r w:rsidR="00281B20">
        <w:t>.</w:t>
      </w:r>
    </w:p>
    <w:p w14:paraId="001EF422" w14:textId="25B237A4" w:rsidR="00D712BD" w:rsidRDefault="00D712BD" w:rsidP="00D712BD">
      <w:r>
        <w:t xml:space="preserve">We could create our own spawner </w:t>
      </w:r>
      <w:r w:rsidR="00AA61E0">
        <w:t>as well</w:t>
      </w:r>
      <w:r>
        <w:t xml:space="preserve"> if we want custom </w:t>
      </w:r>
      <w:r w:rsidR="00AA61E0">
        <w:t>spawning</w:t>
      </w:r>
      <w:r>
        <w:t xml:space="preserve"> behavior, but for our purposes, the </w:t>
      </w:r>
      <w:r w:rsidR="00276A1F">
        <w:t>default m</w:t>
      </w:r>
      <w:r>
        <w:t>ass</w:t>
      </w:r>
      <w:r w:rsidR="00276A1F">
        <w:t xml:space="preserve"> s</w:t>
      </w:r>
      <w:r>
        <w:t>pawner will do.</w:t>
      </w:r>
    </w:p>
    <w:p w14:paraId="27082B1A" w14:textId="6919EC61" w:rsidR="00D712BD" w:rsidRPr="00D712BD" w:rsidRDefault="00D712BD" w:rsidP="00D712BD">
      <w:r>
        <w:t>The EntityConfig asset can be used to define which traits, so in turn, which fragments will be part of the spawned entities.</w:t>
      </w:r>
    </w:p>
    <w:p w14:paraId="03ADBB50" w14:textId="77777777" w:rsidR="00980A73" w:rsidRDefault="00BB753F" w:rsidP="00980A73">
      <w:pPr>
        <w:keepNext/>
      </w:pPr>
      <w:r w:rsidRPr="00BB753F">
        <w:rPr>
          <w:noProof/>
        </w:rPr>
        <w:lastRenderedPageBreak/>
        <w:drawing>
          <wp:inline distT="0" distB="0" distL="0" distR="0" wp14:anchorId="2CEC8631" wp14:editId="08E4D23B">
            <wp:extent cx="4503810" cy="3749365"/>
            <wp:effectExtent l="0" t="0" r="0" b="3810"/>
            <wp:docPr id="10548400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40046" name="Picture 1" descr="A screenshot of a computer&#10;&#10;Description automatically generated"/>
                    <pic:cNvPicPr/>
                  </pic:nvPicPr>
                  <pic:blipFill>
                    <a:blip r:embed="rId26"/>
                    <a:stretch>
                      <a:fillRect/>
                    </a:stretch>
                  </pic:blipFill>
                  <pic:spPr>
                    <a:xfrm>
                      <a:off x="0" y="0"/>
                      <a:ext cx="4503810" cy="3749365"/>
                    </a:xfrm>
                    <a:prstGeom prst="rect">
                      <a:avLst/>
                    </a:prstGeom>
                  </pic:spPr>
                </pic:pic>
              </a:graphicData>
            </a:graphic>
          </wp:inline>
        </w:drawing>
      </w:r>
    </w:p>
    <w:p w14:paraId="03C9584E" w14:textId="4D227A33" w:rsidR="00D712BD" w:rsidRDefault="00980A73" w:rsidP="00980A73">
      <w:pPr>
        <w:pStyle w:val="Caption"/>
      </w:pPr>
      <w:bookmarkStart w:id="38" w:name="_Toc156056095"/>
      <w:r>
        <w:t xml:space="preserve">Figure </w:t>
      </w:r>
      <w:r w:rsidR="00000000">
        <w:fldChar w:fldCharType="begin"/>
      </w:r>
      <w:r w:rsidR="00000000">
        <w:instrText xml:space="preserve"> SEQ Figure \* ARABIC </w:instrText>
      </w:r>
      <w:r w:rsidR="00000000">
        <w:fldChar w:fldCharType="separate"/>
      </w:r>
      <w:r w:rsidR="007F2D32">
        <w:rPr>
          <w:noProof/>
        </w:rPr>
        <w:t>8</w:t>
      </w:r>
      <w:r w:rsidR="00000000">
        <w:rPr>
          <w:noProof/>
        </w:rPr>
        <w:fldChar w:fldCharType="end"/>
      </w:r>
      <w:r>
        <w:t xml:space="preserve">: Example of a </w:t>
      </w:r>
      <w:r w:rsidR="00B20168">
        <w:t>m</w:t>
      </w:r>
      <w:r>
        <w:t>ass spawner configuration</w:t>
      </w:r>
      <w:bookmarkEnd w:id="38"/>
    </w:p>
    <w:p w14:paraId="57BC2EFF" w14:textId="77777777" w:rsidR="00980A73" w:rsidRDefault="000E5A88" w:rsidP="00980A73">
      <w:pPr>
        <w:keepNext/>
      </w:pPr>
      <w:r w:rsidRPr="000E5A88">
        <w:rPr>
          <w:noProof/>
        </w:rPr>
        <w:drawing>
          <wp:inline distT="0" distB="0" distL="0" distR="0" wp14:anchorId="0CB4D946" wp14:editId="7A0F673B">
            <wp:extent cx="5943600" cy="2595880"/>
            <wp:effectExtent l="0" t="0" r="0" b="0"/>
            <wp:docPr id="270182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2535" name="Picture 1" descr="A screenshot of a computer&#10;&#10;Description automatically generated"/>
                    <pic:cNvPicPr/>
                  </pic:nvPicPr>
                  <pic:blipFill>
                    <a:blip r:embed="rId27"/>
                    <a:stretch>
                      <a:fillRect/>
                    </a:stretch>
                  </pic:blipFill>
                  <pic:spPr>
                    <a:xfrm>
                      <a:off x="0" y="0"/>
                      <a:ext cx="5943600" cy="2595880"/>
                    </a:xfrm>
                    <a:prstGeom prst="rect">
                      <a:avLst/>
                    </a:prstGeom>
                  </pic:spPr>
                </pic:pic>
              </a:graphicData>
            </a:graphic>
          </wp:inline>
        </w:drawing>
      </w:r>
    </w:p>
    <w:p w14:paraId="3EC42E36" w14:textId="645B831D" w:rsidR="00BB753F" w:rsidRDefault="00980A73" w:rsidP="00980A73">
      <w:pPr>
        <w:pStyle w:val="Caption"/>
      </w:pPr>
      <w:bookmarkStart w:id="39" w:name="_Toc156056096"/>
      <w:r>
        <w:t xml:space="preserve">Figure </w:t>
      </w:r>
      <w:r w:rsidR="00000000">
        <w:fldChar w:fldCharType="begin"/>
      </w:r>
      <w:r w:rsidR="00000000">
        <w:instrText xml:space="preserve"> SEQ Figure \* ARABIC </w:instrText>
      </w:r>
      <w:r w:rsidR="00000000">
        <w:fldChar w:fldCharType="separate"/>
      </w:r>
      <w:r w:rsidR="007F2D32">
        <w:rPr>
          <w:noProof/>
        </w:rPr>
        <w:t>9</w:t>
      </w:r>
      <w:r w:rsidR="00000000">
        <w:rPr>
          <w:noProof/>
        </w:rPr>
        <w:fldChar w:fldCharType="end"/>
      </w:r>
      <w:r>
        <w:t>: Example of an EntityConfig data asset configuration</w:t>
      </w:r>
      <w:bookmarkEnd w:id="39"/>
    </w:p>
    <w:p w14:paraId="066994D3" w14:textId="6DC5CFDC" w:rsidR="00861DFF" w:rsidRDefault="00861DFF">
      <w:r>
        <w:br w:type="page"/>
      </w:r>
    </w:p>
    <w:p w14:paraId="19D02D27" w14:textId="73D5DC86" w:rsidR="00E43D2A" w:rsidRDefault="00E43D2A" w:rsidP="009B7DF4">
      <w:pPr>
        <w:pStyle w:val="Heading4"/>
        <w:ind w:firstLine="720"/>
      </w:pPr>
      <w:r>
        <w:lastRenderedPageBreak/>
        <w:t>Target Acquisition</w:t>
      </w:r>
    </w:p>
    <w:p w14:paraId="041AF907" w14:textId="627292C0" w:rsidR="00E43D2A" w:rsidRDefault="00424491" w:rsidP="00E43D2A">
      <w:r>
        <w:t>For the target acquisition, we first need to be able to associate every entity with a certain army</w:t>
      </w:r>
      <w:r w:rsidR="00E712D2">
        <w:t>.</w:t>
      </w:r>
      <w:r w:rsidR="000007CE">
        <w:t xml:space="preserve"> </w:t>
      </w:r>
      <w:r w:rsidR="00E712D2">
        <w:t>F</w:t>
      </w:r>
      <w:r w:rsidR="000007CE">
        <w:t xml:space="preserve">or that, we add an </w:t>
      </w:r>
      <w:r w:rsidR="00560779">
        <w:t>a</w:t>
      </w:r>
      <w:r w:rsidR="009336F7">
        <w:t>rmy</w:t>
      </w:r>
      <w:r w:rsidR="00560779">
        <w:t xml:space="preserve"> ID f</w:t>
      </w:r>
      <w:r w:rsidR="009336F7">
        <w:t xml:space="preserve">ragment, </w:t>
      </w:r>
      <w:r w:rsidR="00EC4948">
        <w:t>which</w:t>
      </w:r>
      <w:r w:rsidR="009336F7">
        <w:t xml:space="preserve"> just holds an integer value that represents the army this entity belongs to.</w:t>
      </w:r>
      <w:r w:rsidR="00861DFF">
        <w:t xml:space="preserve"> You can see this in</w:t>
      </w:r>
      <w:r w:rsidR="00844CBB">
        <w:t xml:space="preserve"> </w:t>
      </w:r>
      <w:r w:rsidR="00844CBB">
        <w:fldChar w:fldCharType="begin"/>
      </w:r>
      <w:r w:rsidR="00844CBB">
        <w:instrText xml:space="preserve"> REF _Ref156039502 \h </w:instrText>
      </w:r>
      <w:r w:rsidR="00844CBB">
        <w:fldChar w:fldCharType="separate"/>
      </w:r>
      <w:r w:rsidR="00844CBB" w:rsidRPr="00844CBB">
        <w:rPr>
          <w:lang w:val="en-GB"/>
        </w:rPr>
        <w:t xml:space="preserve">Code snippet </w:t>
      </w:r>
      <w:r w:rsidR="00844CBB" w:rsidRPr="00844CBB">
        <w:rPr>
          <w:noProof/>
          <w:lang w:val="en-GB"/>
        </w:rPr>
        <w:t>2</w:t>
      </w:r>
      <w:r w:rsidR="00844CBB" w:rsidRPr="00844CBB">
        <w:rPr>
          <w:lang w:val="en-GB"/>
        </w:rPr>
        <w:t xml:space="preserve">: FArmyIdFragment definition. </w:t>
      </w:r>
      <w:r w:rsidR="00844CBB" w:rsidRPr="002A061C">
        <w:rPr>
          <w:lang w:val="en-GB"/>
        </w:rPr>
        <w:t>This is a simple example of how to define a</w:t>
      </w:r>
      <w:r w:rsidR="00844CBB">
        <w:rPr>
          <w:lang w:val="en-GB"/>
        </w:rPr>
        <w:t xml:space="preserve"> fragment</w:t>
      </w:r>
      <w:r w:rsidR="00844CBB">
        <w:fldChar w:fldCharType="end"/>
      </w:r>
      <w:r w:rsidR="00861DFF">
        <w:t>.</w:t>
      </w:r>
    </w:p>
    <w:p w14:paraId="28F31291"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6F008A"/>
          <w:sz w:val="19"/>
          <w:szCs w:val="19"/>
          <w:lang w:val="en-GB"/>
        </w:rPr>
        <w:t>USTRUCT</w:t>
      </w:r>
      <w:r>
        <w:rPr>
          <w:rFonts w:ascii="Cascadia Mono" w:hAnsi="Cascadia Mono" w:cs="Cascadia Mono"/>
          <w:color w:val="000000"/>
          <w:sz w:val="19"/>
          <w:szCs w:val="19"/>
          <w:lang w:val="en-GB"/>
        </w:rPr>
        <w:t>()</w:t>
      </w:r>
    </w:p>
    <w:p w14:paraId="101C1647"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struct</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BATTLESIMULATORMASS_API</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ArmyIdFragment</w:t>
      </w:r>
      <w:r>
        <w:rPr>
          <w:rFonts w:ascii="Cascadia Mono" w:hAnsi="Cascadia Mono" w:cs="Cascadia Mono"/>
          <w:color w:val="000000"/>
          <w:sz w:val="19"/>
          <w:szCs w:val="19"/>
          <w:lang w:val="en-GB"/>
        </w:rPr>
        <w:t xml:space="preserve"> : </w:t>
      </w:r>
      <w:r>
        <w:rPr>
          <w:rFonts w:ascii="Cascadia Mono" w:hAnsi="Cascadia Mono" w:cs="Cascadia Mono"/>
          <w:color w:val="0000FF"/>
          <w:sz w:val="19"/>
          <w:szCs w:val="19"/>
          <w:lang w:val="en-GB"/>
        </w:rPr>
        <w:t>public</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Fragment</w:t>
      </w:r>
    </w:p>
    <w:p w14:paraId="208F4DDA"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34AA768B"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GENERATED_BODY</w:t>
      </w:r>
      <w:r>
        <w:rPr>
          <w:rFonts w:ascii="Cascadia Mono" w:hAnsi="Cascadia Mono" w:cs="Cascadia Mono"/>
          <w:color w:val="000000"/>
          <w:sz w:val="19"/>
          <w:szCs w:val="19"/>
          <w:lang w:val="en-GB"/>
        </w:rPr>
        <w:t>()</w:t>
      </w:r>
    </w:p>
    <w:p w14:paraId="0A927DE1"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p>
    <w:p w14:paraId="30F3C9E0" w14:textId="77777777" w:rsidR="001B0FD0" w:rsidRDefault="001B0FD0" w:rsidP="001B0FD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nt</w:t>
      </w:r>
      <w:r>
        <w:rPr>
          <w:rFonts w:ascii="Cascadia Mono" w:hAnsi="Cascadia Mono" w:cs="Cascadia Mono"/>
          <w:color w:val="000000"/>
          <w:sz w:val="19"/>
          <w:szCs w:val="19"/>
          <w:lang w:val="en-GB"/>
        </w:rPr>
        <w:t xml:space="preserve"> ArmyId = 0;</w:t>
      </w:r>
    </w:p>
    <w:p w14:paraId="3CB8EF1C" w14:textId="13946581" w:rsidR="00980A73" w:rsidRDefault="001B0FD0" w:rsidP="001B0FD0">
      <w:pPr>
        <w:keepNext/>
      </w:pPr>
      <w:r>
        <w:rPr>
          <w:rFonts w:ascii="Cascadia Mono" w:hAnsi="Cascadia Mono" w:cs="Cascadia Mono"/>
          <w:color w:val="000000"/>
          <w:sz w:val="19"/>
          <w:szCs w:val="19"/>
          <w:lang w:val="en-GB"/>
        </w:rPr>
        <w:t>};</w:t>
      </w:r>
    </w:p>
    <w:p w14:paraId="506B70DF" w14:textId="12A38139" w:rsidR="008E311D" w:rsidRPr="002A061C" w:rsidRDefault="00980A73" w:rsidP="00980A73">
      <w:pPr>
        <w:pStyle w:val="Caption"/>
        <w:rPr>
          <w:lang w:val="en-GB"/>
        </w:rPr>
      </w:pPr>
      <w:bookmarkStart w:id="40" w:name="_Ref156039369"/>
      <w:bookmarkStart w:id="41" w:name="_Ref156039502"/>
      <w:bookmarkStart w:id="42" w:name="_Toc156056107"/>
      <w:r w:rsidRPr="002A061C">
        <w:rPr>
          <w:lang w:val="fr-BE"/>
        </w:rPr>
        <w:t xml:space="preserve">Code snippet </w:t>
      </w:r>
      <w:r w:rsidR="00000000">
        <w:fldChar w:fldCharType="begin"/>
      </w:r>
      <w:r w:rsidR="00000000" w:rsidRPr="002A061C">
        <w:rPr>
          <w:lang w:val="fr-BE"/>
        </w:rPr>
        <w:instrText xml:space="preserve"> SEQ Code_snippet \* ARABIC </w:instrText>
      </w:r>
      <w:r w:rsidR="00000000">
        <w:fldChar w:fldCharType="separate"/>
      </w:r>
      <w:r w:rsidR="00F14856">
        <w:rPr>
          <w:noProof/>
          <w:lang w:val="fr-BE"/>
        </w:rPr>
        <w:t>2</w:t>
      </w:r>
      <w:r w:rsidR="00000000">
        <w:rPr>
          <w:noProof/>
        </w:rPr>
        <w:fldChar w:fldCharType="end"/>
      </w:r>
      <w:bookmarkEnd w:id="40"/>
      <w:r w:rsidRPr="002A061C">
        <w:rPr>
          <w:lang w:val="fr-BE"/>
        </w:rPr>
        <w:t>: FArmyIdFragment definition</w:t>
      </w:r>
      <w:r w:rsidR="002A061C" w:rsidRPr="002A061C">
        <w:rPr>
          <w:lang w:val="fr-BE"/>
        </w:rPr>
        <w:t xml:space="preserve">. </w:t>
      </w:r>
      <w:r w:rsidR="002A061C" w:rsidRPr="002A061C">
        <w:rPr>
          <w:lang w:val="en-GB"/>
        </w:rPr>
        <w:t>This is a simple example of how to define a</w:t>
      </w:r>
      <w:r w:rsidR="002A061C">
        <w:rPr>
          <w:lang w:val="en-GB"/>
        </w:rPr>
        <w:t xml:space="preserve"> fragment</w:t>
      </w:r>
      <w:bookmarkEnd w:id="41"/>
      <w:bookmarkEnd w:id="42"/>
    </w:p>
    <w:p w14:paraId="3608DCE9" w14:textId="77777777" w:rsidR="00CE0916" w:rsidRPr="002A061C" w:rsidRDefault="00CE0916" w:rsidP="00CE0916">
      <w:pPr>
        <w:rPr>
          <w:lang w:val="en-GB"/>
        </w:rPr>
      </w:pPr>
    </w:p>
    <w:p w14:paraId="7461071C" w14:textId="4C7F5E84" w:rsidR="00115DEC" w:rsidRPr="00E920EC" w:rsidRDefault="009336F7" w:rsidP="00E920EC">
      <w:r>
        <w:t xml:space="preserve">Ideally, we should be able to configure a spawner to spawn units with a specific army </w:t>
      </w:r>
      <w:r w:rsidR="00D712BD">
        <w:t>ID</w:t>
      </w:r>
      <w:r>
        <w:t>. This is not possible with the default spawner</w:t>
      </w:r>
      <w:r w:rsidR="00D712BD">
        <w:t xml:space="preserve"> – data generator setup. To solve this issue, we create our own spawn data generator, based on the default EQS </w:t>
      </w:r>
      <w:r w:rsidR="00424980">
        <w:t>s</w:t>
      </w:r>
      <w:r w:rsidR="00D712BD">
        <w:t>pawn</w:t>
      </w:r>
      <w:r w:rsidR="00424980">
        <w:t xml:space="preserve"> p</w:t>
      </w:r>
      <w:r w:rsidR="00D712BD">
        <w:t>oints generator</w:t>
      </w:r>
      <w:r w:rsidR="002942FE">
        <w:t>.</w:t>
      </w:r>
      <w:r w:rsidR="00D712BD">
        <w:t xml:space="preserve"> </w:t>
      </w:r>
      <w:r w:rsidR="002942FE">
        <w:t xml:space="preserve">Here </w:t>
      </w:r>
      <w:r w:rsidR="00D712BD">
        <w:t>we just add an extra value,</w:t>
      </w:r>
      <w:r w:rsidR="00F35AF4">
        <w:t xml:space="preserve"> the</w:t>
      </w:r>
      <w:r w:rsidR="00D712BD">
        <w:t xml:space="preserve"> </w:t>
      </w:r>
      <w:r w:rsidR="00F35AF4">
        <w:t>a</w:t>
      </w:r>
      <w:r w:rsidR="00D712BD">
        <w:t>rmy</w:t>
      </w:r>
      <w:r w:rsidR="00F35AF4">
        <w:t xml:space="preserve"> ID</w:t>
      </w:r>
      <w:r w:rsidR="00D712BD">
        <w:t>, to the spawn</w:t>
      </w:r>
      <w:r w:rsidR="002076FA">
        <w:t xml:space="preserve"> </w:t>
      </w:r>
      <w:r w:rsidR="00D712BD">
        <w:t xml:space="preserve">data. Then we also create a copy of the default </w:t>
      </w:r>
      <w:r w:rsidR="00D712BD" w:rsidRPr="00D712BD">
        <w:t>UMassSpawnLocationProcessor</w:t>
      </w:r>
      <w:r w:rsidR="00D712BD">
        <w:t xml:space="preserve"> that sets up all spawned entities with the correct  spawn transforms, we again just add the army ID.</w:t>
      </w:r>
    </w:p>
    <w:p w14:paraId="714924B3" w14:textId="216DA186" w:rsidR="00321BC4" w:rsidRDefault="00D712BD" w:rsidP="00E43D2A">
      <w:r>
        <w:t>Next, we need to be able to get a list of all possible targets. For that, we will be using a World Subsystem, which is similar to a singleton in that it can easily be accessed from any class. It is created right before the world initializes, and destroyed after the world cleans up.</w:t>
      </w:r>
      <w:r w:rsidR="002B2C46">
        <w:br/>
      </w:r>
      <w:r>
        <w:t xml:space="preserve">This subsystem will hold an array of arrays </w:t>
      </w:r>
      <w:r w:rsidR="00321BC4">
        <w:t>of</w:t>
      </w:r>
      <w:r>
        <w:t xml:space="preserve"> </w:t>
      </w:r>
      <w:r w:rsidR="00941CDE">
        <w:t>m</w:t>
      </w:r>
      <w:r>
        <w:t>ass</w:t>
      </w:r>
      <w:r w:rsidR="00941CDE">
        <w:t xml:space="preserve"> e</w:t>
      </w:r>
      <w:r>
        <w:t>ntity</w:t>
      </w:r>
      <w:r w:rsidR="00941CDE">
        <w:t xml:space="preserve"> h</w:t>
      </w:r>
      <w:r>
        <w:t>andle</w:t>
      </w:r>
      <w:r w:rsidR="00321BC4">
        <w:t xml:space="preserve">, similar to the simple battle simulator. </w:t>
      </w:r>
      <w:r w:rsidR="00272FAB">
        <w:t>A mass entity handle</w:t>
      </w:r>
      <w:r w:rsidR="00321BC4">
        <w:t xml:space="preserve"> is a struct that can be used together with the </w:t>
      </w:r>
      <w:r w:rsidR="009556B4">
        <w:t>e</w:t>
      </w:r>
      <w:r w:rsidR="00321BC4">
        <w:t>ntity</w:t>
      </w:r>
      <w:r w:rsidR="009556B4">
        <w:t xml:space="preserve"> m</w:t>
      </w:r>
      <w:r w:rsidR="00321BC4">
        <w:t>anager to operate on a specific entity, for example getting a specific fragment or tag.</w:t>
      </w:r>
      <w:r w:rsidR="002B2C46">
        <w:br/>
      </w:r>
      <w:r w:rsidR="00321BC4">
        <w:t xml:space="preserve">We then create a </w:t>
      </w:r>
      <w:r w:rsidR="00B73BB7">
        <w:t>t</w:t>
      </w:r>
      <w:r w:rsidR="00321BC4">
        <w:t>arget</w:t>
      </w:r>
      <w:r w:rsidR="00B73BB7">
        <w:t xml:space="preserve"> a</w:t>
      </w:r>
      <w:r w:rsidR="00321BC4">
        <w:t>cquisition</w:t>
      </w:r>
      <w:r w:rsidR="00B73BB7">
        <w:t xml:space="preserve"> p</w:t>
      </w:r>
      <w:r w:rsidR="00321BC4">
        <w:t xml:space="preserve">rocessor, where we go over every entity and </w:t>
      </w:r>
      <w:r w:rsidR="000A2FDF">
        <w:t xml:space="preserve">for each one, we go over all entity arrays that are not at the index of our own army ID, to find the one that is closest. We then update our </w:t>
      </w:r>
      <w:r w:rsidR="00053C1B">
        <w:t>t</w:t>
      </w:r>
      <w:r w:rsidR="000A2FDF">
        <w:t>arget</w:t>
      </w:r>
      <w:r w:rsidR="00053C1B">
        <w:t xml:space="preserve"> a</w:t>
      </w:r>
      <w:r w:rsidR="000A2FDF">
        <w:t>cquisition</w:t>
      </w:r>
      <w:r w:rsidR="00053C1B">
        <w:t xml:space="preserve"> f</w:t>
      </w:r>
      <w:r w:rsidR="000A2FDF">
        <w:t>ragment with the target we found.</w:t>
      </w:r>
      <w:r w:rsidR="00844CBB">
        <w:t xml:space="preserve"> The code can be seen </w:t>
      </w:r>
      <w:r w:rsidR="00844CBB">
        <w:fldChar w:fldCharType="begin"/>
      </w:r>
      <w:r w:rsidR="00844CBB">
        <w:instrText xml:space="preserve"> REF _Ref156039530 \p \h </w:instrText>
      </w:r>
      <w:r w:rsidR="00844CBB">
        <w:fldChar w:fldCharType="separate"/>
      </w:r>
      <w:r w:rsidR="00844CBB">
        <w:t>bel</w:t>
      </w:r>
      <w:r w:rsidR="00844CBB">
        <w:t>o</w:t>
      </w:r>
      <w:r w:rsidR="00844CBB">
        <w:t>w</w:t>
      </w:r>
      <w:r w:rsidR="00844CBB">
        <w:fldChar w:fldCharType="end"/>
      </w:r>
      <w:r w:rsidR="00844CBB">
        <w:t>.</w:t>
      </w:r>
    </w:p>
    <w:p w14:paraId="062922BF"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EntityQuery.ForEachEntityChunk(</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 ([&amp;](</w:t>
      </w:r>
      <w:r>
        <w:rPr>
          <w:rFonts w:ascii="Cascadia Mono" w:hAnsi="Cascadia Mono" w:cs="Cascadia Mono"/>
          <w:color w:val="2B91AF"/>
          <w:sz w:val="19"/>
          <w:szCs w:val="19"/>
          <w:lang w:val="en-GB"/>
        </w:rPr>
        <w:t>FMassExecutionContex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73269A34" w14:textId="5584108D"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AF6AC29" w14:textId="18717C3C" w:rsid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TArrayView</w:t>
      </w:r>
      <w:r>
        <w:rPr>
          <w:rFonts w:ascii="Cascadia Mono" w:hAnsi="Cascadia Mono" w:cs="Cascadia Mono"/>
          <w:color w:val="000000"/>
          <w:sz w:val="19"/>
          <w:szCs w:val="19"/>
          <w:lang w:val="en-GB"/>
        </w:rPr>
        <w:t>&lt;</w:t>
      </w:r>
      <w:r>
        <w:rPr>
          <w:rFonts w:ascii="Cascadia Mono" w:hAnsi="Cascadia Mono" w:cs="Cascadia Mono"/>
          <w:color w:val="2B91AF"/>
          <w:sz w:val="19"/>
          <w:szCs w:val="19"/>
          <w:lang w:val="en-GB"/>
        </w:rPr>
        <w:t>FArmyIdFragment</w:t>
      </w:r>
      <w:r>
        <w:rPr>
          <w:rFonts w:ascii="Cascadia Mono" w:hAnsi="Cascadia Mono" w:cs="Cascadia Mono"/>
          <w:color w:val="000000"/>
          <w:sz w:val="19"/>
          <w:szCs w:val="19"/>
          <w:lang w:val="en-GB"/>
        </w:rPr>
        <w:t xml:space="preserve">&gt; ArmyIdList =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MutableFragmentView&lt;</w:t>
      </w:r>
      <w:r>
        <w:rPr>
          <w:rFonts w:ascii="Cascadia Mono" w:hAnsi="Cascadia Mono" w:cs="Cascadia Mono"/>
          <w:color w:val="2B91AF"/>
          <w:sz w:val="19"/>
          <w:szCs w:val="19"/>
          <w:lang w:val="en-GB"/>
        </w:rPr>
        <w:t>FArmyIdFragment</w:t>
      </w:r>
      <w:r>
        <w:rPr>
          <w:rFonts w:ascii="Cascadia Mono" w:hAnsi="Cascadia Mono" w:cs="Cascadia Mono"/>
          <w:color w:val="000000"/>
          <w:sz w:val="19"/>
          <w:szCs w:val="19"/>
          <w:lang w:val="en-GB"/>
        </w:rPr>
        <w:t>&gt;();</w:t>
      </w:r>
    </w:p>
    <w:p w14:paraId="543770B1" w14:textId="28F04C13"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r w:rsidRPr="001172CA">
        <w:rPr>
          <w:rFonts w:ascii="Cascadia Mono" w:hAnsi="Cascadia Mono" w:cs="Cascadia Mono"/>
          <w:color w:val="0000FF"/>
          <w:sz w:val="19"/>
          <w:szCs w:val="19"/>
          <w:lang w:val="fr-BE"/>
        </w:rPr>
        <w:t>const</w:t>
      </w:r>
      <w:r w:rsidRPr="001172CA">
        <w:rPr>
          <w:rFonts w:ascii="Cascadia Mono" w:hAnsi="Cascadia Mono" w:cs="Cascadia Mono"/>
          <w:color w:val="000000"/>
          <w:sz w:val="19"/>
          <w:szCs w:val="19"/>
          <w:lang w:val="fr-BE"/>
        </w:rPr>
        <w:t xml:space="preserve"> </w:t>
      </w:r>
      <w:r w:rsidRPr="001172CA">
        <w:rPr>
          <w:rFonts w:ascii="Cascadia Mono" w:hAnsi="Cascadia Mono" w:cs="Cascadia Mono"/>
          <w:color w:val="2B91AF"/>
          <w:sz w:val="19"/>
          <w:szCs w:val="19"/>
          <w:lang w:val="fr-BE"/>
        </w:rPr>
        <w:t>TArrayView</w:t>
      </w:r>
      <w:r w:rsidRPr="001172CA">
        <w:rPr>
          <w:rFonts w:ascii="Cascadia Mono" w:hAnsi="Cascadia Mono" w:cs="Cascadia Mono"/>
          <w:color w:val="000000"/>
          <w:sz w:val="19"/>
          <w:szCs w:val="19"/>
          <w:lang w:val="fr-BE"/>
        </w:rPr>
        <w:t>&lt;</w:t>
      </w:r>
      <w:r w:rsidRPr="001172CA">
        <w:rPr>
          <w:rFonts w:ascii="Cascadia Mono" w:hAnsi="Cascadia Mono" w:cs="Cascadia Mono"/>
          <w:color w:val="2B91AF"/>
          <w:sz w:val="19"/>
          <w:szCs w:val="19"/>
          <w:lang w:val="fr-BE"/>
        </w:rPr>
        <w:t>FUnitTargetAcquisitionFragment</w:t>
      </w:r>
      <w:r w:rsidRPr="001172CA">
        <w:rPr>
          <w:rFonts w:ascii="Cascadia Mono" w:hAnsi="Cascadia Mono" w:cs="Cascadia Mono"/>
          <w:color w:val="000000"/>
          <w:sz w:val="19"/>
          <w:szCs w:val="19"/>
          <w:lang w:val="fr-BE"/>
        </w:rPr>
        <w:t xml:space="preserve">&gt; TargetAcquisitionList = </w:t>
      </w:r>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MutableFragmentView&lt;</w:t>
      </w:r>
      <w:r w:rsidRPr="001172CA">
        <w:rPr>
          <w:rFonts w:ascii="Cascadia Mono" w:hAnsi="Cascadia Mono" w:cs="Cascadia Mono"/>
          <w:color w:val="2B91AF"/>
          <w:sz w:val="19"/>
          <w:szCs w:val="19"/>
          <w:lang w:val="fr-BE"/>
        </w:rPr>
        <w:t>FUnitTargetAcquisitionFragment</w:t>
      </w:r>
      <w:r w:rsidRPr="001172CA">
        <w:rPr>
          <w:rFonts w:ascii="Cascadia Mono" w:hAnsi="Cascadia Mono" w:cs="Cascadia Mono"/>
          <w:color w:val="000000"/>
          <w:sz w:val="19"/>
          <w:szCs w:val="19"/>
          <w:lang w:val="fr-BE"/>
        </w:rPr>
        <w:t>&gt;();</w:t>
      </w:r>
    </w:p>
    <w:p w14:paraId="6DEB214C" w14:textId="050DC0D4"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r w:rsidRPr="001172CA">
        <w:rPr>
          <w:rFonts w:ascii="Cascadia Mono" w:hAnsi="Cascadia Mono" w:cs="Cascadia Mono"/>
          <w:color w:val="0000FF"/>
          <w:sz w:val="19"/>
          <w:szCs w:val="19"/>
          <w:lang w:val="fr-BE"/>
        </w:rPr>
        <w:t>const</w:t>
      </w:r>
      <w:r w:rsidRPr="001172CA">
        <w:rPr>
          <w:rFonts w:ascii="Cascadia Mono" w:hAnsi="Cascadia Mono" w:cs="Cascadia Mono"/>
          <w:color w:val="000000"/>
          <w:sz w:val="19"/>
          <w:szCs w:val="19"/>
          <w:lang w:val="fr-BE"/>
        </w:rPr>
        <w:t xml:space="preserve"> </w:t>
      </w:r>
      <w:r w:rsidRPr="001172CA">
        <w:rPr>
          <w:rFonts w:ascii="Cascadia Mono" w:hAnsi="Cascadia Mono" w:cs="Cascadia Mono"/>
          <w:color w:val="2B91AF"/>
          <w:sz w:val="19"/>
          <w:szCs w:val="19"/>
          <w:lang w:val="fr-BE"/>
        </w:rPr>
        <w:t>TConstArrayView</w:t>
      </w:r>
      <w:r w:rsidRPr="001172CA">
        <w:rPr>
          <w:rFonts w:ascii="Cascadia Mono" w:hAnsi="Cascadia Mono" w:cs="Cascadia Mono"/>
          <w:color w:val="000000"/>
          <w:sz w:val="19"/>
          <w:szCs w:val="19"/>
          <w:lang w:val="fr-BE"/>
        </w:rPr>
        <w:t>&lt;</w:t>
      </w:r>
      <w:r w:rsidRPr="001172CA">
        <w:rPr>
          <w:rFonts w:ascii="Cascadia Mono" w:hAnsi="Cascadia Mono" w:cs="Cascadia Mono"/>
          <w:color w:val="2B91AF"/>
          <w:sz w:val="19"/>
          <w:szCs w:val="19"/>
          <w:lang w:val="fr-BE"/>
        </w:rPr>
        <w:t>FTransformFragment</w:t>
      </w:r>
      <w:r w:rsidRPr="001172CA">
        <w:rPr>
          <w:rFonts w:ascii="Cascadia Mono" w:hAnsi="Cascadia Mono" w:cs="Cascadia Mono"/>
          <w:color w:val="000000"/>
          <w:sz w:val="19"/>
          <w:szCs w:val="19"/>
          <w:lang w:val="fr-BE"/>
        </w:rPr>
        <w:t xml:space="preserve">&gt; TransformList = </w:t>
      </w:r>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FragmentView&lt;</w:t>
      </w:r>
      <w:r w:rsidRPr="001172CA">
        <w:rPr>
          <w:rFonts w:ascii="Cascadia Mono" w:hAnsi="Cascadia Mono" w:cs="Cascadia Mono"/>
          <w:color w:val="2B91AF"/>
          <w:sz w:val="19"/>
          <w:szCs w:val="19"/>
          <w:lang w:val="fr-BE"/>
        </w:rPr>
        <w:t>FTransformFragment</w:t>
      </w:r>
      <w:r w:rsidRPr="001172CA">
        <w:rPr>
          <w:rFonts w:ascii="Cascadia Mono" w:hAnsi="Cascadia Mono" w:cs="Cascadia Mono"/>
          <w:color w:val="000000"/>
          <w:sz w:val="19"/>
          <w:szCs w:val="19"/>
          <w:lang w:val="fr-BE"/>
        </w:rPr>
        <w:t>&gt;();</w:t>
      </w:r>
    </w:p>
    <w:p w14:paraId="70694922" w14:textId="77777777"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p>
    <w:p w14:paraId="1227862E" w14:textId="732FE51B" w:rsidR="001172CA" w:rsidRPr="001172CA" w:rsidRDefault="001172CA" w:rsidP="001172CA">
      <w:pPr>
        <w:autoSpaceDE w:val="0"/>
        <w:autoSpaceDN w:val="0"/>
        <w:adjustRightInd w:val="0"/>
        <w:spacing w:before="0" w:after="0" w:line="240" w:lineRule="auto"/>
        <w:ind w:left="1440"/>
        <w:rPr>
          <w:rFonts w:ascii="Cascadia Mono" w:hAnsi="Cascadia Mono" w:cs="Cascadia Mono"/>
          <w:color w:val="000000"/>
          <w:sz w:val="19"/>
          <w:szCs w:val="19"/>
          <w:lang w:val="fr-BE"/>
        </w:rPr>
      </w:pPr>
      <w:r w:rsidRPr="001172CA">
        <w:rPr>
          <w:rFonts w:ascii="Cascadia Mono" w:hAnsi="Cascadia Mono" w:cs="Cascadia Mono"/>
          <w:color w:val="0000FF"/>
          <w:sz w:val="19"/>
          <w:szCs w:val="19"/>
          <w:lang w:val="fr-BE"/>
        </w:rPr>
        <w:t>for</w:t>
      </w:r>
      <w:r w:rsidRPr="001172CA">
        <w:rPr>
          <w:rFonts w:ascii="Cascadia Mono" w:hAnsi="Cascadia Mono" w:cs="Cascadia Mono"/>
          <w:color w:val="000000"/>
          <w:sz w:val="19"/>
          <w:szCs w:val="19"/>
          <w:lang w:val="fr-BE"/>
        </w:rPr>
        <w:t xml:space="preserve"> (</w:t>
      </w:r>
      <w:r w:rsidRPr="001172CA">
        <w:rPr>
          <w:rFonts w:ascii="Cascadia Mono" w:hAnsi="Cascadia Mono" w:cs="Cascadia Mono"/>
          <w:color w:val="2B91AF"/>
          <w:sz w:val="19"/>
          <w:szCs w:val="19"/>
          <w:lang w:val="fr-BE"/>
        </w:rPr>
        <w:t>int32</w:t>
      </w:r>
      <w:r w:rsidRPr="001172CA">
        <w:rPr>
          <w:rFonts w:ascii="Cascadia Mono" w:hAnsi="Cascadia Mono" w:cs="Cascadia Mono"/>
          <w:color w:val="000000"/>
          <w:sz w:val="19"/>
          <w:szCs w:val="19"/>
          <w:lang w:val="fr-BE"/>
        </w:rPr>
        <w:t xml:space="preserve"> EntityIndex = 0; EntityIndex &lt; </w:t>
      </w:r>
      <w:r w:rsidRPr="001172CA">
        <w:rPr>
          <w:rFonts w:ascii="Cascadia Mono" w:hAnsi="Cascadia Mono" w:cs="Cascadia Mono"/>
          <w:color w:val="808080"/>
          <w:sz w:val="19"/>
          <w:szCs w:val="19"/>
          <w:lang w:val="fr-BE"/>
        </w:rPr>
        <w:t>Context</w:t>
      </w:r>
      <w:r w:rsidRPr="001172CA">
        <w:rPr>
          <w:rFonts w:ascii="Cascadia Mono" w:hAnsi="Cascadia Mono" w:cs="Cascadia Mono"/>
          <w:color w:val="000000"/>
          <w:sz w:val="19"/>
          <w:szCs w:val="19"/>
          <w:lang w:val="fr-BE"/>
        </w:rPr>
        <w:t>.GetNumEntities(); ++EntityIndex)</w:t>
      </w:r>
    </w:p>
    <w:p w14:paraId="11534AB0" w14:textId="0F753286"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t>{</w:t>
      </w:r>
    </w:p>
    <w:p w14:paraId="4364E95A" w14:textId="1E1FFFF2"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fr-BE"/>
        </w:rPr>
      </w:pP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r>
      <w:r w:rsidRPr="001172CA">
        <w:rPr>
          <w:rFonts w:ascii="Cascadia Mono" w:hAnsi="Cascadia Mono" w:cs="Cascadia Mono"/>
          <w:color w:val="000000"/>
          <w:sz w:val="19"/>
          <w:szCs w:val="19"/>
          <w:lang w:val="fr-BE"/>
        </w:rPr>
        <w:tab/>
      </w:r>
      <w:r w:rsidRPr="001172CA">
        <w:rPr>
          <w:rFonts w:ascii="Cascadia Mono" w:hAnsi="Cascadia Mono" w:cs="Cascadia Mono"/>
          <w:color w:val="008000"/>
          <w:sz w:val="19"/>
          <w:szCs w:val="19"/>
          <w:lang w:val="fr-BE"/>
        </w:rPr>
        <w:t>//Acquire target</w:t>
      </w:r>
    </w:p>
    <w:p w14:paraId="1158EA01" w14:textId="6F71E53F" w:rsidR="001172CA" w:rsidRP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sidRPr="001172CA">
        <w:rPr>
          <w:rFonts w:ascii="Cascadia Mono" w:hAnsi="Cascadia Mono" w:cs="Cascadia Mono"/>
          <w:color w:val="0000FF"/>
          <w:sz w:val="19"/>
          <w:szCs w:val="19"/>
          <w:lang w:val="en-GB"/>
        </w:rPr>
        <w:t>float</w:t>
      </w:r>
      <w:r w:rsidRPr="001172CA">
        <w:rPr>
          <w:rFonts w:ascii="Cascadia Mono" w:hAnsi="Cascadia Mono" w:cs="Cascadia Mono"/>
          <w:color w:val="000000"/>
          <w:sz w:val="19"/>
          <w:szCs w:val="19"/>
          <w:lang w:val="en-GB"/>
        </w:rPr>
        <w:t>&amp; ClosestDistanceSqr = TargetAcquisitionList</w:t>
      </w:r>
      <w:r w:rsidRPr="001172CA">
        <w:rPr>
          <w:rFonts w:ascii="Cascadia Mono" w:hAnsi="Cascadia Mono" w:cs="Cascadia Mono"/>
          <w:color w:val="008080"/>
          <w:sz w:val="19"/>
          <w:szCs w:val="19"/>
          <w:lang w:val="en-GB"/>
        </w:rPr>
        <w:t>[</w:t>
      </w:r>
      <w:r w:rsidRPr="001172CA">
        <w:rPr>
          <w:rFonts w:ascii="Cascadia Mono" w:hAnsi="Cascadia Mono" w:cs="Cascadia Mono"/>
          <w:color w:val="000000"/>
          <w:sz w:val="19"/>
          <w:szCs w:val="19"/>
          <w:lang w:val="en-GB"/>
        </w:rPr>
        <w:t>EntityIndex</w:t>
      </w:r>
      <w:r w:rsidRPr="001172CA">
        <w:rPr>
          <w:rFonts w:ascii="Cascadia Mono" w:hAnsi="Cascadia Mono" w:cs="Cascadia Mono"/>
          <w:color w:val="008080"/>
          <w:sz w:val="19"/>
          <w:szCs w:val="19"/>
          <w:lang w:val="en-GB"/>
        </w:rPr>
        <w:t>]</w:t>
      </w:r>
      <w:r w:rsidRPr="001172CA">
        <w:rPr>
          <w:rFonts w:ascii="Cascadia Mono" w:hAnsi="Cascadia Mono" w:cs="Cascadia Mono"/>
          <w:color w:val="000000"/>
          <w:sz w:val="19"/>
          <w:szCs w:val="19"/>
          <w:lang w:val="en-GB"/>
        </w:rPr>
        <w:t>.ClosestTargetDistanceSqr;</w:t>
      </w:r>
    </w:p>
    <w:p w14:paraId="1B15E6B5" w14:textId="7F749AD1"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t xml:space="preserve">ClosestDistanceSqr = </w:t>
      </w:r>
      <w:r w:rsidRPr="001172CA">
        <w:rPr>
          <w:rFonts w:ascii="Cascadia Mono" w:hAnsi="Cascadia Mono" w:cs="Cascadia Mono"/>
          <w:color w:val="6F008A"/>
          <w:sz w:val="19"/>
          <w:szCs w:val="19"/>
          <w:lang w:val="en-GB"/>
        </w:rPr>
        <w:t>FLT_MAX</w:t>
      </w:r>
      <w:r w:rsidRPr="001172CA">
        <w:rPr>
          <w:rFonts w:ascii="Cascadia Mono" w:hAnsi="Cascadia Mono" w:cs="Cascadia Mono"/>
          <w:color w:val="000000"/>
          <w:sz w:val="19"/>
          <w:szCs w:val="19"/>
          <w:lang w:val="en-GB"/>
        </w:rPr>
        <w:t>;</w:t>
      </w:r>
    </w:p>
    <w:p w14:paraId="32406607" w14:textId="77777777" w:rsidR="001172CA" w:rsidRP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p>
    <w:p w14:paraId="6B96DDD4" w14:textId="37644AB9"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sidRPr="001172CA">
        <w:rPr>
          <w:rFonts w:ascii="Cascadia Mono" w:hAnsi="Cascadia Mono" w:cs="Cascadia Mono"/>
          <w:color w:val="000000"/>
          <w:sz w:val="19"/>
          <w:szCs w:val="19"/>
          <w:lang w:val="en-GB"/>
        </w:rPr>
        <w:tab/>
      </w:r>
      <w:r>
        <w:rPr>
          <w:rFonts w:ascii="Cascadia Mono" w:hAnsi="Cascadia Mono" w:cs="Cascadia Mono"/>
          <w:color w:val="008000"/>
          <w:sz w:val="19"/>
          <w:szCs w:val="19"/>
          <w:lang w:val="en-GB"/>
        </w:rPr>
        <w:t>//Loop over all entities in TargetAcquisitionSubsystem</w:t>
      </w:r>
    </w:p>
    <w:p w14:paraId="15C8EC34" w14:textId="27CF8D51" w:rsid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lastRenderedPageBreak/>
        <w:t>auto</w:t>
      </w:r>
      <w:r>
        <w:rPr>
          <w:rFonts w:ascii="Cascadia Mono" w:hAnsi="Cascadia Mono" w:cs="Cascadia Mono"/>
          <w:color w:val="000000"/>
          <w:sz w:val="19"/>
          <w:szCs w:val="19"/>
          <w:lang w:val="en-GB"/>
        </w:rPr>
        <w:t>&amp; EntitiesArrays = TargetAcquisitionSubsystem-&gt;GetPossibleTargetEntities();</w:t>
      </w:r>
    </w:p>
    <w:p w14:paraId="581A46CE" w14:textId="54A5CFF7" w:rsidR="001172CA" w:rsidRDefault="001172CA" w:rsidP="001172CA">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ArrayIndex{}; ArrayIndex &lt; EntitiesArrays.Num(); ++ArrayIndex)</w:t>
      </w:r>
    </w:p>
    <w:p w14:paraId="031B245B" w14:textId="7828247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434E7087" w14:textId="370D205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Skip those with the same army id</w:t>
      </w:r>
    </w:p>
    <w:p w14:paraId="333FD119" w14:textId="0D9D606D"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ArrayIndex == ArmyId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ArmyId)</w:t>
      </w:r>
    </w:p>
    <w:p w14:paraId="324585B3" w14:textId="6988F463"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3026E0CC" w14:textId="46145C0C"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5E8AB17F" w14:textId="161C0949"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9C8489B"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63961243" w14:textId="4C9CEF9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Find closest entity</w:t>
      </w:r>
    </w:p>
    <w:p w14:paraId="0F4777C6" w14:textId="195DC40C" w:rsidR="001172CA" w:rsidRDefault="001172CA" w:rsidP="001172CA">
      <w:pPr>
        <w:autoSpaceDE w:val="0"/>
        <w:autoSpaceDN w:val="0"/>
        <w:adjustRightInd w:val="0"/>
        <w:spacing w:before="0" w:after="0" w:line="240" w:lineRule="auto"/>
        <w:ind w:left="288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ntityHandle</w:t>
      </w:r>
      <w:r>
        <w:rPr>
          <w:rFonts w:ascii="Cascadia Mono" w:hAnsi="Cascadia Mono" w:cs="Cascadia Mono"/>
          <w:color w:val="000000"/>
          <w:sz w:val="19"/>
          <w:szCs w:val="19"/>
          <w:lang w:val="en-GB"/>
        </w:rPr>
        <w:t>&amp; Handle : EntitiesArray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Arra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w:t>
      </w:r>
    </w:p>
    <w:p w14:paraId="43CA9BD4" w14:textId="3D36C452"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4EC8F6FF" w14:textId="79164DF6"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IsEntityValid(Handle)) </w:t>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0EB86C75"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5425737C" w14:textId="5BB4DB76" w:rsidR="001172CA" w:rsidRDefault="001172CA" w:rsidP="001172CA">
      <w:pPr>
        <w:autoSpaceDE w:val="0"/>
        <w:autoSpaceDN w:val="0"/>
        <w:adjustRightInd w:val="0"/>
        <w:spacing w:before="0" w:after="0" w:line="240" w:lineRule="auto"/>
        <w:ind w:left="3600"/>
        <w:rPr>
          <w:rFonts w:ascii="Cascadia Mono" w:hAnsi="Cascadia Mono" w:cs="Cascadia Mono"/>
          <w:color w:val="000000"/>
          <w:sz w:val="19"/>
          <w:szCs w:val="19"/>
          <w:lang w:val="en-GB"/>
        </w:rPr>
      </w:pPr>
      <w:r>
        <w:rPr>
          <w:rFonts w:ascii="Cascadia Mono" w:hAnsi="Cascadia Mono" w:cs="Cascadia Mono"/>
          <w:color w:val="0000FF"/>
          <w:sz w:val="19"/>
          <w:szCs w:val="19"/>
          <w:lang w:val="en-GB"/>
        </w:rPr>
        <w:t>auto</w:t>
      </w:r>
      <w:r>
        <w:rPr>
          <w:rFonts w:ascii="Cascadia Mono" w:hAnsi="Cascadia Mono" w:cs="Cascadia Mono"/>
          <w:color w:val="000000"/>
          <w:sz w:val="19"/>
          <w:szCs w:val="19"/>
          <w:lang w:val="en-GB"/>
        </w:rPr>
        <w:t xml:space="preserve"> HandleTransform =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GetFragmentDataStruct(Handle, </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StaticStruct()).Get&lt;</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gt;();</w:t>
      </w:r>
    </w:p>
    <w:p w14:paraId="3BCC319E" w14:textId="6CAD836D" w:rsidR="001172CA" w:rsidRDefault="001172CA" w:rsidP="001172CA">
      <w:pPr>
        <w:autoSpaceDE w:val="0"/>
        <w:autoSpaceDN w:val="0"/>
        <w:adjustRightInd w:val="0"/>
        <w:spacing w:before="0" w:after="0" w:line="240" w:lineRule="auto"/>
        <w:ind w:left="360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HandleTransform.GetTransform().GetLocation());</w:t>
      </w:r>
    </w:p>
    <w:p w14:paraId="23983E83" w14:textId="5797EA54"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DistanceSqr)</w:t>
      </w:r>
    </w:p>
    <w:p w14:paraId="22A2DF57" w14:textId="7A056A8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D5EC579" w14:textId="169665C8" w:rsidR="001172CA" w:rsidRDefault="001172CA" w:rsidP="001172CA">
      <w:pPr>
        <w:autoSpaceDE w:val="0"/>
        <w:autoSpaceDN w:val="0"/>
        <w:adjustRightInd w:val="0"/>
        <w:spacing w:before="0" w:after="0" w:line="240" w:lineRule="auto"/>
        <w:ind w:left="4320"/>
        <w:rPr>
          <w:rFonts w:ascii="Cascadia Mono" w:hAnsi="Cascadia Mono" w:cs="Cascadia Mono"/>
          <w:color w:val="000000"/>
          <w:sz w:val="19"/>
          <w:szCs w:val="19"/>
          <w:lang w:val="en-GB"/>
        </w:rPr>
      </w:pPr>
      <w:r>
        <w:rPr>
          <w:rFonts w:ascii="Cascadia Mono" w:hAnsi="Cascadia Mono" w:cs="Cascadia Mono"/>
          <w:color w:val="000000"/>
          <w:sz w:val="19"/>
          <w:szCs w:val="19"/>
          <w:lang w:val="en-GB"/>
        </w:rPr>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17CAADFE" w14:textId="22CB7855"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DistanceSqr;</w:t>
      </w:r>
    </w:p>
    <w:p w14:paraId="5581A67D" w14:textId="72D42413"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69DCF29B" w14:textId="4F78ECE1"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C542569" w14:textId="6D2456DE"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232C05B6" w14:textId="7777777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p>
    <w:p w14:paraId="6AE3E56A" w14:textId="26256867"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No target was found</w:t>
      </w:r>
    </w:p>
    <w:p w14:paraId="43E50C98" w14:textId="042304AC"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ClosestDistanceSqr == </w:t>
      </w:r>
      <w:r>
        <w:rPr>
          <w:rFonts w:ascii="Cascadia Mono" w:hAnsi="Cascadia Mono" w:cs="Cascadia Mono"/>
          <w:color w:val="6F008A"/>
          <w:sz w:val="19"/>
          <w:szCs w:val="19"/>
          <w:lang w:val="en-GB"/>
        </w:rPr>
        <w:t>FLT_MAX</w:t>
      </w:r>
      <w:r>
        <w:rPr>
          <w:rFonts w:ascii="Cascadia Mono" w:hAnsi="Cascadia Mono" w:cs="Cascadia Mono"/>
          <w:color w:val="000000"/>
          <w:sz w:val="19"/>
          <w:szCs w:val="19"/>
          <w:lang w:val="en-GB"/>
        </w:rPr>
        <w:t>)</w:t>
      </w:r>
    </w:p>
    <w:p w14:paraId="4520EB13" w14:textId="4E76F86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1AE71929" w14:textId="45235610"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0;</w:t>
      </w:r>
    </w:p>
    <w:p w14:paraId="2EBD0AE5" w14:textId="6220E4C7" w:rsidR="001172CA" w:rsidRDefault="001172CA" w:rsidP="001172CA">
      <w:pPr>
        <w:autoSpaceDE w:val="0"/>
        <w:autoSpaceDN w:val="0"/>
        <w:adjustRightInd w:val="0"/>
        <w:spacing w:before="0" w:after="0" w:line="240" w:lineRule="auto"/>
        <w:ind w:left="2880"/>
        <w:rPr>
          <w:rFonts w:ascii="Cascadia Mono" w:hAnsi="Cascadia Mono" w:cs="Cascadia Mono"/>
          <w:color w:val="000000"/>
          <w:sz w:val="19"/>
          <w:szCs w:val="19"/>
          <w:lang w:val="en-GB"/>
        </w:rPr>
      </w:pPr>
      <w:r>
        <w:rPr>
          <w:rFonts w:ascii="Cascadia Mono" w:hAnsi="Cascadia Mono" w:cs="Cascadia Mono"/>
          <w:color w:val="000000"/>
          <w:sz w:val="19"/>
          <w:szCs w:val="19"/>
          <w:lang w:val="en-GB"/>
        </w:rPr>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InvalidEntity;</w:t>
      </w:r>
    </w:p>
    <w:p w14:paraId="2557B43B" w14:textId="22F590D8"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30AA0863" w14:textId="41C26D2F" w:rsidR="001172CA" w:rsidRDefault="001172CA" w:rsidP="001172CA">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r>
        <w:rPr>
          <w:rFonts w:ascii="Cascadia Mono" w:hAnsi="Cascadia Mono" w:cs="Cascadia Mono"/>
          <w:color w:val="000000"/>
          <w:sz w:val="19"/>
          <w:szCs w:val="19"/>
          <w:lang w:val="en-GB"/>
        </w:rPr>
        <w:tab/>
      </w:r>
    </w:p>
    <w:p w14:paraId="3D560C72" w14:textId="5AE37F30" w:rsidR="00380DEB" w:rsidRDefault="001172CA" w:rsidP="001172CA">
      <w:pPr>
        <w:keepNext/>
      </w:pPr>
      <w:r>
        <w:rPr>
          <w:rFonts w:ascii="Cascadia Mono" w:hAnsi="Cascadia Mono" w:cs="Cascadia Mono"/>
          <w:color w:val="000000"/>
          <w:sz w:val="19"/>
          <w:szCs w:val="19"/>
          <w:lang w:val="en-GB"/>
        </w:rPr>
        <w:tab/>
        <w:t>}));</w:t>
      </w:r>
    </w:p>
    <w:p w14:paraId="40A4F68E" w14:textId="7F86E32F" w:rsidR="00E43D2A" w:rsidRDefault="00380DEB" w:rsidP="00380DEB">
      <w:pPr>
        <w:pStyle w:val="Caption"/>
      </w:pPr>
      <w:bookmarkStart w:id="43" w:name="_Ref156039530"/>
      <w:bookmarkStart w:id="44" w:name="_Toc156056108"/>
      <w:r>
        <w:t xml:space="preserve">Code snippet </w:t>
      </w:r>
      <w:r w:rsidR="00000000">
        <w:fldChar w:fldCharType="begin"/>
      </w:r>
      <w:r w:rsidR="00000000">
        <w:instrText xml:space="preserve"> SEQ Code_snippet \* ARABIC </w:instrText>
      </w:r>
      <w:r w:rsidR="00000000">
        <w:fldChar w:fldCharType="separate"/>
      </w:r>
      <w:r w:rsidR="00F14856">
        <w:rPr>
          <w:noProof/>
        </w:rPr>
        <w:t>3</w:t>
      </w:r>
      <w:r w:rsidR="00000000">
        <w:rPr>
          <w:noProof/>
        </w:rPr>
        <w:fldChar w:fldCharType="end"/>
      </w:r>
      <w:r>
        <w:t>: TargetAcquisitionProcessor Execute functionality</w:t>
      </w:r>
      <w:r w:rsidR="00B16373">
        <w:t>. A more complex example of a processor</w:t>
      </w:r>
      <w:bookmarkEnd w:id="43"/>
      <w:bookmarkEnd w:id="44"/>
    </w:p>
    <w:p w14:paraId="2568D102" w14:textId="77777777" w:rsidR="000E5A88" w:rsidRPr="00E43D2A" w:rsidRDefault="000E5A88" w:rsidP="00E43D2A"/>
    <w:p w14:paraId="75EA21BD" w14:textId="3D61AE91" w:rsidR="00E43D2A" w:rsidRDefault="00E43D2A" w:rsidP="00E43D2A">
      <w:pPr>
        <w:pStyle w:val="Heading4"/>
        <w:ind w:firstLine="720"/>
      </w:pPr>
      <w:r w:rsidRPr="00E43D2A">
        <w:t>Movement</w:t>
      </w:r>
    </w:p>
    <w:p w14:paraId="4977F1D0" w14:textId="77777777" w:rsidR="00B341C8" w:rsidRDefault="000A2FDF" w:rsidP="00E43D2A">
      <w:r>
        <w:t>For movement, we will use the Steering, Avoidance, Movement and SmoothRotation traits that are included in the Mass plugin.</w:t>
      </w:r>
      <w:r w:rsidR="00D05FC3">
        <w:t xml:space="preserve"> These will provide the basic functionality required to get </w:t>
      </w:r>
      <w:r w:rsidR="008B3EF2">
        <w:t>the</w:t>
      </w:r>
      <w:r w:rsidR="00896524">
        <w:t xml:space="preserve"> units</w:t>
      </w:r>
      <w:r w:rsidR="00D05FC3">
        <w:t xml:space="preserve"> moving.</w:t>
      </w:r>
      <w:r w:rsidR="00B341C8">
        <w:br/>
      </w:r>
      <w:r w:rsidR="002153C7">
        <w:t>We still have to set the steering target and do pathfinding ourselves</w:t>
      </w:r>
      <w:r w:rsidR="008712D3">
        <w:t xml:space="preserve">. To do so, we will create a </w:t>
      </w:r>
      <w:r w:rsidR="00D811A4">
        <w:t xml:space="preserve">movement </w:t>
      </w:r>
      <w:r w:rsidR="008712D3">
        <w:t xml:space="preserve">processor and a </w:t>
      </w:r>
      <w:r w:rsidR="00D811A4">
        <w:t xml:space="preserve">navigation </w:t>
      </w:r>
      <w:r w:rsidR="008712D3">
        <w:t>processor.</w:t>
      </w:r>
    </w:p>
    <w:p w14:paraId="50E80E2B" w14:textId="66716D87" w:rsidR="00E43D2A" w:rsidRDefault="008712D3" w:rsidP="00E43D2A">
      <w:r>
        <w:lastRenderedPageBreak/>
        <w:t>The navigation processor will go over every entity, and find a path on the nav</w:t>
      </w:r>
      <w:r w:rsidR="000E5F1F">
        <w:t xml:space="preserve">igation </w:t>
      </w:r>
      <w:r>
        <w:t xml:space="preserve">mesh towards the target from the </w:t>
      </w:r>
      <w:r w:rsidR="009C4C60">
        <w:t>t</w:t>
      </w:r>
      <w:r>
        <w:t>arget</w:t>
      </w:r>
      <w:r w:rsidR="009C4C60">
        <w:t xml:space="preserve"> a</w:t>
      </w:r>
      <w:r>
        <w:t>cquisition</w:t>
      </w:r>
      <w:r w:rsidR="009C4C60">
        <w:t xml:space="preserve"> f</w:t>
      </w:r>
      <w:r>
        <w:t>ragment. It uses</w:t>
      </w:r>
      <w:r w:rsidR="000F4A51">
        <w:t xml:space="preserve"> the</w:t>
      </w:r>
      <w:r>
        <w:t xml:space="preserve"> </w:t>
      </w:r>
      <w:r w:rsidRPr="008712D3">
        <w:t>UNavigationSystemV1::FindPathSync</w:t>
      </w:r>
      <w:r w:rsidR="000F4A51">
        <w:t xml:space="preserve"> function</w:t>
      </w:r>
      <w:r>
        <w:t xml:space="preserve"> to do so</w:t>
      </w:r>
      <w:r w:rsidR="005A2BCC">
        <w:t xml:space="preserve">, as seen in </w:t>
      </w:r>
      <w:r w:rsidR="005A2BCC">
        <w:fldChar w:fldCharType="begin"/>
      </w:r>
      <w:r w:rsidR="005A2BCC">
        <w:instrText xml:space="preserve"> REF _Ref156039335 \h </w:instrText>
      </w:r>
      <w:r w:rsidR="005A2BCC">
        <w:fldChar w:fldCharType="separate"/>
      </w:r>
      <w:r w:rsidR="005A2BCC">
        <w:t xml:space="preserve">Code snippet </w:t>
      </w:r>
      <w:r w:rsidR="005A2BCC">
        <w:rPr>
          <w:noProof/>
        </w:rPr>
        <w:t>4</w:t>
      </w:r>
      <w:r w:rsidR="005A2BCC">
        <w:fldChar w:fldCharType="end"/>
      </w:r>
      <w:r>
        <w:t>.</w:t>
      </w:r>
      <w:r w:rsidR="00B341C8">
        <w:br/>
      </w:r>
      <w:r>
        <w:t>The movement processor will check if the unit is within stop range, and if so,</w:t>
      </w:r>
      <w:r w:rsidR="008D4418">
        <w:t xml:space="preserve"> will stop the unit by setting t</w:t>
      </w:r>
      <w:r>
        <w:t>he steering target to its own position. With this, there is still one issue, the avoidance will still be active. To solve this, we set the velocity and force values of the according fragments to zero every frame. It would be more ideal to have our own avoidance system</w:t>
      </w:r>
      <w:r w:rsidR="0002190D">
        <w:t xml:space="preserve"> where we can just disable it</w:t>
      </w:r>
      <w:r>
        <w:t>, but that is out of scope of this</w:t>
      </w:r>
      <w:r w:rsidR="003D6FEC">
        <w:t xml:space="preserve"> case</w:t>
      </w:r>
      <w:r>
        <w:t xml:space="preserve"> </w:t>
      </w:r>
      <w:r w:rsidR="008163C9">
        <w:t>study</w:t>
      </w:r>
      <w:r>
        <w:t>.</w:t>
      </w:r>
    </w:p>
    <w:p w14:paraId="4182DA46" w14:textId="2AE4C8C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Configure path query params</w:t>
      </w:r>
    </w:p>
    <w:p w14:paraId="53FC799C" w14:textId="23794423"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t>FNavAgentProperties</w:t>
      </w:r>
      <w:r>
        <w:rPr>
          <w:rFonts w:ascii="Cascadia Mono" w:hAnsi="Cascadia Mono" w:cs="Cascadia Mono"/>
          <w:color w:val="000000"/>
          <w:sz w:val="19"/>
          <w:szCs w:val="19"/>
          <w:lang w:val="en-GB"/>
        </w:rPr>
        <w:t xml:space="preserve"> NavAgentProperties{};</w:t>
      </w:r>
    </w:p>
    <w:p w14:paraId="17D228C5" w14:textId="06E42228"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t>FPathFindingQuery</w:t>
      </w:r>
      <w:r>
        <w:rPr>
          <w:rFonts w:ascii="Cascadia Mono" w:hAnsi="Cascadia Mono" w:cs="Cascadia Mono"/>
          <w:color w:val="000000"/>
          <w:sz w:val="19"/>
          <w:szCs w:val="19"/>
          <w:lang w:val="en-GB"/>
        </w:rPr>
        <w:t xml:space="preserve"> NavParams{};</w:t>
      </w:r>
    </w:p>
    <w:p w14:paraId="7472D1E6" w14:textId="3C2A949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NavData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NavigationSystem-&gt;MainNavData;</w:t>
      </w:r>
    </w:p>
    <w:p w14:paraId="73EB5791" w14:textId="3ECF48CC"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QueryFilter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NavParams.NavData</w:t>
      </w:r>
      <w:r>
        <w:rPr>
          <w:rFonts w:ascii="Cascadia Mono" w:hAnsi="Cascadia Mono" w:cs="Cascadia Mono"/>
          <w:color w:val="008080"/>
          <w:sz w:val="19"/>
          <w:szCs w:val="19"/>
          <w:lang w:val="en-GB"/>
        </w:rPr>
        <w:t>-&gt;</w:t>
      </w:r>
      <w:r>
        <w:rPr>
          <w:rFonts w:ascii="Cascadia Mono" w:hAnsi="Cascadia Mono" w:cs="Cascadia Mono"/>
          <w:color w:val="000000"/>
          <w:sz w:val="19"/>
          <w:szCs w:val="19"/>
          <w:lang w:val="en-GB"/>
        </w:rPr>
        <w:t>GetDefaultQueryFilter();</w:t>
      </w:r>
    </w:p>
    <w:p w14:paraId="268B4EFD" w14:textId="058439E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StartLocation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Transform.GetLocation();</w:t>
      </w:r>
    </w:p>
    <w:p w14:paraId="4961F662" w14:textId="2B75F9A3"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 xml:space="preserve">NavParams.EndLocation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TargetEntityLocation;</w:t>
      </w:r>
    </w:p>
    <w:p w14:paraId="7E82634D" w14:textId="7777777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
    <w:p w14:paraId="054A483C" w14:textId="3FA9DBE9"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Find path</w:t>
      </w:r>
    </w:p>
    <w:p w14:paraId="0DC1DCA6" w14:textId="6078404D"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t>FPathFindingResult</w:t>
      </w:r>
      <w:r>
        <w:rPr>
          <w:rFonts w:ascii="Cascadia Mono" w:hAnsi="Cascadia Mono" w:cs="Cascadia Mono"/>
          <w:color w:val="000000"/>
          <w:sz w:val="19"/>
          <w:szCs w:val="19"/>
          <w:lang w:val="en-GB"/>
        </w:rPr>
        <w:t xml:space="preserve"> Result = NavigationSystem-&gt;FindPathSync(NavAgentProperties, NavParams, EPathFindingMode::</w:t>
      </w:r>
      <w:r>
        <w:rPr>
          <w:rFonts w:ascii="Cascadia Mono" w:hAnsi="Cascadia Mono" w:cs="Cascadia Mono"/>
          <w:color w:val="2F4F4F"/>
          <w:sz w:val="19"/>
          <w:szCs w:val="19"/>
          <w:lang w:val="en-GB"/>
        </w:rPr>
        <w:t>Regular</w:t>
      </w:r>
      <w:r>
        <w:rPr>
          <w:rFonts w:ascii="Cascadia Mono" w:hAnsi="Cascadia Mono" w:cs="Cascadia Mono"/>
          <w:color w:val="000000"/>
          <w:sz w:val="19"/>
          <w:szCs w:val="19"/>
          <w:lang w:val="en-GB"/>
        </w:rPr>
        <w:t>);</w:t>
      </w:r>
    </w:p>
    <w:p w14:paraId="613A7E48" w14:textId="7777777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p>
    <w:p w14:paraId="1C0B6FEB" w14:textId="6EBFE19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Result.IsSuccessful() &amp;&amp; Result.Path</w:t>
      </w:r>
      <w:r>
        <w:rPr>
          <w:rFonts w:ascii="Cascadia Mono" w:hAnsi="Cascadia Mono" w:cs="Cascadia Mono"/>
          <w:color w:val="008080"/>
          <w:sz w:val="19"/>
          <w:szCs w:val="19"/>
          <w:lang w:val="en-GB"/>
        </w:rPr>
        <w:t>-&gt;</w:t>
      </w:r>
      <w:r>
        <w:rPr>
          <w:rFonts w:ascii="Cascadia Mono" w:hAnsi="Cascadia Mono" w:cs="Cascadia Mono"/>
          <w:color w:val="000000"/>
          <w:sz w:val="19"/>
          <w:szCs w:val="19"/>
          <w:lang w:val="en-GB"/>
        </w:rPr>
        <w:t>GetPathPoints().Num() &gt;= 2)</w:t>
      </w:r>
    </w:p>
    <w:p w14:paraId="7DD14317" w14:textId="34F80E3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007B673" w14:textId="51C94995" w:rsidR="006323B4" w:rsidRDefault="006323B4" w:rsidP="006323B4">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amp; Target = Result.Path</w:t>
      </w:r>
      <w:r>
        <w:rPr>
          <w:rFonts w:ascii="Cascadia Mono" w:hAnsi="Cascadia Mono" w:cs="Cascadia Mono"/>
          <w:color w:val="008080"/>
          <w:sz w:val="19"/>
          <w:szCs w:val="19"/>
          <w:lang w:val="en-GB"/>
        </w:rPr>
        <w:t>-&gt;</w:t>
      </w:r>
      <w:r>
        <w:rPr>
          <w:rFonts w:ascii="Cascadia Mono" w:hAnsi="Cascadia Mono" w:cs="Cascadia Mono"/>
          <w:color w:val="000000"/>
          <w:sz w:val="19"/>
          <w:szCs w:val="19"/>
          <w:lang w:val="en-GB"/>
        </w:rPr>
        <w:t>GetPathPoint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1</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 xml:space="preserve">//Take point after starting point of path </w:t>
      </w:r>
    </w:p>
    <w:p w14:paraId="22EF459A" w14:textId="2B18994E"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MoveTarget.Center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Target;</w:t>
      </w:r>
    </w:p>
    <w:p w14:paraId="504DE708" w14:textId="0D742D95"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57A4FFB0" w14:textId="32C1171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else</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We are outside navmesh, try to get back</w:t>
      </w:r>
    </w:p>
    <w:p w14:paraId="6FF1DE59" w14:textId="38535FBE"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CEBED40" w14:textId="02072574"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2B91AF"/>
          <w:sz w:val="19"/>
          <w:szCs w:val="19"/>
          <w:lang w:val="en-GB"/>
        </w:rPr>
        <w:t>FNavLocation</w:t>
      </w:r>
      <w:r>
        <w:rPr>
          <w:rFonts w:ascii="Cascadia Mono" w:hAnsi="Cascadia Mono" w:cs="Cascadia Mono"/>
          <w:color w:val="000000"/>
          <w:sz w:val="19"/>
          <w:szCs w:val="19"/>
          <w:lang w:val="en-GB"/>
        </w:rPr>
        <w:t xml:space="preserve"> NavLocation{};</w:t>
      </w:r>
    </w:p>
    <w:p w14:paraId="71F97FE5" w14:textId="7E3E2FF7"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NavigationSystem-&gt;ProjectPointToNavigation(Transform.GetLocation(), NavLocation,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1000, 1000, 1000));</w:t>
      </w:r>
    </w:p>
    <w:p w14:paraId="0BAC779F" w14:textId="10FA2471" w:rsidR="006323B4" w:rsidRDefault="006323B4" w:rsidP="006323B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MoveTarget.Center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NavLocation.Location;</w:t>
      </w:r>
    </w:p>
    <w:p w14:paraId="02959663" w14:textId="383D4ABA" w:rsidR="006323B4" w:rsidRDefault="006323B4" w:rsidP="006323B4">
      <w:pPr>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587FA2F" w14:textId="04FB2454" w:rsidR="00931751" w:rsidRDefault="00931751" w:rsidP="00931751">
      <w:pPr>
        <w:pStyle w:val="Caption"/>
        <w:rPr>
          <w:rFonts w:ascii="Cascadia Mono" w:hAnsi="Cascadia Mono" w:cs="Cascadia Mono"/>
          <w:color w:val="000000"/>
          <w:sz w:val="19"/>
          <w:szCs w:val="19"/>
          <w:lang w:val="en-GB"/>
        </w:rPr>
      </w:pPr>
      <w:bookmarkStart w:id="45" w:name="_Ref156039335"/>
      <w:bookmarkStart w:id="46" w:name="_Toc156056109"/>
      <w:r>
        <w:t xml:space="preserve">Code snippet </w:t>
      </w:r>
      <w:r>
        <w:fldChar w:fldCharType="begin"/>
      </w:r>
      <w:r>
        <w:instrText xml:space="preserve"> SEQ Code_snippet \* ARABIC </w:instrText>
      </w:r>
      <w:r>
        <w:fldChar w:fldCharType="separate"/>
      </w:r>
      <w:r w:rsidR="00F14856">
        <w:rPr>
          <w:noProof/>
        </w:rPr>
        <w:t>4</w:t>
      </w:r>
      <w:r>
        <w:fldChar w:fldCharType="end"/>
      </w:r>
      <w:bookmarkEnd w:id="45"/>
      <w:r>
        <w:t xml:space="preserve">: </w:t>
      </w:r>
      <w:r>
        <w:t>Navigation mesh pathfinding in the navigation processor Execute function</w:t>
      </w:r>
      <w:bookmarkEnd w:id="46"/>
    </w:p>
    <w:p w14:paraId="3218B10E" w14:textId="1DECAA53" w:rsidR="00AB7BDD" w:rsidRDefault="00AB7BDD">
      <w:r>
        <w:br w:type="page"/>
      </w:r>
    </w:p>
    <w:p w14:paraId="1CB130AA" w14:textId="5E2A7FE7" w:rsidR="00E43D2A" w:rsidRDefault="00E43D2A" w:rsidP="00E43D2A">
      <w:pPr>
        <w:pStyle w:val="Heading4"/>
        <w:ind w:firstLine="720"/>
      </w:pPr>
      <w:r>
        <w:lastRenderedPageBreak/>
        <w:t>Attacking</w:t>
      </w:r>
    </w:p>
    <w:p w14:paraId="2A80033A" w14:textId="241041DF" w:rsidR="008712D3" w:rsidRDefault="008712D3" w:rsidP="008712D3">
      <w:r>
        <w:t>For our attacking functionality, we need two fragments to hold data, an Attack and a Health fragment. The attack fragment will hold the attack delay timer, while the health fragment will keep track of the current health. For our constant data, like damage and attack delay</w:t>
      </w:r>
      <w:r w:rsidR="00FE78CF">
        <w:t>, we will use a shared fragment. This fragment will be shared between all entities of the same archetype, allowing for more efficient memory usage. It is a good practice to make use of shared fragments wherever possible</w:t>
      </w:r>
      <w:r w:rsidR="004235F8">
        <w:t>, to reduce memory usage.</w:t>
      </w:r>
      <w:r w:rsidR="00844CBB">
        <w:t xml:space="preserve"> The definition of this shared fragment can be found </w:t>
      </w:r>
      <w:r w:rsidR="00844CBB">
        <w:fldChar w:fldCharType="begin"/>
      </w:r>
      <w:r w:rsidR="00844CBB">
        <w:instrText xml:space="preserve"> REF _Ref156039571 \p \h </w:instrText>
      </w:r>
      <w:r w:rsidR="00844CBB">
        <w:fldChar w:fldCharType="separate"/>
      </w:r>
      <w:r w:rsidR="00844CBB">
        <w:t>below</w:t>
      </w:r>
      <w:r w:rsidR="00844CBB">
        <w:fldChar w:fldCharType="end"/>
      </w:r>
      <w:r w:rsidR="00844CBB">
        <w:t>.</w:t>
      </w:r>
    </w:p>
    <w:p w14:paraId="46063797"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6F008A"/>
          <w:sz w:val="19"/>
          <w:szCs w:val="19"/>
          <w:lang w:val="en-GB"/>
        </w:rPr>
        <w:t>USTRUCT</w:t>
      </w:r>
      <w:r>
        <w:rPr>
          <w:rFonts w:ascii="Cascadia Mono" w:hAnsi="Cascadia Mono" w:cs="Cascadia Mono"/>
          <w:color w:val="000000"/>
          <w:sz w:val="19"/>
          <w:szCs w:val="19"/>
          <w:lang w:val="en-GB"/>
        </w:rPr>
        <w:t>()</w:t>
      </w:r>
    </w:p>
    <w:p w14:paraId="778F70F9"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struct</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BATTLESIMULATORMASS_API</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UnitAttackParameters</w:t>
      </w:r>
      <w:r>
        <w:rPr>
          <w:rFonts w:ascii="Cascadia Mono" w:hAnsi="Cascadia Mono" w:cs="Cascadia Mono"/>
          <w:color w:val="000000"/>
          <w:sz w:val="19"/>
          <w:szCs w:val="19"/>
          <w:lang w:val="en-GB"/>
        </w:rPr>
        <w:t xml:space="preserve"> : </w:t>
      </w:r>
      <w:r>
        <w:rPr>
          <w:rFonts w:ascii="Cascadia Mono" w:hAnsi="Cascadia Mono" w:cs="Cascadia Mono"/>
          <w:color w:val="0000FF"/>
          <w:sz w:val="19"/>
          <w:szCs w:val="19"/>
          <w:lang w:val="en-GB"/>
        </w:rPr>
        <w:t>public</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SharedFragment</w:t>
      </w:r>
    </w:p>
    <w:p w14:paraId="54EDE77C"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45D65098"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GENERATED_BODY</w:t>
      </w:r>
      <w:r>
        <w:rPr>
          <w:rFonts w:ascii="Cascadia Mono" w:hAnsi="Cascadia Mono" w:cs="Cascadia Mono"/>
          <w:color w:val="000000"/>
          <w:sz w:val="19"/>
          <w:szCs w:val="19"/>
          <w:lang w:val="en-GB"/>
        </w:rPr>
        <w:t>()</w:t>
      </w:r>
    </w:p>
    <w:p w14:paraId="49DEBB2C"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00BF6CAB"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4AB87BE4" w14:textId="50D4C39E"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Range = 200.f;</w:t>
      </w:r>
    </w:p>
    <w:p w14:paraId="2275B445"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1891833A"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2163F87A" w14:textId="0D615A45"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AttackDelay = 1.f;</w:t>
      </w:r>
    </w:p>
    <w:p w14:paraId="134020D6"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1E387448"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76D1AD05" w14:textId="6AD0C2AF"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amage = 20.f;</w:t>
      </w:r>
    </w:p>
    <w:p w14:paraId="64E781DD"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p>
    <w:p w14:paraId="206DEE9A" w14:textId="77777777"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6F008A"/>
          <w:sz w:val="19"/>
          <w:szCs w:val="19"/>
          <w:lang w:val="en-GB"/>
        </w:rPr>
        <w:t>UPROPERTY</w:t>
      </w:r>
      <w:r>
        <w:rPr>
          <w:rFonts w:ascii="Cascadia Mono" w:hAnsi="Cascadia Mono" w:cs="Cascadia Mono"/>
          <w:color w:val="000000"/>
          <w:sz w:val="19"/>
          <w:szCs w:val="19"/>
          <w:lang w:val="en-GB"/>
        </w:rPr>
        <w:t>(EditAnywhere)</w:t>
      </w:r>
    </w:p>
    <w:p w14:paraId="34675254" w14:textId="65C9A790" w:rsidR="00D22104" w:rsidRDefault="00D22104" w:rsidP="00D22104">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AnimationAttackDelay;</w:t>
      </w:r>
    </w:p>
    <w:p w14:paraId="4CB68F3B" w14:textId="7ACE25D2" w:rsidR="00B81921" w:rsidRDefault="00D22104" w:rsidP="00D22104">
      <w:pPr>
        <w:keepNext/>
      </w:pPr>
      <w:r>
        <w:rPr>
          <w:rFonts w:ascii="Cascadia Mono" w:hAnsi="Cascadia Mono" w:cs="Cascadia Mono"/>
          <w:color w:val="000000"/>
          <w:sz w:val="19"/>
          <w:szCs w:val="19"/>
          <w:lang w:val="en-GB"/>
        </w:rPr>
        <w:t>};</w:t>
      </w:r>
    </w:p>
    <w:p w14:paraId="12A1967D" w14:textId="36030A81" w:rsidR="00B81921" w:rsidRDefault="00B81921" w:rsidP="00B81921">
      <w:pPr>
        <w:pStyle w:val="Caption"/>
      </w:pPr>
      <w:bookmarkStart w:id="47" w:name="_Ref156039571"/>
      <w:bookmarkStart w:id="48" w:name="_Toc156056110"/>
      <w:r>
        <w:t xml:space="preserve">Code snippet </w:t>
      </w:r>
      <w:r w:rsidR="00000000">
        <w:fldChar w:fldCharType="begin"/>
      </w:r>
      <w:r w:rsidR="00000000">
        <w:instrText xml:space="preserve"> SEQ Code_snippet \* ARABIC </w:instrText>
      </w:r>
      <w:r w:rsidR="00000000">
        <w:fldChar w:fldCharType="separate"/>
      </w:r>
      <w:r w:rsidR="00F14856">
        <w:rPr>
          <w:noProof/>
        </w:rPr>
        <w:t>5</w:t>
      </w:r>
      <w:r w:rsidR="00000000">
        <w:rPr>
          <w:noProof/>
        </w:rPr>
        <w:fldChar w:fldCharType="end"/>
      </w:r>
      <w:r>
        <w:t>: Attack parameters shared fragment definition</w:t>
      </w:r>
      <w:bookmarkEnd w:id="47"/>
      <w:bookmarkEnd w:id="48"/>
    </w:p>
    <w:p w14:paraId="585873A7" w14:textId="77777777" w:rsidR="00E62F93" w:rsidRPr="00E62F93" w:rsidRDefault="00E62F93" w:rsidP="00E62F93"/>
    <w:p w14:paraId="063A069F" w14:textId="09EACFE1" w:rsidR="00FE78CF" w:rsidRDefault="00FE78CF" w:rsidP="008712D3">
      <w:r>
        <w:t>The attack processor will simply go over all entities, and count down their attack delay timer.</w:t>
      </w:r>
      <w:r>
        <w:br/>
        <w:t>Once this timer is below or equal to zero, the health fragment of the target entity will lose health equal to the damage of the shared fragment.</w:t>
      </w:r>
      <w:r>
        <w:br/>
        <w:t xml:space="preserve">If the health falls below 0, it will simply add a </w:t>
      </w:r>
      <w:r w:rsidR="00FF2CD2">
        <w:t>d</w:t>
      </w:r>
      <w:r>
        <w:t>ying</w:t>
      </w:r>
      <w:r w:rsidR="00FF2CD2">
        <w:t xml:space="preserve"> t</w:t>
      </w:r>
      <w:r>
        <w:t xml:space="preserve">ag to the entity, which will exclude it from most processors and allow a </w:t>
      </w:r>
      <w:r w:rsidR="00FF2CD2">
        <w:t>d</w:t>
      </w:r>
      <w:r>
        <w:t>eath</w:t>
      </w:r>
      <w:r w:rsidR="00FF2CD2">
        <w:t xml:space="preserve"> p</w:t>
      </w:r>
      <w:r>
        <w:t>rocessor to take over.</w:t>
      </w:r>
    </w:p>
    <w:p w14:paraId="2AE22CC6" w14:textId="77777777" w:rsidR="008B46DA" w:rsidRDefault="008B46DA" w:rsidP="008712D3"/>
    <w:p w14:paraId="6B8E36A4" w14:textId="1D1A104B" w:rsidR="00E43D2A" w:rsidRDefault="00E43D2A" w:rsidP="00E43D2A">
      <w:pPr>
        <w:pStyle w:val="Heading4"/>
        <w:ind w:firstLine="720"/>
      </w:pPr>
      <w:r>
        <w:t>Dying</w:t>
      </w:r>
    </w:p>
    <w:p w14:paraId="386104FC" w14:textId="5BFB32C6" w:rsidR="00621184" w:rsidRPr="00621184" w:rsidRDefault="00FE78CF" w:rsidP="00621184">
      <w:r>
        <w:t>Dying will be handled in two separate stages: dying and dead, which will be indicated by the appropriate tag.</w:t>
      </w:r>
      <w:r w:rsidR="002406EF">
        <w:br/>
      </w:r>
      <w:r>
        <w:t>Dying entities are still in the process of dying, they need to play their animation, but no longer be doing any functionality like</w:t>
      </w:r>
      <w:r w:rsidR="00402884">
        <w:t xml:space="preserve"> movement. They also need to be excluded from the target acquisition subsystem.</w:t>
      </w:r>
      <w:r w:rsidR="002406EF">
        <w:br/>
      </w:r>
      <w:r w:rsidR="00402884">
        <w:t xml:space="preserve">The dying fragment will use a timer to indicate how long it takes until it is dead. The processor will go over every entity and count down the timer, once done, it will spawn a new entity, according to </w:t>
      </w:r>
      <w:r w:rsidR="003F3AF1">
        <w:t>an</w:t>
      </w:r>
      <w:r w:rsidR="00402884">
        <w:t xml:space="preserve"> EntityConfig asse</w:t>
      </w:r>
      <w:r w:rsidR="001A46DC">
        <w:t>t</w:t>
      </w:r>
      <w:r w:rsidR="00402884">
        <w:t>. This entity will just have a transform and visualization.</w:t>
      </w:r>
    </w:p>
    <w:p w14:paraId="6F1A13E7" w14:textId="1BDA051B" w:rsidR="00402884" w:rsidRDefault="00402884" w:rsidP="00FE78CF">
      <w:r>
        <w:t>We will not immediately destroy the now dead entity, as a good practice is to instead mark it as dead by using a tag, and then using DestroyEntities() to destroy multiple entities at once.</w:t>
      </w:r>
      <w:r w:rsidR="00CE0BA2">
        <w:t xml:space="preserve"> You can find the code for this processor </w:t>
      </w:r>
      <w:r w:rsidR="00CE0BA2">
        <w:fldChar w:fldCharType="begin"/>
      </w:r>
      <w:r w:rsidR="00CE0BA2">
        <w:instrText xml:space="preserve"> REF _Ref156039735 \p \h </w:instrText>
      </w:r>
      <w:r w:rsidR="00CE0BA2">
        <w:fldChar w:fldCharType="separate"/>
      </w:r>
      <w:r w:rsidR="00CE0BA2">
        <w:t>below</w:t>
      </w:r>
      <w:r w:rsidR="00CE0BA2">
        <w:fldChar w:fldCharType="end"/>
      </w:r>
      <w:r w:rsidR="00CE0BA2">
        <w:t>.</w:t>
      </w:r>
    </w:p>
    <w:p w14:paraId="694757D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2B91AF"/>
          <w:sz w:val="19"/>
          <w:szCs w:val="19"/>
          <w:lang w:val="en-GB"/>
        </w:rPr>
        <w:lastRenderedPageBreak/>
        <w:t>UDestroyEntitiesProcessor</w:t>
      </w:r>
      <w:r>
        <w:rPr>
          <w:rFonts w:ascii="Cascadia Mono" w:hAnsi="Cascadia Mono" w:cs="Cascadia Mono"/>
          <w:color w:val="000000"/>
          <w:sz w:val="19"/>
          <w:szCs w:val="19"/>
          <w:lang w:val="en-GB"/>
        </w:rPr>
        <w:t>::UDestroyEntitiesProcessor()</w:t>
      </w:r>
    </w:p>
    <w:p w14:paraId="7101848E"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EntityQuery{ *</w:t>
      </w:r>
      <w:r>
        <w:rPr>
          <w:rFonts w:ascii="Cascadia Mono" w:hAnsi="Cascadia Mono" w:cs="Cascadia Mono"/>
          <w:color w:val="0000FF"/>
          <w:sz w:val="19"/>
          <w:szCs w:val="19"/>
          <w:lang w:val="en-GB"/>
        </w:rPr>
        <w:t>this</w:t>
      </w:r>
      <w:r>
        <w:rPr>
          <w:rFonts w:ascii="Cascadia Mono" w:hAnsi="Cascadia Mono" w:cs="Cascadia Mono"/>
          <w:color w:val="000000"/>
          <w:sz w:val="19"/>
          <w:szCs w:val="19"/>
          <w:lang w:val="en-GB"/>
        </w:rPr>
        <w:t xml:space="preserve"> }</w:t>
      </w:r>
    </w:p>
    <w:p w14:paraId="6247374A"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1210DE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bAutoRegisterWithProcessingPhases = </w:t>
      </w:r>
      <w:r>
        <w:rPr>
          <w:rFonts w:ascii="Cascadia Mono" w:hAnsi="Cascadia Mono" w:cs="Cascadia Mono"/>
          <w:color w:val="0000FF"/>
          <w:sz w:val="19"/>
          <w:szCs w:val="19"/>
          <w:lang w:val="en-GB"/>
        </w:rPr>
        <w:t>true</w:t>
      </w:r>
      <w:r>
        <w:rPr>
          <w:rFonts w:ascii="Cascadia Mono" w:hAnsi="Cascadia Mono" w:cs="Cascadia Mono"/>
          <w:color w:val="000000"/>
          <w:sz w:val="19"/>
          <w:szCs w:val="19"/>
          <w:lang w:val="en-GB"/>
        </w:rPr>
        <w:t>;</w:t>
      </w:r>
    </w:p>
    <w:p w14:paraId="4C1EAEE8"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ProcessingPhase = </w:t>
      </w:r>
      <w:r>
        <w:rPr>
          <w:rFonts w:ascii="Cascadia Mono" w:hAnsi="Cascadia Mono" w:cs="Cascadia Mono"/>
          <w:color w:val="2B91AF"/>
          <w:sz w:val="19"/>
          <w:szCs w:val="19"/>
          <w:lang w:val="en-GB"/>
        </w:rPr>
        <w:t>EMassProcessingPhase</w:t>
      </w:r>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FrameEnd</w:t>
      </w:r>
      <w:r>
        <w:rPr>
          <w:rFonts w:ascii="Cascadia Mono" w:hAnsi="Cascadia Mono" w:cs="Cascadia Mono"/>
          <w:color w:val="000000"/>
          <w:sz w:val="19"/>
          <w:szCs w:val="19"/>
          <w:lang w:val="en-GB"/>
        </w:rPr>
        <w:t>;</w:t>
      </w:r>
    </w:p>
    <w:p w14:paraId="5028D44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 xml:space="preserve">ExecutionFlags =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w:t>
      </w:r>
      <w:r>
        <w:rPr>
          <w:rFonts w:ascii="Cascadia Mono" w:hAnsi="Cascadia Mono" w:cs="Cascadia Mono"/>
          <w:color w:val="2B91AF"/>
          <w:sz w:val="19"/>
          <w:szCs w:val="19"/>
          <w:lang w:val="en-GB"/>
        </w:rPr>
        <w:t>EProcessorExecutionFlags</w:t>
      </w:r>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All</w:t>
      </w:r>
      <w:r>
        <w:rPr>
          <w:rFonts w:ascii="Cascadia Mono" w:hAnsi="Cascadia Mono" w:cs="Cascadia Mono"/>
          <w:color w:val="000000"/>
          <w:sz w:val="19"/>
          <w:szCs w:val="19"/>
          <w:lang w:val="en-GB"/>
        </w:rPr>
        <w:t>);</w:t>
      </w:r>
    </w:p>
    <w:p w14:paraId="49643AAD"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52BCFFF"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p>
    <w:p w14:paraId="1CD7389D"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void</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UDestroyEntitiesProcessor</w:t>
      </w:r>
      <w:r>
        <w:rPr>
          <w:rFonts w:ascii="Cascadia Mono" w:hAnsi="Cascadia Mono" w:cs="Cascadia Mono"/>
          <w:color w:val="000000"/>
          <w:sz w:val="19"/>
          <w:szCs w:val="19"/>
          <w:lang w:val="en-GB"/>
        </w:rPr>
        <w:t>::ConfigureQueries()</w:t>
      </w:r>
    </w:p>
    <w:p w14:paraId="07A3A3C0"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BCD9F85"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EntityQuery.AddTagRequirement&lt;</w:t>
      </w:r>
      <w:r>
        <w:rPr>
          <w:rFonts w:ascii="Cascadia Mono" w:hAnsi="Cascadia Mono" w:cs="Cascadia Mono"/>
          <w:color w:val="2B91AF"/>
          <w:sz w:val="19"/>
          <w:szCs w:val="19"/>
          <w:lang w:val="en-GB"/>
        </w:rPr>
        <w:t>FDeadTag</w:t>
      </w:r>
      <w:r>
        <w:rPr>
          <w:rFonts w:ascii="Cascadia Mono" w:hAnsi="Cascadia Mono" w:cs="Cascadia Mono"/>
          <w:color w:val="000000"/>
          <w:sz w:val="19"/>
          <w:szCs w:val="19"/>
          <w:lang w:val="en-GB"/>
        </w:rPr>
        <w:t>&gt;(</w:t>
      </w:r>
      <w:r>
        <w:rPr>
          <w:rFonts w:ascii="Cascadia Mono" w:hAnsi="Cascadia Mono" w:cs="Cascadia Mono"/>
          <w:color w:val="2B91AF"/>
          <w:sz w:val="19"/>
          <w:szCs w:val="19"/>
          <w:lang w:val="en-GB"/>
        </w:rPr>
        <w:t>EMassFragmentPresence</w:t>
      </w:r>
      <w:r>
        <w:rPr>
          <w:rFonts w:ascii="Cascadia Mono" w:hAnsi="Cascadia Mono" w:cs="Cascadia Mono"/>
          <w:color w:val="000000"/>
          <w:sz w:val="19"/>
          <w:szCs w:val="19"/>
          <w:lang w:val="en-GB"/>
        </w:rPr>
        <w:t>::</w:t>
      </w:r>
      <w:r>
        <w:rPr>
          <w:rFonts w:ascii="Cascadia Mono" w:hAnsi="Cascadia Mono" w:cs="Cascadia Mono"/>
          <w:color w:val="2F4F4F"/>
          <w:sz w:val="19"/>
          <w:szCs w:val="19"/>
          <w:lang w:val="en-GB"/>
        </w:rPr>
        <w:t>All</w:t>
      </w:r>
      <w:r>
        <w:rPr>
          <w:rFonts w:ascii="Cascadia Mono" w:hAnsi="Cascadia Mono" w:cs="Cascadia Mono"/>
          <w:color w:val="000000"/>
          <w:sz w:val="19"/>
          <w:szCs w:val="19"/>
          <w:lang w:val="en-GB"/>
        </w:rPr>
        <w:t>);</w:t>
      </w:r>
    </w:p>
    <w:p w14:paraId="0A6D6F96"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235E7ECC"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p>
    <w:p w14:paraId="7B331F8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void</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UDestroyEntitiesProcessor</w:t>
      </w:r>
      <w:r>
        <w:rPr>
          <w:rFonts w:ascii="Cascadia Mono" w:hAnsi="Cascadia Mono" w:cs="Cascadia Mono"/>
          <w:color w:val="000000"/>
          <w:sz w:val="19"/>
          <w:szCs w:val="19"/>
          <w:lang w:val="en-GB"/>
        </w:rPr>
        <w:t>::Execute(</w:t>
      </w:r>
      <w:r>
        <w:rPr>
          <w:rFonts w:ascii="Cascadia Mono" w:hAnsi="Cascadia Mono" w:cs="Cascadia Mono"/>
          <w:color w:val="2B91AF"/>
          <w:sz w:val="19"/>
          <w:szCs w:val="19"/>
          <w:lang w:val="en-GB"/>
        </w:rPr>
        <w:t>FMassEntityManager</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xecutionContex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734CE8C3" w14:textId="7777777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88A6A90" w14:textId="12358128" w:rsidR="002406EF" w:rsidRDefault="002406EF" w:rsidP="008F1B22">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EntityQuery.ForEachEntityChunk(</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 ([&amp;](</w:t>
      </w:r>
      <w:r>
        <w:rPr>
          <w:rFonts w:ascii="Cascadia Mono" w:hAnsi="Cascadia Mono" w:cs="Cascadia Mono"/>
          <w:color w:val="2B91AF"/>
          <w:sz w:val="19"/>
          <w:szCs w:val="19"/>
          <w:lang w:val="en-GB"/>
        </w:rPr>
        <w:t>FMassExecutionContex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w:t>
      </w:r>
    </w:p>
    <w:p w14:paraId="2126FB8B" w14:textId="29A89D78"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6F8CC62E" w14:textId="44ADD870"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Defer().DestroyEntities(</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Entities());</w:t>
      </w:r>
    </w:p>
    <w:p w14:paraId="069BC5E1" w14:textId="5C552457" w:rsidR="002406EF" w:rsidRDefault="002406EF" w:rsidP="002406EF">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CE4D57B" w14:textId="21030342" w:rsidR="00B81921" w:rsidRDefault="002406EF" w:rsidP="002406EF">
      <w:pPr>
        <w:keepNext/>
      </w:pPr>
      <w:r>
        <w:rPr>
          <w:rFonts w:ascii="Cascadia Mono" w:hAnsi="Cascadia Mono" w:cs="Cascadia Mono"/>
          <w:color w:val="000000"/>
          <w:sz w:val="19"/>
          <w:szCs w:val="19"/>
          <w:lang w:val="en-GB"/>
        </w:rPr>
        <w:t>}</w:t>
      </w:r>
    </w:p>
    <w:p w14:paraId="63B4A84C" w14:textId="2AB25AC9" w:rsidR="00E43D2A" w:rsidRDefault="00B81921" w:rsidP="00B81921">
      <w:pPr>
        <w:pStyle w:val="Caption"/>
      </w:pPr>
      <w:bookmarkStart w:id="49" w:name="_Ref156039735"/>
      <w:bookmarkStart w:id="50" w:name="_Toc156056111"/>
      <w:r>
        <w:t xml:space="preserve">Code snippet </w:t>
      </w:r>
      <w:r w:rsidR="00000000">
        <w:fldChar w:fldCharType="begin"/>
      </w:r>
      <w:r w:rsidR="00000000">
        <w:instrText xml:space="preserve"> SEQ Code_snippet \* ARABIC </w:instrText>
      </w:r>
      <w:r w:rsidR="00000000">
        <w:fldChar w:fldCharType="separate"/>
      </w:r>
      <w:r w:rsidR="00F14856">
        <w:rPr>
          <w:noProof/>
        </w:rPr>
        <w:t>6</w:t>
      </w:r>
      <w:r w:rsidR="00000000">
        <w:rPr>
          <w:noProof/>
        </w:rPr>
        <w:fldChar w:fldCharType="end"/>
      </w:r>
      <w:r>
        <w:t>: DestroyEntitiesProcessor</w:t>
      </w:r>
      <w:r w:rsidR="003B13DF">
        <w:t>’s three main functions</w:t>
      </w:r>
      <w:bookmarkEnd w:id="49"/>
      <w:bookmarkEnd w:id="50"/>
    </w:p>
    <w:p w14:paraId="0E33FD9B" w14:textId="0366D4B2" w:rsidR="00E71176" w:rsidRDefault="00E71176">
      <w:r>
        <w:br w:type="page"/>
      </w:r>
    </w:p>
    <w:p w14:paraId="636D88EA" w14:textId="2D4A4C7C" w:rsidR="008712D3" w:rsidRDefault="00E43D2A" w:rsidP="008712D3">
      <w:pPr>
        <w:pStyle w:val="Heading4"/>
        <w:numPr>
          <w:ilvl w:val="2"/>
          <w:numId w:val="40"/>
        </w:numPr>
      </w:pPr>
      <w:r>
        <w:lastRenderedPageBreak/>
        <w:t>Visualization</w:t>
      </w:r>
    </w:p>
    <w:p w14:paraId="0E8AD54B" w14:textId="77777777" w:rsidR="005946DC" w:rsidRDefault="009B7DF4" w:rsidP="007E02AF">
      <w:r>
        <w:t>We will visualize the units by adding the MassMovableVisualizationTrait  to the EntityConfig asset</w:t>
      </w:r>
      <w:r w:rsidR="004D1A93">
        <w:t>. This trait requires us to configure which actors or static meshes will represent the entity, along with at what distance actors or instanced static meshes will be shown.</w:t>
      </w:r>
      <w:r w:rsidR="005946DC">
        <w:t xml:space="preserve"> The static meshes will be just one extracted frame from the idle animation, and the actor will be a newly created actor blueprint.</w:t>
      </w:r>
    </w:p>
    <w:p w14:paraId="1957ABA2" w14:textId="77777777" w:rsidR="00B81921" w:rsidRDefault="00214F0D" w:rsidP="00B81921">
      <w:pPr>
        <w:keepNext/>
      </w:pPr>
      <w:r w:rsidRPr="00214F0D">
        <w:rPr>
          <w:noProof/>
        </w:rPr>
        <w:drawing>
          <wp:inline distT="0" distB="0" distL="0" distR="0" wp14:anchorId="65B3BD29" wp14:editId="0C577292">
            <wp:extent cx="5943600" cy="3580765"/>
            <wp:effectExtent l="0" t="0" r="0" b="635"/>
            <wp:docPr id="18304258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25899" name="Picture 1" descr="A screenshot of a computer&#10;&#10;Description automatically generated"/>
                    <pic:cNvPicPr/>
                  </pic:nvPicPr>
                  <pic:blipFill>
                    <a:blip r:embed="rId28"/>
                    <a:stretch>
                      <a:fillRect/>
                    </a:stretch>
                  </pic:blipFill>
                  <pic:spPr>
                    <a:xfrm>
                      <a:off x="0" y="0"/>
                      <a:ext cx="5943600" cy="3580765"/>
                    </a:xfrm>
                    <a:prstGeom prst="rect">
                      <a:avLst/>
                    </a:prstGeom>
                  </pic:spPr>
                </pic:pic>
              </a:graphicData>
            </a:graphic>
          </wp:inline>
        </w:drawing>
      </w:r>
    </w:p>
    <w:p w14:paraId="6818CD00" w14:textId="5BF330F6" w:rsidR="00214F0D" w:rsidRDefault="00B81921" w:rsidP="00B81921">
      <w:pPr>
        <w:pStyle w:val="Caption"/>
      </w:pPr>
      <w:bookmarkStart w:id="51" w:name="_Toc156056097"/>
      <w:r>
        <w:t xml:space="preserve">Figure </w:t>
      </w:r>
      <w:r w:rsidR="00000000">
        <w:fldChar w:fldCharType="begin"/>
      </w:r>
      <w:r w:rsidR="00000000">
        <w:instrText xml:space="preserve"> SEQ Figure \* ARABIC </w:instrText>
      </w:r>
      <w:r w:rsidR="00000000">
        <w:fldChar w:fldCharType="separate"/>
      </w:r>
      <w:r w:rsidR="007F2D32">
        <w:rPr>
          <w:noProof/>
        </w:rPr>
        <w:t>10</w:t>
      </w:r>
      <w:r w:rsidR="00000000">
        <w:rPr>
          <w:noProof/>
        </w:rPr>
        <w:fldChar w:fldCharType="end"/>
      </w:r>
      <w:r>
        <w:t>:</w:t>
      </w:r>
      <w:r>
        <w:rPr>
          <w:noProof/>
        </w:rPr>
        <w:t xml:space="preserve"> Visualization trait configuration</w:t>
      </w:r>
      <w:bookmarkEnd w:id="51"/>
    </w:p>
    <w:p w14:paraId="7BF675B6" w14:textId="77777777" w:rsidR="008B42B8" w:rsidRDefault="008B42B8" w:rsidP="007E02AF"/>
    <w:p w14:paraId="038ABA00" w14:textId="4FDCDD89" w:rsidR="007E02AF" w:rsidRDefault="005946DC" w:rsidP="007E02AF">
      <w:r>
        <w:t xml:space="preserve">This actor needs to have a </w:t>
      </w:r>
      <w:r w:rsidR="00174C8C">
        <w:t>m</w:t>
      </w:r>
      <w:r>
        <w:t>ass</w:t>
      </w:r>
      <w:r w:rsidR="00174C8C">
        <w:t xml:space="preserve"> a</w:t>
      </w:r>
      <w:r>
        <w:t>gent</w:t>
      </w:r>
      <w:r w:rsidR="00174C8C">
        <w:t xml:space="preserve"> c</w:t>
      </w:r>
      <w:r>
        <w:t xml:space="preserve">omponent to be able to work properly. In this component, we can assign a sync trait. There are some sync traits that come with the plugin, but these assume that our actor inherits from ACharacter and have a </w:t>
      </w:r>
      <w:r w:rsidR="00546C55">
        <w:t>c</w:t>
      </w:r>
      <w:r>
        <w:t>haracter</w:t>
      </w:r>
      <w:r w:rsidR="00546C55">
        <w:t xml:space="preserve"> m</w:t>
      </w:r>
      <w:r>
        <w:t>ovement</w:t>
      </w:r>
      <w:r w:rsidR="00546C55">
        <w:t xml:space="preserve"> c</w:t>
      </w:r>
      <w:r>
        <w:t>omponent. This is not the case for us, so we will create our own sync trait and translator. The translator is actually just a processor that sets the transform of the actors associated with an entity.</w:t>
      </w:r>
    </w:p>
    <w:p w14:paraId="013D71D0" w14:textId="0E185F85" w:rsidR="004D1A93" w:rsidRDefault="004D1A93" w:rsidP="007E02AF">
      <w:r>
        <w:t>We also need to add the LODCollectorTrait, to make sure that the correct LOD tags are added</w:t>
      </w:r>
      <w:r w:rsidR="00D76912">
        <w:t xml:space="preserve"> to,</w:t>
      </w:r>
      <w:r w:rsidR="00B43E83">
        <w:t xml:space="preserve"> and removed from</w:t>
      </w:r>
      <w:r>
        <w:t xml:space="preserve"> the entity</w:t>
      </w:r>
      <w:r w:rsidR="00D76912">
        <w:t>.</w:t>
      </w:r>
      <w:r>
        <w:t xml:space="preserve"> </w:t>
      </w:r>
      <w:r w:rsidR="00D76912">
        <w:t>This way, the</w:t>
      </w:r>
      <w:r>
        <w:t xml:space="preserve"> visualization processor knows when to show what type of visualization.</w:t>
      </w:r>
    </w:p>
    <w:p w14:paraId="7262D456" w14:textId="77777777" w:rsidR="00E71176" w:rsidRPr="007E02AF" w:rsidRDefault="00E71176" w:rsidP="007E02AF"/>
    <w:p w14:paraId="7142A229" w14:textId="36FC76EB" w:rsidR="008712D3" w:rsidRPr="001B1D78" w:rsidRDefault="008712D3" w:rsidP="008712D3">
      <w:pPr>
        <w:pStyle w:val="Heading4"/>
        <w:numPr>
          <w:ilvl w:val="2"/>
          <w:numId w:val="40"/>
        </w:numPr>
      </w:pPr>
      <w:r>
        <w:t>Animation</w:t>
      </w:r>
    </w:p>
    <w:p w14:paraId="3C570409" w14:textId="6BDB3D5D" w:rsidR="008712D3" w:rsidRDefault="004D1A93" w:rsidP="008712D3">
      <w:r>
        <w:t xml:space="preserve">We will not implement vertex animations, so whenever the instanced static meshes are shown, they will not be animated. However, we will use skeletal meshes in the actors that are used for visualization up close. This means we add a skeletal mesh component to our actor, assign the correct model and create an animation blueprint. The animation blueprint is exactly the same as the one used in the simple battle simulator, but the animation instance </w:t>
      </w:r>
      <w:r>
        <w:lastRenderedPageBreak/>
        <w:t>class that is used to gather the state of the actor will be different.</w:t>
      </w:r>
      <w:r>
        <w:br/>
      </w:r>
      <w:r w:rsidR="005946DC">
        <w:t xml:space="preserve">We need to access the </w:t>
      </w:r>
      <w:r w:rsidR="00523F43">
        <w:t>m</w:t>
      </w:r>
      <w:r w:rsidR="005946DC">
        <w:t>ass</w:t>
      </w:r>
      <w:r w:rsidR="00523F43">
        <w:t xml:space="preserve"> a</w:t>
      </w:r>
      <w:r w:rsidR="005946DC">
        <w:t>gent</w:t>
      </w:r>
      <w:r w:rsidR="00523F43">
        <w:t xml:space="preserve"> c</w:t>
      </w:r>
      <w:r w:rsidR="005946DC">
        <w:t xml:space="preserve">omponent, get the associated </w:t>
      </w:r>
      <w:r w:rsidR="00067B4C">
        <w:t>e</w:t>
      </w:r>
      <w:r w:rsidR="005946DC">
        <w:t>ntity</w:t>
      </w:r>
      <w:r w:rsidR="00067B4C">
        <w:t xml:space="preserve"> h</w:t>
      </w:r>
      <w:r w:rsidR="005946DC">
        <w:t>andle, and get a fragment that holds our animation state. This fragment’s state will be set by various processors, like the movement and attack processors.</w:t>
      </w:r>
    </w:p>
    <w:p w14:paraId="6B12D003" w14:textId="7B41A39F" w:rsidR="00C7645D" w:rsidRDefault="002E1107" w:rsidP="00C7645D">
      <w:r>
        <w:t xml:space="preserve">References used for creating the battle simulator with Mass: </w:t>
      </w:r>
      <w:r w:rsidR="00C7645D">
        <w:fldChar w:fldCharType="begin"/>
      </w:r>
      <w:r w:rsidR="00820B1A">
        <w:instrText xml:space="preserve"> ADDIN ZOTERO_ITEM CSL_CITATION {"citationID":"Kay3fYAC","properties":{"formattedCitation":"[10], [11], [12], [13], [14], [15], [45], [46], [47], [48], [49], [50]","plainCitation":"[10], [11], [12], [13], [14], [15], [45], [46], [47], [48], [49], [50]","noteIndex":0},"citationItems":[{"id":83,"uris":["http://zotero.org/users/12779847/items/Q7G3TGBK"],"itemData":{"id":83,"type":"webpage","abstract":"Overview of Unreal Engine's MassEntity system.","language":"en-US","title":"MassEntity Overview","URL":"https://docs.unrealengine.com/5.2/en-US/overview-of-mass-entity-in-unreal-engine/","accessed":{"date-parts":[["2023",10,21]]}}},{"id":45,"uris":["http://zotero.org/users/12779847/items/ZMCUWCEI"],"itemData":{"id":45,"type":"motion_picture","abstract":"Watch our evangelism talk ‘Large Numbers of Entities with Mass in Unreal Engine 5’ from the State of Unreal 2022 livestream.In this talk, Global Lead Evangel...","language":"en","source":"www.youtube.com","title":"Large Numbers of Entities with Mass in UE5 | Feature Highlight | State of Unreal 2022","URL":"https://www.youtube.com/watch?v=f9q8A-9DvPo","director":[{"family":"Unreal Engine","given":""}],"accessed":{"date-parts":[["2023",10,21]]},"issued":{"date-parts":[["2022",4,26]]}}},{"id":81,"uris":["http://zotero.org/users/12779847/items/GZ5KDGAG"],"itemData":{"id":81,"type":"webpage","abstract":"Overview of the  Mass Avoidance system in Unreal Engine 5.","language":"en-US","title":"Mass Avoidance Overview","URL":"https://docs.unrealengine.com/5.2/en-US/mass-avoidance-overview-in-unreal-engine/","accessed":{"date-parts":[["2023",10,21]]}}},{"id":66,"uris":["http://zotero.org/users/12779847/items/6CJ6J3MT"],"itemData":{"id":66,"type":"webpage","abstract":"We will learn how we can add MassAI and MassCrowd in our project with a custom characters.","container-title":"Epic Developer Community","language":"en","title":"MassAI, Mass Crowd, State Tree with Custom Character | UE5 | Community tutorial","URL":"https://dev.epicgames.com/community/learning/tutorials/0be9/unreal-engine-massai-mass-crowd-state-tree-with-custom-character-ue5","accessed":{"date-parts":[["2023",10,21]]},"issued":{"date-parts":[["2022",9,27]]}}},{"id":82,"uris":["http://zotero.org/users/12779847/items/GG6RCBA4"],"itemData":{"id":82,"type":"webpage","abstract":"Overview of Unreal Engine's MassGameplay system.","language":"en-US","title":"MassGameplay Overview","URL":"https://docs.unrealengine.com/5.2/en-US/overview-of-mass-gameplay-in-unreal-engine/","accessed":{"date-parts":[["2023",10,21]]}}},{"id":51,"uris":["http://zotero.org/users/12779847/items/H6PJIXG8"],"itemData":{"id":51,"type":"motion_picture","abstract":"Watch our tech talk ‘The Matrix Awakens: Generating a World’ from the State of Unreal 2022 livestream.In this tech talk, you’ll find out how Epic Games proce...","language":"en","source":"www.youtube.com","title":"The Matrix Awakens: Generating a World | Tech Talk | State of Unreal 2022","title-short":"The Matrix Awakens","URL":"https://www.youtube.com/watch?v=usJrcwN6T4I","director":[{"family":"Unreal Engine","given":""}],"accessed":{"date-parts":[["2023",10,21]]},"issued":{"date-parts":[["2022",4,5]]}}},{"id":27,"uris":["http://zotero.org/users/12779847/items/4KR5INHT"],"itemData":{"id":27,"type":"post","abstract":"A guide to serve as a walkthrough of the MassEntity system for first time users. It covers the concepts of Mass, key terminology, and how Mass processors work under the hood. This is all tied together by creating Mass agents that behave as wandering pedestrians.  https://dev.epicgames.com/community/learning/tutorials/JXMl/unreal-engine-your-first-60-minutes-with-mass","container-title":"Epic Developer Community Forums","language":"en","title":"Tutorial: Your First 60 Minutes with Mass","title-short":"Tutorial","URL":"https://forums.unrealengine.com/t/tutorial-your-first-60-minutes-with-mass/794314","author":[{"family":"Keeling","given":"James"}],"accessed":{"date-parts":[["2023",10,21]]},"issued":{"date-parts":[["2023",3,19]]}}},{"id":53,"uris":["http://zotero.org/users/12779847/items/Z9TXZESC"],"itemData":{"id":53,"type":"motion_picture","abstract":"New Updated video https://youtu.be/2LvUB3_PAhIDiscord server https://discord.gg/XrQjK7hseNTraits for 5.1.1 https://drive.google.com/file/d/1D1lPc-nIbJq7Q0xmC...","language":"en","source":"www.youtube.com","title":"UE5 MassAI Crowd in your project step by step guide Part 1","URL":"https://www.youtube.com/watch?v=bVvYn7dEqMA","director":[{"family":"Viperdk UE5","given":""}],"accessed":{"date-parts":[["2023",10,21]]},"issued":{"date-parts":[["2022",5,8]]}}},{"id":54,"uris":["http://zotero.org/users/12779847/items/5MDFVWPX"],"itemData":{"id":54,"type":"motion_picture","abstract":"Discord server https://discord.gg/XrQjK7hseNIn this video we are continuing on the project from part 1, this time we are going to make a new Animation Bluepr...","language":"en","source":"www.youtube.com","title":"UE5 MassAI Crowd in your project step by step guide Part2 AnimationBlueprint","URL":"https://www.youtube.com/watch?v=4-qcSrAxGCc&amp;list=PLKNsvWABWRceGFLyCWBz33f1aw4WjyYGs&amp;index=3","director":[{"family":"Viperdk UE5","given":""}],"accessed":{"date-parts":[["2023",10,21]]},"issued":{"date-parts":[["2022",6,29]]}}},{"id":55,"uris":["http://zotero.org/users/12779847/items/GQBKMWPC"],"itemData":{"id":55,"type":"motion_picture","abstract":"Discord server https://discord.gg/XrQjK7hseNTraits for 5.1.1 https://drive.google.com/file/d/1D1lPc-nIbJq7Q0xmC9Fh-q19nNv1JnCX/viewIn this UE5 video, we are ...","language":"en","source":"www.youtube.com","title":"UE5 Tutorial MassAI Crowd in any project in less then 15 mins.","URL":"https://www.youtube.com/watch?v=2LvUB3_PAhI","director":[{"family":"ViperdkUE5","given":""}],"accessed":{"date-parts":[["2023",10,21]]},"issued":{"date-parts":[["2022",7,3]]}}},{"id":60,"uris":["http://zotero.org/users/12779847/items/8CVJTXBU"],"itemData":{"id":60,"type":"motion_picture","abstract":"Unreal Engine 5 Mass Crowd Ai TutorialBuy my courses to support the Channel! https://www.udemy.com/course/how-to-create-a-movie-in-unreal-engine-5-beginners-...","language":"en","source":"www.youtube.com","title":"Unreal Engine 5 Mass Crowd Ai Tutorial","URL":"https://www.youtube.com/watch?v=w_6LGyACVz0","director":[{"family":"JSFILMZ","given":""}],"accessed":{"date-parts":[["2023",10,21]]},"issued":{"date-parts":[["2022",5,3]]}}},{"id":61,"uris":["http://zotero.org/users/12779847/items/ZT94PH7K"],"itemData":{"id":61,"type":"motion_picture","abstract":"I was new to Unreal Engine and was confused by the Mass system, so I made this video as a memo, to remind myself how to make a simple working demo from scrat...","language":"en","source":"www.youtube.com","title":"Unreal Engine 5 MassEntity Plugin Demo","URL":"https://www.youtube.com/watch?v=0dwgnH3SoC0","director":[{"family":"Sida Liu","given":""}],"accessed":{"date-parts":[["2023",10,21]]},"issued":{"date-parts":[["2022",7,11]]}},"label":"page"}],"schema":"https://github.com/citation-style-language/schema/raw/master/csl-citation.json"} </w:instrText>
      </w:r>
      <w:r w:rsidR="00C7645D">
        <w:fldChar w:fldCharType="separate"/>
      </w:r>
      <w:r w:rsidR="00820B1A" w:rsidRPr="00820B1A">
        <w:rPr>
          <w:rFonts w:ascii="Calibri" w:hAnsi="Calibri" w:cs="Calibri"/>
        </w:rPr>
        <w:t>[10], [11], [12], [13], [14], [15], [45], [46], [47], [48], [49], [50]</w:t>
      </w:r>
      <w:r w:rsidR="00C7645D">
        <w:fldChar w:fldCharType="end"/>
      </w:r>
    </w:p>
    <w:p w14:paraId="4BFF839E" w14:textId="77777777" w:rsidR="00C7645D" w:rsidRPr="00C7645D" w:rsidRDefault="00C7645D" w:rsidP="00C7645D"/>
    <w:p w14:paraId="6991B13C" w14:textId="77777777" w:rsidR="00350C2B" w:rsidRPr="002839ED" w:rsidRDefault="007371E2" w:rsidP="008B3BCA">
      <w:pPr>
        <w:pStyle w:val="Heading3"/>
        <w:numPr>
          <w:ilvl w:val="1"/>
          <w:numId w:val="40"/>
        </w:numPr>
      </w:pPr>
      <w:bookmarkStart w:id="52" w:name="_Toc155520907"/>
      <w:r w:rsidRPr="002839ED">
        <w:t>Rendering/LODs</w:t>
      </w:r>
      <w:bookmarkEnd w:id="52"/>
    </w:p>
    <w:p w14:paraId="5C7610D3" w14:textId="0D739D1D" w:rsidR="00350C2B" w:rsidRDefault="001B1D78" w:rsidP="00350C2B">
      <w:r>
        <w:t xml:space="preserve">We soon noticed that our draw calls exceeded insane amounts, and the draw thread got overloaded way sooner than expected. This is because we originally used models from the Paragon Greystone pack, which were intended to be models for a main player character. This meant it had 18 different materials applied resulting in an insane amount of draw calls per unit. After replacing this with the </w:t>
      </w:r>
      <w:r w:rsidR="00C36220">
        <w:t>P</w:t>
      </w:r>
      <w:r>
        <w:t>aragon minions models,</w:t>
      </w:r>
      <w:r w:rsidR="00E43D2A">
        <w:t xml:space="preserve"> the draw calls went back to a more normal amount.</w:t>
      </w:r>
    </w:p>
    <w:p w14:paraId="02094CE2" w14:textId="03F71292" w:rsidR="00B81921" w:rsidRDefault="00542449" w:rsidP="00B81921">
      <w:pPr>
        <w:keepNext/>
      </w:pPr>
      <w:r w:rsidRPr="00542449">
        <w:rPr>
          <w:noProof/>
        </w:rPr>
        <w:drawing>
          <wp:inline distT="0" distB="0" distL="0" distR="0" wp14:anchorId="7B755CB3" wp14:editId="60722D78">
            <wp:extent cx="1577477" cy="1539373"/>
            <wp:effectExtent l="0" t="0" r="3810" b="3810"/>
            <wp:docPr id="181510847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08475" name="Picture 1" descr="A screen shot of a computer&#10;&#10;Description automatically generated"/>
                    <pic:cNvPicPr/>
                  </pic:nvPicPr>
                  <pic:blipFill>
                    <a:blip r:embed="rId29"/>
                    <a:stretch>
                      <a:fillRect/>
                    </a:stretch>
                  </pic:blipFill>
                  <pic:spPr>
                    <a:xfrm>
                      <a:off x="0" y="0"/>
                      <a:ext cx="1577477" cy="1539373"/>
                    </a:xfrm>
                    <a:prstGeom prst="rect">
                      <a:avLst/>
                    </a:prstGeom>
                  </pic:spPr>
                </pic:pic>
              </a:graphicData>
            </a:graphic>
          </wp:inline>
        </w:drawing>
      </w:r>
      <w:r w:rsidR="00B81921">
        <w:tab/>
      </w:r>
      <w:r w:rsidR="00B81921">
        <w:tab/>
      </w:r>
      <w:r w:rsidR="00B81921">
        <w:tab/>
      </w:r>
      <w:r w:rsidR="00B81921">
        <w:tab/>
      </w:r>
      <w:r w:rsidR="00B81921" w:rsidRPr="00542449">
        <w:rPr>
          <w:noProof/>
        </w:rPr>
        <w:drawing>
          <wp:inline distT="0" distB="0" distL="0" distR="0" wp14:anchorId="6D955E90" wp14:editId="1659A0AB">
            <wp:extent cx="1531620" cy="1546860"/>
            <wp:effectExtent l="0" t="0" r="0" b="0"/>
            <wp:docPr id="879769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9695" name="Picture 1" descr="A screenshot of a computer&#10;&#10;Description automatically generated"/>
                    <pic:cNvPicPr/>
                  </pic:nvPicPr>
                  <pic:blipFill>
                    <a:blip r:embed="rId30"/>
                    <a:stretch>
                      <a:fillRect/>
                    </a:stretch>
                  </pic:blipFill>
                  <pic:spPr>
                    <a:xfrm>
                      <a:off x="0" y="0"/>
                      <a:ext cx="1531754" cy="1546995"/>
                    </a:xfrm>
                    <a:prstGeom prst="rect">
                      <a:avLst/>
                    </a:prstGeom>
                  </pic:spPr>
                </pic:pic>
              </a:graphicData>
            </a:graphic>
          </wp:inline>
        </w:drawing>
      </w:r>
    </w:p>
    <w:p w14:paraId="2ACBA7CB" w14:textId="20EC0FC0" w:rsidR="00542449" w:rsidRDefault="00B81921" w:rsidP="00B81921">
      <w:pPr>
        <w:pStyle w:val="Caption"/>
      </w:pPr>
      <w:bookmarkStart w:id="53" w:name="_Toc156056098"/>
      <w:r>
        <w:t xml:space="preserve">Figure </w:t>
      </w:r>
      <w:r w:rsidR="00000000">
        <w:fldChar w:fldCharType="begin"/>
      </w:r>
      <w:r w:rsidR="00000000">
        <w:instrText xml:space="preserve"> SEQ Figure \* ARABIC </w:instrText>
      </w:r>
      <w:r w:rsidR="00000000">
        <w:fldChar w:fldCharType="separate"/>
      </w:r>
      <w:r w:rsidR="007F2D32">
        <w:rPr>
          <w:noProof/>
        </w:rPr>
        <w:t>11</w:t>
      </w:r>
      <w:r w:rsidR="00000000">
        <w:rPr>
          <w:noProof/>
        </w:rPr>
        <w:fldChar w:fldCharType="end"/>
      </w:r>
      <w:r>
        <w:t xml:space="preserve">: </w:t>
      </w:r>
      <w:r>
        <w:rPr>
          <w:noProof/>
        </w:rPr>
        <w:t>Draw call amount with old model</w:t>
      </w:r>
      <w:r>
        <w:rPr>
          <w:noProof/>
        </w:rPr>
        <w:tab/>
      </w:r>
      <w:r>
        <w:rPr>
          <w:noProof/>
        </w:rPr>
        <w:tab/>
      </w:r>
      <w:r>
        <w:rPr>
          <w:noProof/>
        </w:rPr>
        <w:tab/>
      </w:r>
      <w:r>
        <w:t xml:space="preserve">Figure </w:t>
      </w:r>
      <w:r w:rsidR="00000000">
        <w:fldChar w:fldCharType="begin"/>
      </w:r>
      <w:r w:rsidR="00000000">
        <w:instrText xml:space="preserve"> SEQ Figure \* ARABIC </w:instrText>
      </w:r>
      <w:r w:rsidR="00000000">
        <w:fldChar w:fldCharType="separate"/>
      </w:r>
      <w:r w:rsidR="007F2D32">
        <w:rPr>
          <w:noProof/>
        </w:rPr>
        <w:t>12</w:t>
      </w:r>
      <w:r w:rsidR="00000000">
        <w:rPr>
          <w:noProof/>
        </w:rPr>
        <w:fldChar w:fldCharType="end"/>
      </w:r>
      <w:r>
        <w:t>:</w:t>
      </w:r>
      <w:r w:rsidRPr="00FE3229">
        <w:t xml:space="preserve"> Draw call amount with </w:t>
      </w:r>
      <w:r>
        <w:t>new</w:t>
      </w:r>
      <w:r w:rsidRPr="00FE3229">
        <w:t xml:space="preserve"> model</w:t>
      </w:r>
      <w:bookmarkEnd w:id="53"/>
    </w:p>
    <w:p w14:paraId="5847F421" w14:textId="77777777" w:rsidR="00CF321A" w:rsidRPr="00CF321A" w:rsidRDefault="00CF321A" w:rsidP="00CF321A"/>
    <w:p w14:paraId="2B9951C7" w14:textId="1252393E" w:rsidR="00E43D2A" w:rsidRDefault="00E43D2A" w:rsidP="00350C2B">
      <w:r>
        <w:t xml:space="preserve">However, the primitive count was still </w:t>
      </w:r>
      <w:r w:rsidR="00A51CC9">
        <w:t>too</w:t>
      </w:r>
      <w:r>
        <w:t xml:space="preserve"> high and </w:t>
      </w:r>
      <w:r w:rsidR="00542449">
        <w:t>could become</w:t>
      </w:r>
      <w:r>
        <w:t xml:space="preserve"> a bottlenec</w:t>
      </w:r>
      <w:r w:rsidR="00542449">
        <w:t>k</w:t>
      </w:r>
      <w:r>
        <w:t>. To solve/remedy this, we generated new LODs for the models. Going from 5000 vertices to only 250 at far distances. Generating LODs in Unreal Engine is luckily very easy, you just configure an LOD data asset</w:t>
      </w:r>
      <w:r w:rsidR="00BC6BAD">
        <w:t xml:space="preserve"> by</w:t>
      </w:r>
      <w:r>
        <w:t xml:space="preserve"> specify</w:t>
      </w:r>
      <w:r w:rsidR="00BC6BAD">
        <w:t>ing</w:t>
      </w:r>
      <w:r>
        <w:t xml:space="preserve"> the percentage of triangles that you wish to keep at which LOD levels, and click regenerate.</w:t>
      </w:r>
    </w:p>
    <w:p w14:paraId="0321E963" w14:textId="77777777" w:rsidR="00CF321A" w:rsidRDefault="00BC3D87" w:rsidP="00CF321A">
      <w:pPr>
        <w:keepNext/>
      </w:pPr>
      <w:r w:rsidRPr="00BC3D87">
        <w:rPr>
          <w:noProof/>
        </w:rPr>
        <w:lastRenderedPageBreak/>
        <w:drawing>
          <wp:inline distT="0" distB="0" distL="0" distR="0" wp14:anchorId="3E161083" wp14:editId="43EC32C6">
            <wp:extent cx="4572000" cy="3323446"/>
            <wp:effectExtent l="0" t="0" r="0" b="0"/>
            <wp:docPr id="7728017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01706" name="Picture 1" descr="A screenshot of a computer&#10;&#10;Description automatically generated"/>
                    <pic:cNvPicPr/>
                  </pic:nvPicPr>
                  <pic:blipFill>
                    <a:blip r:embed="rId31"/>
                    <a:stretch>
                      <a:fillRect/>
                    </a:stretch>
                  </pic:blipFill>
                  <pic:spPr>
                    <a:xfrm>
                      <a:off x="0" y="0"/>
                      <a:ext cx="4592309" cy="3338209"/>
                    </a:xfrm>
                    <a:prstGeom prst="rect">
                      <a:avLst/>
                    </a:prstGeom>
                  </pic:spPr>
                </pic:pic>
              </a:graphicData>
            </a:graphic>
          </wp:inline>
        </w:drawing>
      </w:r>
    </w:p>
    <w:p w14:paraId="5AF0C30F" w14:textId="1ADD17E9" w:rsidR="001B1D78" w:rsidRDefault="00CF321A" w:rsidP="00CF321A">
      <w:pPr>
        <w:pStyle w:val="Caption"/>
      </w:pPr>
      <w:bookmarkStart w:id="54" w:name="_Toc156056099"/>
      <w:r>
        <w:t xml:space="preserve">Figure </w:t>
      </w:r>
      <w:r w:rsidR="00000000">
        <w:fldChar w:fldCharType="begin"/>
      </w:r>
      <w:r w:rsidR="00000000">
        <w:instrText xml:space="preserve"> SEQ Figure \* ARABIC </w:instrText>
      </w:r>
      <w:r w:rsidR="00000000">
        <w:fldChar w:fldCharType="separate"/>
      </w:r>
      <w:r w:rsidR="007F2D32">
        <w:rPr>
          <w:noProof/>
        </w:rPr>
        <w:t>13</w:t>
      </w:r>
      <w:r w:rsidR="00000000">
        <w:rPr>
          <w:noProof/>
        </w:rPr>
        <w:fldChar w:fldCharType="end"/>
      </w:r>
      <w:r>
        <w:t>: LOD Settings after generating an LOD</w:t>
      </w:r>
      <w:r w:rsidR="008D6209">
        <w:t xml:space="preserve"> s</w:t>
      </w:r>
      <w:r>
        <w:t>ettings asset</w:t>
      </w:r>
      <w:bookmarkEnd w:id="54"/>
    </w:p>
    <w:p w14:paraId="1D881C3A" w14:textId="77777777" w:rsidR="00C7645D" w:rsidRPr="00C7645D" w:rsidRDefault="00C7645D" w:rsidP="00C7645D"/>
    <w:p w14:paraId="015B4FC7" w14:textId="77777777" w:rsidR="00350C2B" w:rsidRDefault="00CF42AA" w:rsidP="008B3BCA">
      <w:pPr>
        <w:pStyle w:val="Heading3"/>
        <w:numPr>
          <w:ilvl w:val="1"/>
          <w:numId w:val="40"/>
        </w:numPr>
      </w:pPr>
      <w:bookmarkStart w:id="55" w:name="_Toc155520908"/>
      <w:r>
        <w:t>Multithreading</w:t>
      </w:r>
      <w:bookmarkEnd w:id="55"/>
    </w:p>
    <w:p w14:paraId="275EB3CF" w14:textId="6AEC1927" w:rsidR="00A56DD0" w:rsidRDefault="00A56DD0" w:rsidP="00BC6BAD">
      <w:r>
        <w:t xml:space="preserve">As of </w:t>
      </w:r>
      <w:r w:rsidR="00A413C3">
        <w:t xml:space="preserve">Unreal Engine </w:t>
      </w:r>
      <w:r>
        <w:t>5.1, Mass already does some multithreading by default</w:t>
      </w:r>
      <w:r w:rsidR="00397550">
        <w:t xml:space="preserve"> </w:t>
      </w:r>
      <w:r w:rsidR="00397550">
        <w:fldChar w:fldCharType="begin"/>
      </w:r>
      <w:r w:rsidR="00397550">
        <w:instrText xml:space="preserve"> ADDIN ZOTERO_ITEM CSL_CITATION {"citationID":"fIv3NQuy","properties":{"formattedCitation":"[51]","plainCitation":"[51]","noteIndex":0},"citationItems":[{"id":813,"uris":["http://zotero.org/users/12779847/items/HQAUK2QV"],"itemData":{"id":813,"type":"webpage","abstract":"Overview of new and updated features in Unreal Engine 5.1","language":"en-US","title":"Unreal Engine 5.1 Release Notes","URL":"https://docs.unrealengine.com/5.1/en-US/unreal-engine-5.1-release-notes/","accessed":{"date-parts":[["2024",1,13]]}}}],"schema":"https://github.com/citation-style-language/schema/raw/master/csl-citation.json"} </w:instrText>
      </w:r>
      <w:r w:rsidR="00397550">
        <w:fldChar w:fldCharType="separate"/>
      </w:r>
      <w:r w:rsidR="00397550" w:rsidRPr="00397550">
        <w:rPr>
          <w:rFonts w:ascii="Calibri" w:hAnsi="Calibri" w:cs="Calibri"/>
        </w:rPr>
        <w:t>[51]</w:t>
      </w:r>
      <w:r w:rsidR="00397550">
        <w:fldChar w:fldCharType="end"/>
      </w:r>
      <w:r>
        <w:t>. Every processor will execute on a separate thread, unless</w:t>
      </w:r>
      <w:r w:rsidR="006D2185">
        <w:t xml:space="preserve"> the</w:t>
      </w:r>
      <w:r>
        <w:t xml:space="preserve"> </w:t>
      </w:r>
      <w:r w:rsidRPr="00A56DD0">
        <w:t>bRequiresGameThreadExecution</w:t>
      </w:r>
      <w:r w:rsidR="006D2185">
        <w:t xml:space="preserve"> boolean</w:t>
      </w:r>
      <w:r w:rsidRPr="00A56DD0">
        <w:t xml:space="preserve"> is true</w:t>
      </w:r>
      <w:r w:rsidR="008E022D">
        <w:t>.</w:t>
      </w:r>
      <w:r>
        <w:t xml:space="preserve"> </w:t>
      </w:r>
      <w:r w:rsidR="008E022D">
        <w:t>This might happen in parallel with other processors, but the execution order often won’t allow it.</w:t>
      </w:r>
    </w:p>
    <w:p w14:paraId="41D00FA9" w14:textId="13098CEE" w:rsidR="00A56DD0" w:rsidRDefault="00A56DD0" w:rsidP="00350C2B">
      <w:r>
        <w:t xml:space="preserve">However, a single processor can still take a </w:t>
      </w:r>
      <w:r w:rsidR="00E36553">
        <w:t>lot of frame time, and it might benefit from dividing tasks between multiple threads.</w:t>
      </w:r>
    </w:p>
    <w:p w14:paraId="404F27ED" w14:textId="1E0333A6" w:rsidR="008B78E3" w:rsidRDefault="00E36553" w:rsidP="00350C2B">
      <w:r>
        <w:t xml:space="preserve">The processors that currently take the most frame time, are the target acquisition, avoidance and navigation processors. We could multithread the avoidance processor by copying it and making our own, but </w:t>
      </w:r>
      <w:r w:rsidR="002C7949">
        <w:t>since that would cost too much time, we will skip this one</w:t>
      </w:r>
      <w:r>
        <w:t>. The target acquisition processor can easily be multithreaded by just replacing the normal for loop with a ParallelFor</w:t>
      </w:r>
      <w:r w:rsidR="001F0901">
        <w:t xml:space="preserve">, as seen </w:t>
      </w:r>
      <w:r w:rsidR="001F0901">
        <w:fldChar w:fldCharType="begin"/>
      </w:r>
      <w:r w:rsidR="001F0901">
        <w:instrText xml:space="preserve"> REF _Ref156040059 \p \h </w:instrText>
      </w:r>
      <w:r w:rsidR="001F0901">
        <w:fldChar w:fldCharType="separate"/>
      </w:r>
      <w:r w:rsidR="001F0901">
        <w:t>below</w:t>
      </w:r>
      <w:r w:rsidR="001F0901">
        <w:fldChar w:fldCharType="end"/>
      </w:r>
      <w:r>
        <w:t>.</w:t>
      </w:r>
    </w:p>
    <w:p w14:paraId="064F30D0"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808080"/>
          <w:sz w:val="19"/>
          <w:szCs w:val="19"/>
          <w:lang w:val="en-GB"/>
        </w:rPr>
        <w:t>#ifdef</w:t>
      </w:r>
      <w:r>
        <w:rPr>
          <w:rFonts w:ascii="Cascadia Mono" w:hAnsi="Cascadia Mono" w:cs="Cascadia Mono"/>
          <w:color w:val="000000"/>
          <w:sz w:val="19"/>
          <w:szCs w:val="19"/>
          <w:lang w:val="en-GB"/>
        </w:rPr>
        <w:t xml:space="preserve"> </w:t>
      </w:r>
      <w:r>
        <w:rPr>
          <w:rFonts w:ascii="Cascadia Mono" w:hAnsi="Cascadia Mono" w:cs="Cascadia Mono"/>
          <w:color w:val="6F008A"/>
          <w:sz w:val="19"/>
          <w:szCs w:val="19"/>
          <w:lang w:val="en-GB"/>
        </w:rPr>
        <w:t>ENABLE_MULTITHREADING</w:t>
      </w:r>
    </w:p>
    <w:p w14:paraId="271041DA"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ParallelFor(</w:t>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GetNumEntities(), [&amp;](</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Index</w:t>
      </w:r>
      <w:r>
        <w:rPr>
          <w:rFonts w:ascii="Cascadia Mono" w:hAnsi="Cascadia Mono" w:cs="Cascadia Mono"/>
          <w:color w:val="000000"/>
          <w:sz w:val="19"/>
          <w:szCs w:val="19"/>
          <w:lang w:val="en-GB"/>
        </w:rPr>
        <w:t>)</w:t>
      </w:r>
    </w:p>
    <w:p w14:paraId="35BB1B11" w14:textId="77777777" w:rsidR="00710480" w:rsidRDefault="00710480" w:rsidP="00710480">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808080"/>
          <w:sz w:val="19"/>
          <w:szCs w:val="19"/>
          <w:lang w:val="en-GB"/>
        </w:rPr>
        <w:t>#else</w:t>
      </w:r>
    </w:p>
    <w:p w14:paraId="660A30F7" w14:textId="03522888" w:rsidR="00710480" w:rsidRDefault="00710480" w:rsidP="006D3FFD">
      <w:pPr>
        <w:autoSpaceDE w:val="0"/>
        <w:autoSpaceDN w:val="0"/>
        <w:adjustRightInd w:val="0"/>
        <w:spacing w:before="0" w:after="0" w:line="240" w:lineRule="auto"/>
        <w:ind w:left="2160"/>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int32 EntityIndex = 0; EntityIndex &lt; Context.GetNumEntities(); ++EntityIndex)</w:t>
      </w:r>
    </w:p>
    <w:p w14:paraId="01AD38CF" w14:textId="3005731C" w:rsidR="00CF321A" w:rsidRDefault="00710480" w:rsidP="00710480">
      <w:pPr>
        <w:keepNext/>
      </w:pPr>
      <w:r>
        <w:rPr>
          <w:rFonts w:ascii="Cascadia Mono" w:hAnsi="Cascadia Mono" w:cs="Cascadia Mono"/>
          <w:color w:val="808080"/>
          <w:sz w:val="19"/>
          <w:szCs w:val="19"/>
          <w:lang w:val="en-GB"/>
        </w:rPr>
        <w:t>#endif</w:t>
      </w:r>
      <w:r>
        <w:rPr>
          <w:rFonts w:ascii="Cascadia Mono" w:hAnsi="Cascadia Mono" w:cs="Cascadia Mono"/>
          <w:color w:val="000000"/>
          <w:sz w:val="19"/>
          <w:szCs w:val="19"/>
          <w:lang w:val="en-GB"/>
        </w:rPr>
        <w:t xml:space="preserve"> </w:t>
      </w:r>
      <w:r>
        <w:rPr>
          <w:rFonts w:ascii="Cascadia Mono" w:hAnsi="Cascadia Mono" w:cs="Cascadia Mono"/>
          <w:color w:val="008000"/>
          <w:sz w:val="19"/>
          <w:szCs w:val="19"/>
          <w:lang w:val="en-GB"/>
        </w:rPr>
        <w:t>// ENABLE_MULTITHREADING</w:t>
      </w:r>
    </w:p>
    <w:p w14:paraId="6D69128C" w14:textId="62B43515" w:rsidR="00CF321A" w:rsidRDefault="00CF321A" w:rsidP="00CF321A">
      <w:pPr>
        <w:pStyle w:val="Caption"/>
      </w:pPr>
      <w:bookmarkStart w:id="56" w:name="_Ref156040059"/>
      <w:bookmarkStart w:id="57" w:name="_Toc156056112"/>
      <w:r>
        <w:t xml:space="preserve">Code snippet </w:t>
      </w:r>
      <w:r w:rsidR="00000000">
        <w:fldChar w:fldCharType="begin"/>
      </w:r>
      <w:r w:rsidR="00000000">
        <w:instrText xml:space="preserve"> SEQ Code_snippet \* ARABIC </w:instrText>
      </w:r>
      <w:r w:rsidR="00000000">
        <w:fldChar w:fldCharType="separate"/>
      </w:r>
      <w:r w:rsidR="00F14856">
        <w:rPr>
          <w:noProof/>
        </w:rPr>
        <w:t>7</w:t>
      </w:r>
      <w:r w:rsidR="00000000">
        <w:rPr>
          <w:noProof/>
        </w:rPr>
        <w:fldChar w:fldCharType="end"/>
      </w:r>
      <w:r>
        <w:t>: Replacing the normal for loop with a ParallelFor</w:t>
      </w:r>
      <w:bookmarkEnd w:id="56"/>
      <w:bookmarkEnd w:id="57"/>
    </w:p>
    <w:p w14:paraId="20BEE998" w14:textId="77777777" w:rsidR="00127B1A" w:rsidRPr="00127B1A" w:rsidRDefault="00127B1A" w:rsidP="00127B1A"/>
    <w:p w14:paraId="4B739460" w14:textId="27563B4A" w:rsidR="009726B0" w:rsidRDefault="00E36553" w:rsidP="00350C2B">
      <w:r>
        <w:lastRenderedPageBreak/>
        <w:t>We can do the exact same in our navigation</w:t>
      </w:r>
      <w:r w:rsidR="00DD41F7">
        <w:t xml:space="preserve"> </w:t>
      </w:r>
      <w:r>
        <w:t xml:space="preserve">processor. </w:t>
      </w:r>
      <w:r w:rsidR="003523E0">
        <w:t>Alternatively, we could</w:t>
      </w:r>
      <w:r>
        <w:t xml:space="preserve"> use a normal for loop and </w:t>
      </w:r>
      <w:r w:rsidR="00F32A2C">
        <w:t>replace FindPathSync with</w:t>
      </w:r>
      <w:r>
        <w:t xml:space="preserve"> FindPathASync, but from</w:t>
      </w:r>
      <w:r w:rsidR="006C61A0">
        <w:t xml:space="preserve"> a quick test</w:t>
      </w:r>
      <w:r w:rsidR="008B78E3">
        <w:t xml:space="preserve">, this </w:t>
      </w:r>
      <w:r w:rsidR="006C61A0">
        <w:t>seems to be</w:t>
      </w:r>
      <w:r w:rsidR="008B78E3">
        <w:t xml:space="preserve"> slower than FindPathSync in a ParallelFor.</w:t>
      </w:r>
      <w:r w:rsidR="004B4C74">
        <w:br/>
      </w:r>
      <w:r w:rsidR="008B78E3">
        <w:t>We also multithreaded the movement and attacking processor</w:t>
      </w:r>
      <w:r w:rsidR="001D1DD5">
        <w:t>s</w:t>
      </w:r>
      <w:r w:rsidR="008B78E3">
        <w:t>, which in hindsight</w:t>
      </w:r>
      <w:r w:rsidR="003C0C4E">
        <w:t>,</w:t>
      </w:r>
      <w:r w:rsidR="008B78E3">
        <w:t xml:space="preserve"> was not needed since they already barely take any frame time at all.</w:t>
      </w:r>
    </w:p>
    <w:p w14:paraId="56887772" w14:textId="4F4A9272" w:rsidR="008B78E3" w:rsidRDefault="008B78E3" w:rsidP="00350C2B">
      <w:r>
        <w:t>Also make sure to use a mutex (FCriticalSection in Unreal Engine) whenever you don’t want two threads accessing the same section of your code at the same time.</w:t>
      </w:r>
      <w:r w:rsidR="00D34F14">
        <w:t xml:space="preserve"> This can be seen in an example </w:t>
      </w:r>
      <w:r w:rsidR="00D34F14">
        <w:fldChar w:fldCharType="begin"/>
      </w:r>
      <w:r w:rsidR="00D34F14">
        <w:instrText xml:space="preserve"> REF _Ref156040143 \p \h </w:instrText>
      </w:r>
      <w:r w:rsidR="00D34F14">
        <w:fldChar w:fldCharType="separate"/>
      </w:r>
      <w:r w:rsidR="00D34F14">
        <w:t>below</w:t>
      </w:r>
      <w:r w:rsidR="00D34F14">
        <w:fldChar w:fldCharType="end"/>
      </w:r>
      <w:r w:rsidR="004B4C74">
        <w:t>.</w:t>
      </w:r>
    </w:p>
    <w:p w14:paraId="2C35EDF8" w14:textId="77777777"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8000"/>
          <w:sz w:val="19"/>
          <w:szCs w:val="19"/>
          <w:lang w:val="en-GB"/>
        </w:rPr>
        <w:t>//Check if dead</w:t>
      </w:r>
    </w:p>
    <w:p w14:paraId="2BF708DB" w14:textId="669A140B"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TargetEntityHealth.CurrentHealth &lt;= 0)</w:t>
      </w:r>
    </w:p>
    <w:p w14:paraId="3F1B7128" w14:textId="4D94BDB5"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59B48DED" w14:textId="52481860"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Mutex.Lock();</w:t>
      </w:r>
    </w:p>
    <w:p w14:paraId="7EB59FED" w14:textId="24C89039"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808080"/>
          <w:sz w:val="19"/>
          <w:szCs w:val="19"/>
          <w:lang w:val="en-GB"/>
        </w:rPr>
        <w:t>Context</w:t>
      </w:r>
      <w:r>
        <w:rPr>
          <w:rFonts w:ascii="Cascadia Mono" w:hAnsi="Cascadia Mono" w:cs="Cascadia Mono"/>
          <w:color w:val="000000"/>
          <w:sz w:val="19"/>
          <w:szCs w:val="19"/>
          <w:lang w:val="en-GB"/>
        </w:rPr>
        <w:t>.Defer().AddTag&lt;</w:t>
      </w:r>
      <w:r>
        <w:rPr>
          <w:rFonts w:ascii="Cascadia Mono" w:hAnsi="Cascadia Mono" w:cs="Cascadia Mono"/>
          <w:color w:val="2B91AF"/>
          <w:sz w:val="19"/>
          <w:szCs w:val="19"/>
          <w:lang w:val="en-GB"/>
        </w:rPr>
        <w:t>FDyingTag</w:t>
      </w:r>
      <w:r>
        <w:rPr>
          <w:rFonts w:ascii="Cascadia Mono" w:hAnsi="Cascadia Mono" w:cs="Cascadia Mono"/>
          <w:color w:val="000000"/>
          <w:sz w:val="19"/>
          <w:szCs w:val="19"/>
          <w:lang w:val="en-GB"/>
        </w:rPr>
        <w:t>&gt;(TargetEntity);</w:t>
      </w:r>
    </w:p>
    <w:p w14:paraId="18C53758" w14:textId="39B30B8F" w:rsidR="008D0D72" w:rsidRDefault="008D0D72" w:rsidP="008D0D72">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Mutex.Unlock();</w:t>
      </w:r>
    </w:p>
    <w:p w14:paraId="656AE7C2" w14:textId="743F1692" w:rsidR="00CF321A" w:rsidRDefault="008D0D72" w:rsidP="008D0D72">
      <w:pPr>
        <w:keepNext/>
      </w:pPr>
      <w:r>
        <w:rPr>
          <w:rFonts w:ascii="Cascadia Mono" w:hAnsi="Cascadia Mono" w:cs="Cascadia Mono"/>
          <w:color w:val="000000"/>
          <w:sz w:val="19"/>
          <w:szCs w:val="19"/>
          <w:lang w:val="en-GB"/>
        </w:rPr>
        <w:t>}</w:t>
      </w:r>
    </w:p>
    <w:p w14:paraId="36E56A3E" w14:textId="54D4CD72" w:rsidR="008B78E3" w:rsidRDefault="00CF321A" w:rsidP="00CF321A">
      <w:pPr>
        <w:pStyle w:val="Caption"/>
      </w:pPr>
      <w:bookmarkStart w:id="58" w:name="_Ref156040143"/>
      <w:bookmarkStart w:id="59" w:name="_Toc156056113"/>
      <w:r>
        <w:t xml:space="preserve">Code snippet </w:t>
      </w:r>
      <w:r w:rsidR="00000000">
        <w:fldChar w:fldCharType="begin"/>
      </w:r>
      <w:r w:rsidR="00000000">
        <w:instrText xml:space="preserve"> SEQ Code_snippet \* ARABIC </w:instrText>
      </w:r>
      <w:r w:rsidR="00000000">
        <w:fldChar w:fldCharType="separate"/>
      </w:r>
      <w:r w:rsidR="00F14856">
        <w:rPr>
          <w:noProof/>
        </w:rPr>
        <w:t>8</w:t>
      </w:r>
      <w:r w:rsidR="00000000">
        <w:rPr>
          <w:noProof/>
        </w:rPr>
        <w:fldChar w:fldCharType="end"/>
      </w:r>
      <w:r>
        <w:t>: Using a mutex to prevent simultaneous writing to the deferred command buffer</w:t>
      </w:r>
      <w:bookmarkEnd w:id="58"/>
      <w:bookmarkEnd w:id="59"/>
    </w:p>
    <w:p w14:paraId="43C05E77" w14:textId="77777777" w:rsidR="005D602B" w:rsidRPr="005D602B" w:rsidRDefault="005D602B" w:rsidP="005D602B"/>
    <w:p w14:paraId="30A84AB9" w14:textId="4033F25E" w:rsidR="00C7645D" w:rsidRDefault="005D602B" w:rsidP="00C7645D">
      <w:r>
        <w:t xml:space="preserve">References used </w:t>
      </w:r>
      <w:r w:rsidR="00742366">
        <w:t>to</w:t>
      </w:r>
      <w:r>
        <w:t xml:space="preserve"> </w:t>
      </w:r>
      <w:r>
        <w:t>implement multithreading</w:t>
      </w:r>
      <w:r>
        <w:t>:</w:t>
      </w:r>
      <w:r>
        <w:t xml:space="preserve"> </w:t>
      </w:r>
      <w:r w:rsidR="00C7645D">
        <w:fldChar w:fldCharType="begin"/>
      </w:r>
      <w:r w:rsidR="007C5FB1">
        <w:instrText xml:space="preserve"> ADDIN ZOTERO_ITEM CSL_CITATION {"citationID":"oPx6UwNQ","properties":{"formattedCitation":"[20], [21]","plainCitation":"[20], [21]","noteIndex":0},"citationItems":[{"id":20,"uris":["http://zotero.org/users/12779847/items/DAQGVVRT"],"itemData":{"id":20,"type":"post","abstract":"There’s a criminal lack of condensed documentation on how to implement actually useful multithreading in Unreal, and also a general difficulty to find a good overview of practices that lead to performant code, so here’s that.  MULTITHREADING 1. Overview   Unreal by default supports multithreading, but only makes partial use of it. While there are dedicated threads for audio, render and stats, most operations are still done in the game thread, including EventTicks and blueprints, while the render...","container-title":"Epic Developer Community Forums","language":"en","title":"Multithreading and Performance in Unreal","URL":"https://forums.unrealengine.com/t/multithreading-and-performance-in-unreal/1216417","accessed":{"date-parts":[["2023",10,22]]},"issued":{"date-parts":[["2023",7,1]]}},"label":"page"},{"id":73,"uris":["http://zotero.org/users/12779847/items/XQUR5465"],"itemData":{"id":73,"type":"post-weblog","abstract":"An Introductory tutorial to multithreading in Unreal Engine. We discuss how to create multithreaded games in unreal engine, the thread's lifecycle, and how to","language":"en-US","title":"UE5 Multithreading With FRunnable And Thread Workflow – Unreal C++ API","URL":"https://store.algosyntax.com/tutorials/unreal-engine/ue5-multithreading-with-frunnable-and-thread-workflow/","accessed":{"date-parts":[["2023",10,21]]},"issued":{"date-parts":[["2022",6,6]]}},"label":"page"}],"schema":"https://github.com/citation-style-language/schema/raw/master/csl-citation.json"} </w:instrText>
      </w:r>
      <w:r w:rsidR="00C7645D">
        <w:fldChar w:fldCharType="separate"/>
      </w:r>
      <w:r w:rsidR="007C5FB1" w:rsidRPr="007C5FB1">
        <w:rPr>
          <w:rFonts w:ascii="Calibri" w:hAnsi="Calibri" w:cs="Calibri"/>
        </w:rPr>
        <w:t>[20], [21]</w:t>
      </w:r>
      <w:r w:rsidR="00C7645D">
        <w:fldChar w:fldCharType="end"/>
      </w:r>
    </w:p>
    <w:p w14:paraId="2EE4782B" w14:textId="77777777" w:rsidR="00C7645D" w:rsidRPr="00C7645D" w:rsidRDefault="00C7645D" w:rsidP="00C7645D"/>
    <w:p w14:paraId="06D34739" w14:textId="77777777" w:rsidR="00350C2B" w:rsidRDefault="00CF42AA" w:rsidP="008B3BCA">
      <w:pPr>
        <w:pStyle w:val="Heading3"/>
        <w:numPr>
          <w:ilvl w:val="1"/>
          <w:numId w:val="40"/>
        </w:numPr>
      </w:pPr>
      <w:bookmarkStart w:id="60" w:name="_Toc155520909"/>
      <w:r>
        <w:t>Spatial Partitioning</w:t>
      </w:r>
      <w:bookmarkEnd w:id="60"/>
    </w:p>
    <w:p w14:paraId="6E14B080" w14:textId="5FA87631" w:rsidR="008B78E3" w:rsidRDefault="008B78E3" w:rsidP="008B78E3">
      <w:r>
        <w:t xml:space="preserve">There are many types of spatial partitioning structures, ideally, we would test out multiple and compare which give the best result. However, </w:t>
      </w:r>
      <w:r w:rsidR="00620F08">
        <w:t>this would shift the focus of the study too much towards spatial partitioning</w:t>
      </w:r>
      <w:r w:rsidR="009E4CF1">
        <w:t>, which is not the goal</w:t>
      </w:r>
      <w:r>
        <w:t>.</w:t>
      </w:r>
    </w:p>
    <w:p w14:paraId="6F38E3F1" w14:textId="35827F9F" w:rsidR="008B78E3" w:rsidRDefault="008B78E3" w:rsidP="008B78E3">
      <w:r>
        <w:t>The avoidance processor that is included in the plugin, uses a hash</w:t>
      </w:r>
      <w:r w:rsidR="00047FD6">
        <w:t xml:space="preserve"> </w:t>
      </w:r>
      <w:r>
        <w:t>grid for its spatial partitioning</w:t>
      </w:r>
      <w:r w:rsidR="00BA1AED">
        <w:t>.</w:t>
      </w:r>
      <w:r>
        <w:t xml:space="preserve"> </w:t>
      </w:r>
      <w:r w:rsidR="00BA1AED">
        <w:t>W</w:t>
      </w:r>
      <w:r>
        <w:t xml:space="preserve">e </w:t>
      </w:r>
      <w:r w:rsidR="00185F9F">
        <w:t>will use an octree</w:t>
      </w:r>
      <w:r w:rsidR="00BA1AED">
        <w:t>, since</w:t>
      </w:r>
      <w:r w:rsidR="00ED5192">
        <w:t xml:space="preserve"> there</w:t>
      </w:r>
      <w:r w:rsidR="00185F9F">
        <w:t xml:space="preserve"> will likely </w:t>
      </w:r>
      <w:r w:rsidR="00ED5192">
        <w:t>be</w:t>
      </w:r>
      <w:r w:rsidR="00185F9F">
        <w:t xml:space="preserve"> a high variance in density of </w:t>
      </w:r>
      <w:r w:rsidR="00722570">
        <w:t>the</w:t>
      </w:r>
      <w:r w:rsidR="00185F9F">
        <w:t xml:space="preserve"> units</w:t>
      </w:r>
      <w:r w:rsidR="0011303F">
        <w:t>.</w:t>
      </w:r>
      <w:r w:rsidR="00185F9F">
        <w:t xml:space="preserve"> </w:t>
      </w:r>
      <w:r w:rsidR="0011303F">
        <w:t>A</w:t>
      </w:r>
      <w:r w:rsidR="00185F9F">
        <w:t xml:space="preserve">t the start of the battle, they will be evenly divided, but after they meet each other, potentially less than 10% of the space will be used. Therefore, we expect better results for our case if we use an octree, since it </w:t>
      </w:r>
      <w:r w:rsidR="00B86F73">
        <w:t>should be faster at</w:t>
      </w:r>
      <w:r w:rsidR="00185F9F">
        <w:t xml:space="preserve"> querying data when there is</w:t>
      </w:r>
      <w:r w:rsidR="00DD07D7">
        <w:t xml:space="preserve"> a high</w:t>
      </w:r>
      <w:r w:rsidR="00185F9F">
        <w:t xml:space="preserve"> variance in density.</w:t>
      </w:r>
      <w:r w:rsidR="00185F9F">
        <w:br/>
        <w:t>We could have also used a quadtree (2D version of an octree), since our movement is limited to a 2D plane right now, but that might change in the future so we use an octree instead.</w:t>
      </w:r>
    </w:p>
    <w:p w14:paraId="0B918C9B" w14:textId="4DB42F50" w:rsidR="00185F9F" w:rsidRDefault="00185F9F" w:rsidP="008B78E3">
      <w:r>
        <w:t>Luckily, Unreal Engine has some spatial partitioning structures built into the engine, like the hash</w:t>
      </w:r>
      <w:r w:rsidR="00333B95">
        <w:t xml:space="preserve"> </w:t>
      </w:r>
      <w:r>
        <w:t>grid that was used for avoidance. They also have multiple octree implementations, the one we will use is TOctree2</w:t>
      </w:r>
      <w:r w:rsidR="004D0D99">
        <w:t xml:space="preserve"> </w:t>
      </w:r>
      <w:r w:rsidR="004D0D99">
        <w:fldChar w:fldCharType="begin"/>
      </w:r>
      <w:r w:rsidR="004D0D99">
        <w:instrText xml:space="preserve"> ADDIN ZOTERO_ITEM CSL_CITATION {"citationID":"b9VmGnhL","properties":{"formattedCitation":"[52]","plainCitation":"[52]","noteIndex":0},"citationItems":[{"id":815,"uris":["http://zotero.org/users/12779847/items/QCASI6AN"],"itemData":{"id":815,"type":"webpage","abstract":"An octree.","language":"en-US","title":"TOctree2","URL":"https://docs.unrealengine.com/5.3/en-US/API/Runtime/Core/Math/TOctree2/","accessed":{"date-parts":[["2024",1,13]]}}}],"schema":"https://github.com/citation-style-language/schema/raw/master/csl-citation.json"} </w:instrText>
      </w:r>
      <w:r w:rsidR="004D0D99">
        <w:fldChar w:fldCharType="separate"/>
      </w:r>
      <w:r w:rsidR="004D0D99" w:rsidRPr="004D0D99">
        <w:rPr>
          <w:rFonts w:ascii="Calibri" w:hAnsi="Calibri" w:cs="Calibri"/>
        </w:rPr>
        <w:t>[52]</w:t>
      </w:r>
      <w:r w:rsidR="004D0D99">
        <w:fldChar w:fldCharType="end"/>
      </w:r>
      <w:r>
        <w:t xml:space="preserve"> (the original TOctree is deprecated</w:t>
      </w:r>
      <w:r w:rsidR="00AC7753">
        <w:t xml:space="preserve"> </w:t>
      </w:r>
      <w:r w:rsidR="00AC7753">
        <w:fldChar w:fldCharType="begin"/>
      </w:r>
      <w:r w:rsidR="004D0D99">
        <w:instrText xml:space="preserve"> ADDIN ZOTERO_ITEM CSL_CITATION {"citationID":"DimmsZuU","properties":{"formattedCitation":"[53]","plainCitation":"[53]","noteIndex":0},"citationItems":[{"id":814,"uris":["http://zotero.org/users/12779847/items/8VE57ITC"],"itemData":{"id":814,"type":"webpage","abstract":"An octree.","language":"en-US","title":"TOctree_DEPRECATED","URL":"https://docs.unrealengine.com/5.3/en-US/API/Runtime/Core/Math/TOctree_DEPRECATED/","accessed":{"date-parts":[["2024",1,13]]}}}],"schema":"https://github.com/citation-style-language/schema/raw/master/csl-citation.json"} </w:instrText>
      </w:r>
      <w:r w:rsidR="00AC7753">
        <w:fldChar w:fldCharType="separate"/>
      </w:r>
      <w:r w:rsidR="004D0D99" w:rsidRPr="004D0D99">
        <w:rPr>
          <w:rFonts w:ascii="Calibri" w:hAnsi="Calibri" w:cs="Calibri"/>
        </w:rPr>
        <w:t>[53]</w:t>
      </w:r>
      <w:r w:rsidR="00AC7753">
        <w:fldChar w:fldCharType="end"/>
      </w:r>
      <w:r>
        <w:t xml:space="preserve">), since it is the most similar to a classic octree. There is also </w:t>
      </w:r>
      <w:r w:rsidRPr="00185F9F">
        <w:t>FSparseDynamicOctree3</w:t>
      </w:r>
      <w:r w:rsidR="004D0D99">
        <w:t xml:space="preserve"> </w:t>
      </w:r>
      <w:r w:rsidR="004D0D99">
        <w:fldChar w:fldCharType="begin"/>
      </w:r>
      <w:r w:rsidR="004D0D99">
        <w:instrText xml:space="preserve"> ADDIN ZOTERO_ITEM CSL_CITATION {"citationID":"iyPAqWiI","properties":{"formattedCitation":"[54]","plainCitation":"[54]","noteIndex":0},"citationItems":[{"id":816,"uris":["http://zotero.org/users/12779847/items/95HP2XKF"],"itemData":{"id":816,"type":"webpage","abstract":"[FSparseDynamicOctree3](API\\Plugins\\GeometricObjects\\Spatial\\FSparseDynamicOctree3) sorts objects with axis-aligned bounding boxes into a dynamic sparse octree of axis-aligned uniform grid cells.","language":"en-US","title":"FSparseDynamicOctree3","URL":"https://docs.unrealengine.com/5.1/en-US/API/Plugins/GeometricObjects/Spatial/FSparseDynamicOctree3/","accessed":{"date-parts":[["2024",1,13]]}}}],"schema":"https://github.com/citation-style-language/schema/raw/master/csl-citation.json"} </w:instrText>
      </w:r>
      <w:r w:rsidR="004D0D99">
        <w:fldChar w:fldCharType="separate"/>
      </w:r>
      <w:r w:rsidR="004D0D99" w:rsidRPr="004D0D99">
        <w:rPr>
          <w:rFonts w:ascii="Calibri" w:hAnsi="Calibri" w:cs="Calibri"/>
        </w:rPr>
        <w:t>[54]</w:t>
      </w:r>
      <w:r w:rsidR="004D0D99">
        <w:fldChar w:fldCharType="end"/>
      </w:r>
      <w:r>
        <w:t xml:space="preserve">, which is a grid of octrees, which could be interesting but we will not experiment with it during this </w:t>
      </w:r>
      <w:r w:rsidR="00DF0FEA">
        <w:t>case study</w:t>
      </w:r>
      <w:r>
        <w:t>.</w:t>
      </w:r>
    </w:p>
    <w:p w14:paraId="4F31E626" w14:textId="67032125" w:rsidR="006224BF" w:rsidRDefault="006557E6" w:rsidP="008B78E3">
      <w:r>
        <w:t>To implement</w:t>
      </w:r>
      <w:r w:rsidR="006224BF">
        <w:t xml:space="preserve"> the octree</w:t>
      </w:r>
      <w:r>
        <w:t>, we</w:t>
      </w:r>
      <w:r w:rsidR="006224BF">
        <w:t xml:space="preserve"> replac</w:t>
      </w:r>
      <w:r>
        <w:t>e</w:t>
      </w:r>
      <w:r w:rsidR="006224BF">
        <w:t xml:space="preserve"> the arrays in the </w:t>
      </w:r>
      <w:r w:rsidR="006613B2">
        <w:t>t</w:t>
      </w:r>
      <w:r w:rsidR="006224BF">
        <w:t>arget</w:t>
      </w:r>
      <w:r w:rsidR="006613B2">
        <w:t xml:space="preserve"> a</w:t>
      </w:r>
      <w:r w:rsidR="006224BF">
        <w:t>cquisition</w:t>
      </w:r>
      <w:r w:rsidR="006613B2">
        <w:t xml:space="preserve"> s</w:t>
      </w:r>
      <w:r w:rsidR="006224BF">
        <w:t xml:space="preserve">ubsystem with an octree. The documentation of TOctree2 is very limited </w:t>
      </w:r>
      <w:r w:rsidR="0020067B">
        <w:t>and</w:t>
      </w:r>
      <w:r w:rsidR="006224BF">
        <w:t xml:space="preserve"> it is somewhat difficult to figure out how to properly use it, so we will look at other places in the engine code where it is used, and base our implementation on that.</w:t>
      </w:r>
    </w:p>
    <w:p w14:paraId="3B49D8CE" w14:textId="3B8AD9EC" w:rsidR="00350C2B" w:rsidRDefault="006224BF" w:rsidP="00350C2B">
      <w:r>
        <w:lastRenderedPageBreak/>
        <w:t>After defining the octree, we will create functions that add, remove, and update our octree elements.</w:t>
      </w:r>
      <w:r>
        <w:br/>
        <w:t>Updating an element is done by removing and reinserting it in the octree. This will get done through a processor that updates all entities in the octree every frame. This can become an expensive operation to do for every entity, so i</w:t>
      </w:r>
      <w:r w:rsidR="00A56DD0">
        <w:t>t would be a good idea to use a tag to mark an entity to require an update, that way we avoid having to update the octree for every entity every frame.</w:t>
      </w:r>
    </w:p>
    <w:p w14:paraId="7FAF310D" w14:textId="77777777" w:rsidR="00CF321A" w:rsidRDefault="006147FC" w:rsidP="00CF321A">
      <w:pPr>
        <w:keepNext/>
      </w:pPr>
      <w:r w:rsidRPr="006147FC">
        <w:rPr>
          <w:noProof/>
        </w:rPr>
        <w:drawing>
          <wp:inline distT="0" distB="0" distL="0" distR="0" wp14:anchorId="69EB7763" wp14:editId="78EC7652">
            <wp:extent cx="5943600" cy="2924810"/>
            <wp:effectExtent l="0" t="0" r="0" b="8890"/>
            <wp:docPr id="956994495" name="Picture 1" descr="A computer screen shot of a computer generated i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94495" name="Picture 1" descr="A computer screen shot of a computer generated image&#10;&#10;Description automatically generated with medium confidence"/>
                    <pic:cNvPicPr/>
                  </pic:nvPicPr>
                  <pic:blipFill>
                    <a:blip r:embed="rId32"/>
                    <a:stretch>
                      <a:fillRect/>
                    </a:stretch>
                  </pic:blipFill>
                  <pic:spPr>
                    <a:xfrm>
                      <a:off x="0" y="0"/>
                      <a:ext cx="5943600" cy="2924810"/>
                    </a:xfrm>
                    <a:prstGeom prst="rect">
                      <a:avLst/>
                    </a:prstGeom>
                  </pic:spPr>
                </pic:pic>
              </a:graphicData>
            </a:graphic>
          </wp:inline>
        </w:drawing>
      </w:r>
    </w:p>
    <w:p w14:paraId="7A3522FB" w14:textId="497D7C23" w:rsidR="00B51E82" w:rsidRDefault="00CF321A" w:rsidP="00CF321A">
      <w:pPr>
        <w:pStyle w:val="Caption"/>
        <w:rPr>
          <w:noProof/>
        </w:rPr>
      </w:pPr>
      <w:bookmarkStart w:id="61" w:name="_Toc156056100"/>
      <w:r>
        <w:t xml:space="preserve">Figure </w:t>
      </w:r>
      <w:r w:rsidR="00000000">
        <w:fldChar w:fldCharType="begin"/>
      </w:r>
      <w:r w:rsidR="00000000">
        <w:instrText xml:space="preserve"> SEQ Figure \* ARABIC </w:instrText>
      </w:r>
      <w:r w:rsidR="00000000">
        <w:fldChar w:fldCharType="separate"/>
      </w:r>
      <w:r w:rsidR="007F2D32">
        <w:rPr>
          <w:noProof/>
        </w:rPr>
        <w:t>14</w:t>
      </w:r>
      <w:r w:rsidR="00000000">
        <w:rPr>
          <w:noProof/>
        </w:rPr>
        <w:fldChar w:fldCharType="end"/>
      </w:r>
      <w:r>
        <w:t>: Visualization of the octree, the blue boxes represent the nodes</w:t>
      </w:r>
      <w:r>
        <w:rPr>
          <w:noProof/>
        </w:rPr>
        <w:t xml:space="preserve"> of the tree</w:t>
      </w:r>
      <w:bookmarkEnd w:id="61"/>
    </w:p>
    <w:p w14:paraId="16D02C8C" w14:textId="77777777" w:rsidR="00616118" w:rsidRPr="00616118" w:rsidRDefault="00616118" w:rsidP="00616118"/>
    <w:p w14:paraId="4C945A60" w14:textId="652FBA95" w:rsidR="006224BF" w:rsidRDefault="006224BF" w:rsidP="00350C2B">
      <w:r>
        <w:t xml:space="preserve">Next, for finding the closest target in the octree, we don’t have access to all nodes directly, but we have some functions that will help us operate on elements in the nodes. First, we will use </w:t>
      </w:r>
      <w:r w:rsidRPr="006224BF">
        <w:t>FindNearbyElements</w:t>
      </w:r>
      <w:r>
        <w:t>, to go over all elements in the same node as our entity. This will give us a close entity, but might be inaccurate, since there could be a neighboring node</w:t>
      </w:r>
      <w:r w:rsidR="009B09B9">
        <w:t xml:space="preserve">, that has an entity very close to the edge that is closer to us. So to get an accurate result, we will use </w:t>
      </w:r>
      <w:r w:rsidR="009B09B9" w:rsidRPr="009B09B9">
        <w:t>FindElementsWithBoundsTest</w:t>
      </w:r>
      <w:r w:rsidR="009B09B9">
        <w:t xml:space="preserve"> afterwards, with the radius of our bounds equal to the closest distance that we found so far.</w:t>
      </w:r>
      <w:r w:rsidR="00063EE0">
        <w:t xml:space="preserve"> Our implementation is shown </w:t>
      </w:r>
      <w:r w:rsidR="00063EE0">
        <w:fldChar w:fldCharType="begin"/>
      </w:r>
      <w:r w:rsidR="00063EE0">
        <w:instrText xml:space="preserve"> REF _Ref156040977 \p \h </w:instrText>
      </w:r>
      <w:r w:rsidR="00063EE0">
        <w:fldChar w:fldCharType="separate"/>
      </w:r>
      <w:r w:rsidR="00063EE0">
        <w:t>below</w:t>
      </w:r>
      <w:r w:rsidR="00063EE0">
        <w:fldChar w:fldCharType="end"/>
      </w:r>
      <w:r w:rsidR="00063EE0">
        <w:t>.</w:t>
      </w:r>
    </w:p>
    <w:p w14:paraId="0F798E90"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FF"/>
          <w:sz w:val="19"/>
          <w:szCs w:val="19"/>
          <w:lang w:val="en-GB"/>
        </w:rPr>
        <w:t>for</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int32</w:t>
      </w:r>
      <w:r>
        <w:rPr>
          <w:rFonts w:ascii="Cascadia Mono" w:hAnsi="Cascadia Mono" w:cs="Cascadia Mono"/>
          <w:color w:val="000000"/>
          <w:sz w:val="19"/>
          <w:szCs w:val="19"/>
          <w:lang w:val="en-GB"/>
        </w:rPr>
        <w:t xml:space="preserve"> OctreeIndex{}; OctreeIndex &lt; Octrees.Num(); ++OctreeIndex)</w:t>
      </w:r>
    </w:p>
    <w:p w14:paraId="455ED792" w14:textId="7DD72F7B"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w:t>
      </w:r>
    </w:p>
    <w:p w14:paraId="6280CAC9" w14:textId="2EC4088C"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Skip those with the same army id</w:t>
      </w:r>
    </w:p>
    <w:p w14:paraId="01F07D8E" w14:textId="71CB0990"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OctreeIndex == ArmyId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ArmyId)</w:t>
      </w:r>
    </w:p>
    <w:p w14:paraId="020D5FB8" w14:textId="590225B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61DD2FD" w14:textId="710B2D12"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tinue</w:t>
      </w:r>
      <w:r>
        <w:rPr>
          <w:rFonts w:ascii="Cascadia Mono" w:hAnsi="Cascadia Mono" w:cs="Cascadia Mono"/>
          <w:color w:val="000000"/>
          <w:sz w:val="19"/>
          <w:szCs w:val="19"/>
          <w:lang w:val="en-GB"/>
        </w:rPr>
        <w:t>;</w:t>
      </w:r>
    </w:p>
    <w:p w14:paraId="513406C7" w14:textId="1F716EF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3F4CE71"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71A0B032" w14:textId="1B18789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8000"/>
          <w:sz w:val="19"/>
          <w:szCs w:val="19"/>
          <w:lang w:val="en-GB"/>
        </w:rPr>
        <w:t>//Check for elements in the same node</w:t>
      </w:r>
    </w:p>
    <w:p w14:paraId="3C9464A0" w14:textId="249DC77B" w:rsidR="00F14856" w:rsidRDefault="00F14856" w:rsidP="00F1485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Octree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Octree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FindNearbyElements(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amp;](</w:t>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UnitOctreeElemen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w:t>
      </w:r>
    </w:p>
    <w:p w14:paraId="23E52EB6" w14:textId="4F1841D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A3DB4C4" w14:textId="3307711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ntityHandle</w:t>
      </w:r>
      <w:r>
        <w:rPr>
          <w:rFonts w:ascii="Cascadia Mono" w:hAnsi="Cascadia Mono" w:cs="Cascadia Mono"/>
          <w:color w:val="000000"/>
          <w:sz w:val="19"/>
          <w:szCs w:val="19"/>
          <w:lang w:val="en-GB"/>
        </w:rPr>
        <w:t xml:space="preserve">&amp; Handle =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EntityHandle;</w:t>
      </w:r>
    </w:p>
    <w:p w14:paraId="1C4C82F8"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E492DAC" w14:textId="20F68561"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IsEntityValid(Handle)) </w:t>
      </w:r>
      <w:r>
        <w:rPr>
          <w:rFonts w:ascii="Cascadia Mono" w:hAnsi="Cascadia Mono" w:cs="Cascadia Mono"/>
          <w:color w:val="0000FF"/>
          <w:sz w:val="19"/>
          <w:szCs w:val="19"/>
          <w:lang w:val="en-GB"/>
        </w:rPr>
        <w:t>return</w:t>
      </w:r>
      <w:r>
        <w:rPr>
          <w:rFonts w:ascii="Cascadia Mono" w:hAnsi="Cascadia Mono" w:cs="Cascadia Mono"/>
          <w:color w:val="000000"/>
          <w:sz w:val="19"/>
          <w:szCs w:val="19"/>
          <w:lang w:val="en-GB"/>
        </w:rPr>
        <w:t>;</w:t>
      </w:r>
    </w:p>
    <w:p w14:paraId="186A0790"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6B0DE41" w14:textId="3A99BF77" w:rsidR="00F14856" w:rsidRDefault="00F14856" w:rsidP="00F1485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lastRenderedPageBreak/>
        <w:t>auto</w:t>
      </w:r>
      <w:r>
        <w:rPr>
          <w:rFonts w:ascii="Cascadia Mono" w:hAnsi="Cascadia Mono" w:cs="Cascadia Mono"/>
          <w:color w:val="000000"/>
          <w:sz w:val="19"/>
          <w:szCs w:val="19"/>
          <w:lang w:val="en-GB"/>
        </w:rPr>
        <w:t xml:space="preserve"> HandleTransform =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GetFragmentDataStruct(Handle, </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StaticStruct()).Get&lt;</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gt;();</w:t>
      </w:r>
    </w:p>
    <w:p w14:paraId="3A4B2D45" w14:textId="7944396A" w:rsidR="00F14856" w:rsidRDefault="00F14856" w:rsidP="00F1485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HandleTransform.GetTransform().GetLocation());</w:t>
      </w:r>
    </w:p>
    <w:p w14:paraId="711478BF" w14:textId="6120DDD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DistanceSqr)</w:t>
      </w:r>
    </w:p>
    <w:p w14:paraId="39691892" w14:textId="4BDAC4D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FE06325" w14:textId="377F7DFB"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2E484E92" w14:textId="2996BECE"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DistanceSqr;</w:t>
      </w:r>
    </w:p>
    <w:p w14:paraId="26FAFF7F" w14:textId="7F69CCC8"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0628776B" w14:textId="1118B0B1"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5979F3E6"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19F46FC9" w14:textId="4B647C8D" w:rsidR="00F14856" w:rsidRDefault="00F14856" w:rsidP="00594F3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8000"/>
          <w:sz w:val="19"/>
          <w:szCs w:val="19"/>
          <w:lang w:val="en-GB"/>
        </w:rPr>
        <w:t>//Do bounds check to see if there's any elements in other nodes that are closer</w:t>
      </w:r>
    </w:p>
    <w:p w14:paraId="51712F03" w14:textId="61E18AFC" w:rsidR="00F14856" w:rsidRDefault="00F14856" w:rsidP="00594F36">
      <w:pPr>
        <w:autoSpaceDE w:val="0"/>
        <w:autoSpaceDN w:val="0"/>
        <w:adjustRightInd w:val="0"/>
        <w:spacing w:before="0" w:after="0" w:line="240" w:lineRule="auto"/>
        <w:ind w:firstLine="72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ClosestDistance = </w:t>
      </w:r>
      <w:r>
        <w:rPr>
          <w:rFonts w:ascii="Cascadia Mono" w:hAnsi="Cascadia Mono" w:cs="Cascadia Mono"/>
          <w:color w:val="2B91AF"/>
          <w:sz w:val="19"/>
          <w:szCs w:val="19"/>
          <w:lang w:val="en-GB"/>
        </w:rPr>
        <w:t>FMath</w:t>
      </w:r>
      <w:r>
        <w:rPr>
          <w:rFonts w:ascii="Cascadia Mono" w:hAnsi="Cascadia Mono" w:cs="Cascadia Mono"/>
          <w:color w:val="000000"/>
          <w:sz w:val="19"/>
          <w:szCs w:val="19"/>
          <w:lang w:val="en-GB"/>
        </w:rPr>
        <w:t>::Sqrt(ClosestDistanceSqr);</w:t>
      </w:r>
    </w:p>
    <w:p w14:paraId="7E255A61"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2B91AF"/>
          <w:sz w:val="19"/>
          <w:szCs w:val="19"/>
          <w:lang w:val="en-GB"/>
        </w:rPr>
        <w:t>FBoxCenterAndExtent</w:t>
      </w:r>
      <w:r>
        <w:rPr>
          <w:rFonts w:ascii="Cascadia Mono" w:hAnsi="Cascadia Mono" w:cs="Cascadia Mono"/>
          <w:color w:val="000000"/>
          <w:sz w:val="19"/>
          <w:szCs w:val="19"/>
          <w:lang w:val="en-GB"/>
        </w:rPr>
        <w:t xml:space="preserve"> Bounds{</w:t>
      </w:r>
    </w:p>
    <w:p w14:paraId="7A0948B3" w14:textId="0B18FF64"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w:t>
      </w:r>
    </w:p>
    <w:p w14:paraId="5136F8D5" w14:textId="5A1A851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ClosestDistance,ClosestDistance,ClosestDistance}</w:t>
      </w:r>
    </w:p>
    <w:p w14:paraId="44F4DC52" w14:textId="25562E93"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00B50092" w14:textId="7777777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3AE39F28" w14:textId="690763FA" w:rsidR="00F14856" w:rsidRDefault="00F14856" w:rsidP="00594F36">
      <w:pPr>
        <w:autoSpaceDE w:val="0"/>
        <w:autoSpaceDN w:val="0"/>
        <w:adjustRightInd w:val="0"/>
        <w:spacing w:before="0" w:after="0" w:line="240" w:lineRule="auto"/>
        <w:ind w:left="720"/>
        <w:rPr>
          <w:rFonts w:ascii="Cascadia Mono" w:hAnsi="Cascadia Mono" w:cs="Cascadia Mono"/>
          <w:color w:val="000000"/>
          <w:sz w:val="19"/>
          <w:szCs w:val="19"/>
          <w:lang w:val="en-GB"/>
        </w:rPr>
      </w:pPr>
      <w:r>
        <w:rPr>
          <w:rFonts w:ascii="Cascadia Mono" w:hAnsi="Cascadia Mono" w:cs="Cascadia Mono"/>
          <w:color w:val="000000"/>
          <w:sz w:val="19"/>
          <w:szCs w:val="19"/>
          <w:lang w:val="en-GB"/>
        </w:rPr>
        <w:t>Octrees</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Octree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FindElementsWithBoundsTest(Bounds, [&amp;](</w:t>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UnitOctreeElement</w:t>
      </w:r>
      <w:r>
        <w:rPr>
          <w:rFonts w:ascii="Cascadia Mono" w:hAnsi="Cascadia Mono" w:cs="Cascadia Mono"/>
          <w:color w:val="000000"/>
          <w:sz w:val="19"/>
          <w:szCs w:val="19"/>
          <w:lang w:val="en-GB"/>
        </w:rPr>
        <w:t xml:space="preserve">&amp;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w:t>
      </w:r>
    </w:p>
    <w:p w14:paraId="495D8B43" w14:textId="5E6FAFFD"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4B46474" w14:textId="358DAC37"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const</w:t>
      </w:r>
      <w:r>
        <w:rPr>
          <w:rFonts w:ascii="Cascadia Mono" w:hAnsi="Cascadia Mono" w:cs="Cascadia Mono"/>
          <w:color w:val="000000"/>
          <w:sz w:val="19"/>
          <w:szCs w:val="19"/>
          <w:lang w:val="en-GB"/>
        </w:rPr>
        <w:t xml:space="preserve"> </w:t>
      </w:r>
      <w:r>
        <w:rPr>
          <w:rFonts w:ascii="Cascadia Mono" w:hAnsi="Cascadia Mono" w:cs="Cascadia Mono"/>
          <w:color w:val="2B91AF"/>
          <w:sz w:val="19"/>
          <w:szCs w:val="19"/>
          <w:lang w:val="en-GB"/>
        </w:rPr>
        <w:t>FMassEntityHandle</w:t>
      </w:r>
      <w:r>
        <w:rPr>
          <w:rFonts w:ascii="Cascadia Mono" w:hAnsi="Cascadia Mono" w:cs="Cascadia Mono"/>
          <w:color w:val="000000"/>
          <w:sz w:val="19"/>
          <w:szCs w:val="19"/>
          <w:lang w:val="en-GB"/>
        </w:rPr>
        <w:t xml:space="preserve">&amp; Handle = </w:t>
      </w:r>
      <w:r>
        <w:rPr>
          <w:rFonts w:ascii="Cascadia Mono" w:hAnsi="Cascadia Mono" w:cs="Cascadia Mono"/>
          <w:color w:val="808080"/>
          <w:sz w:val="19"/>
          <w:szCs w:val="19"/>
          <w:lang w:val="en-GB"/>
        </w:rPr>
        <w:t>OctreeElement</w:t>
      </w:r>
      <w:r>
        <w:rPr>
          <w:rFonts w:ascii="Cascadia Mono" w:hAnsi="Cascadia Mono" w:cs="Cascadia Mono"/>
          <w:color w:val="000000"/>
          <w:sz w:val="19"/>
          <w:szCs w:val="19"/>
          <w:lang w:val="en-GB"/>
        </w:rPr>
        <w:t>.EntityHandle;</w:t>
      </w:r>
    </w:p>
    <w:p w14:paraId="721A0DFE" w14:textId="77777777" w:rsidR="00594F36" w:rsidRDefault="00594F3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0CAE6A23" w14:textId="37C25D3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IsEntityValid(Handle)) </w:t>
      </w:r>
      <w:r>
        <w:rPr>
          <w:rFonts w:ascii="Cascadia Mono" w:hAnsi="Cascadia Mono" w:cs="Cascadia Mono"/>
          <w:color w:val="0000FF"/>
          <w:sz w:val="19"/>
          <w:szCs w:val="19"/>
          <w:lang w:val="en-GB"/>
        </w:rPr>
        <w:t>return</w:t>
      </w:r>
      <w:r>
        <w:rPr>
          <w:rFonts w:ascii="Cascadia Mono" w:hAnsi="Cascadia Mono" w:cs="Cascadia Mono"/>
          <w:color w:val="000000"/>
          <w:sz w:val="19"/>
          <w:szCs w:val="19"/>
          <w:lang w:val="en-GB"/>
        </w:rPr>
        <w:t>;</w:t>
      </w:r>
    </w:p>
    <w:p w14:paraId="157DE60E" w14:textId="77777777" w:rsidR="00594F36" w:rsidRDefault="00594F36" w:rsidP="00F14856">
      <w:pPr>
        <w:autoSpaceDE w:val="0"/>
        <w:autoSpaceDN w:val="0"/>
        <w:adjustRightInd w:val="0"/>
        <w:spacing w:before="0" w:after="0" w:line="240" w:lineRule="auto"/>
        <w:rPr>
          <w:rFonts w:ascii="Cascadia Mono" w:hAnsi="Cascadia Mono" w:cs="Cascadia Mono"/>
          <w:color w:val="000000"/>
          <w:sz w:val="19"/>
          <w:szCs w:val="19"/>
          <w:lang w:val="en-GB"/>
        </w:rPr>
      </w:pPr>
    </w:p>
    <w:p w14:paraId="68EF1686" w14:textId="19EF5984" w:rsidR="00F14856" w:rsidRDefault="00F14856" w:rsidP="00594F3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auto</w:t>
      </w:r>
      <w:r>
        <w:rPr>
          <w:rFonts w:ascii="Cascadia Mono" w:hAnsi="Cascadia Mono" w:cs="Cascadia Mono"/>
          <w:color w:val="000000"/>
          <w:sz w:val="19"/>
          <w:szCs w:val="19"/>
          <w:lang w:val="en-GB"/>
        </w:rPr>
        <w:t xml:space="preserve"> HandleTransform = </w:t>
      </w:r>
      <w:r>
        <w:rPr>
          <w:rFonts w:ascii="Cascadia Mono" w:hAnsi="Cascadia Mono" w:cs="Cascadia Mono"/>
          <w:color w:val="808080"/>
          <w:sz w:val="19"/>
          <w:szCs w:val="19"/>
          <w:lang w:val="en-GB"/>
        </w:rPr>
        <w:t>EntityManager</w:t>
      </w:r>
      <w:r>
        <w:rPr>
          <w:rFonts w:ascii="Cascadia Mono" w:hAnsi="Cascadia Mono" w:cs="Cascadia Mono"/>
          <w:color w:val="000000"/>
          <w:sz w:val="19"/>
          <w:szCs w:val="19"/>
          <w:lang w:val="en-GB"/>
        </w:rPr>
        <w:t xml:space="preserve">.GetFragmentDataStruct(Handle, </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StaticStruct()).Get&lt;</w:t>
      </w:r>
      <w:r>
        <w:rPr>
          <w:rFonts w:ascii="Cascadia Mono" w:hAnsi="Cascadia Mono" w:cs="Cascadia Mono"/>
          <w:color w:val="2B91AF"/>
          <w:sz w:val="19"/>
          <w:szCs w:val="19"/>
          <w:lang w:val="en-GB"/>
        </w:rPr>
        <w:t>FTransformFragment</w:t>
      </w:r>
      <w:r>
        <w:rPr>
          <w:rFonts w:ascii="Cascadia Mono" w:hAnsi="Cascadia Mono" w:cs="Cascadia Mono"/>
          <w:color w:val="000000"/>
          <w:sz w:val="19"/>
          <w:szCs w:val="19"/>
          <w:lang w:val="en-GB"/>
        </w:rPr>
        <w:t>&gt;();</w:t>
      </w:r>
    </w:p>
    <w:p w14:paraId="37400000" w14:textId="3F755E25" w:rsidR="00F14856" w:rsidRDefault="00F14856" w:rsidP="00594F36">
      <w:pPr>
        <w:autoSpaceDE w:val="0"/>
        <w:autoSpaceDN w:val="0"/>
        <w:adjustRightInd w:val="0"/>
        <w:spacing w:before="0" w:after="0" w:line="240" w:lineRule="auto"/>
        <w:ind w:left="1440"/>
        <w:rPr>
          <w:rFonts w:ascii="Cascadia Mono" w:hAnsi="Cascadia Mono" w:cs="Cascadia Mono"/>
          <w:color w:val="000000"/>
          <w:sz w:val="19"/>
          <w:szCs w:val="19"/>
          <w:lang w:val="en-GB"/>
        </w:rPr>
      </w:pPr>
      <w:r>
        <w:rPr>
          <w:rFonts w:ascii="Cascadia Mono" w:hAnsi="Cascadia Mono" w:cs="Cascadia Mono"/>
          <w:color w:val="0000FF"/>
          <w:sz w:val="19"/>
          <w:szCs w:val="19"/>
          <w:lang w:val="en-GB"/>
        </w:rPr>
        <w:t>float</w:t>
      </w:r>
      <w:r>
        <w:rPr>
          <w:rFonts w:ascii="Cascadia Mono" w:hAnsi="Cascadia Mono" w:cs="Cascadia Mono"/>
          <w:color w:val="000000"/>
          <w:sz w:val="19"/>
          <w:szCs w:val="19"/>
          <w:lang w:val="en-GB"/>
        </w:rPr>
        <w:t xml:space="preserve"> DistanceSqr = </w:t>
      </w:r>
      <w:r>
        <w:rPr>
          <w:rFonts w:ascii="Cascadia Mono" w:hAnsi="Cascadia Mono" w:cs="Cascadia Mono"/>
          <w:color w:val="2B91AF"/>
          <w:sz w:val="19"/>
          <w:szCs w:val="19"/>
          <w:lang w:val="en-GB"/>
        </w:rPr>
        <w:t>FVector</w:t>
      </w:r>
      <w:r>
        <w:rPr>
          <w:rFonts w:ascii="Cascadia Mono" w:hAnsi="Cascadia Mono" w:cs="Cascadia Mono"/>
          <w:color w:val="000000"/>
          <w:sz w:val="19"/>
          <w:szCs w:val="19"/>
          <w:lang w:val="en-GB"/>
        </w:rPr>
        <w:t>::DistSquared(Transform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GetTransform().GetLocation(), HandleTransform.GetTransform().GetLocation());</w:t>
      </w:r>
    </w:p>
    <w:p w14:paraId="2D4CDA5D" w14:textId="5124A7B9"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FF"/>
          <w:sz w:val="19"/>
          <w:szCs w:val="19"/>
          <w:lang w:val="en-GB"/>
        </w:rPr>
        <w:t>if</w:t>
      </w:r>
      <w:r>
        <w:rPr>
          <w:rFonts w:ascii="Cascadia Mono" w:hAnsi="Cascadia Mono" w:cs="Cascadia Mono"/>
          <w:color w:val="000000"/>
          <w:sz w:val="19"/>
          <w:szCs w:val="19"/>
          <w:lang w:val="en-GB"/>
        </w:rPr>
        <w:t xml:space="preserve"> (DistanceSqr &lt; ClosestDistanceSqr)</w:t>
      </w:r>
    </w:p>
    <w:p w14:paraId="7861FDDE" w14:textId="00E880B9"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625536EA" w14:textId="1CD97893"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TargetAcquisitionList</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EntityIndex</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CurrentTarget </w:t>
      </w:r>
      <w:r>
        <w:rPr>
          <w:rFonts w:ascii="Cascadia Mono" w:hAnsi="Cascadia Mono" w:cs="Cascadia Mono"/>
          <w:color w:val="008080"/>
          <w:sz w:val="19"/>
          <w:szCs w:val="19"/>
          <w:lang w:val="en-GB"/>
        </w:rPr>
        <w:t>=</w:t>
      </w:r>
      <w:r>
        <w:rPr>
          <w:rFonts w:ascii="Cascadia Mono" w:hAnsi="Cascadia Mono" w:cs="Cascadia Mono"/>
          <w:color w:val="000000"/>
          <w:sz w:val="19"/>
          <w:szCs w:val="19"/>
          <w:lang w:val="en-GB"/>
        </w:rPr>
        <w:t xml:space="preserve"> Handle;</w:t>
      </w:r>
    </w:p>
    <w:p w14:paraId="7A28A637" w14:textId="07D2881C"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ClosestDistanceSqr = DistanceSqr;</w:t>
      </w:r>
    </w:p>
    <w:p w14:paraId="047D8BD0" w14:textId="7F340DF6"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r>
      <w:r>
        <w:rPr>
          <w:rFonts w:ascii="Cascadia Mono" w:hAnsi="Cascadia Mono" w:cs="Cascadia Mono"/>
          <w:color w:val="000000"/>
          <w:sz w:val="19"/>
          <w:szCs w:val="19"/>
          <w:lang w:val="en-GB"/>
        </w:rPr>
        <w:tab/>
        <w:t>}</w:t>
      </w:r>
    </w:p>
    <w:p w14:paraId="5F69598A" w14:textId="2B59DA5F" w:rsidR="00F14856" w:rsidRDefault="00F14856" w:rsidP="00F14856">
      <w:pPr>
        <w:autoSpaceDE w:val="0"/>
        <w:autoSpaceDN w:val="0"/>
        <w:adjustRightInd w:val="0"/>
        <w:spacing w:before="0" w:after="0" w:line="240" w:lineRule="auto"/>
        <w:rPr>
          <w:rFonts w:ascii="Cascadia Mono" w:hAnsi="Cascadia Mono" w:cs="Cascadia Mono"/>
          <w:color w:val="000000"/>
          <w:sz w:val="19"/>
          <w:szCs w:val="19"/>
          <w:lang w:val="en-GB"/>
        </w:rPr>
      </w:pPr>
      <w:r>
        <w:rPr>
          <w:rFonts w:ascii="Cascadia Mono" w:hAnsi="Cascadia Mono" w:cs="Cascadia Mono"/>
          <w:color w:val="000000"/>
          <w:sz w:val="19"/>
          <w:szCs w:val="19"/>
          <w:lang w:val="en-GB"/>
        </w:rPr>
        <w:tab/>
        <w:t>});</w:t>
      </w:r>
    </w:p>
    <w:p w14:paraId="24DDD303" w14:textId="4A278433" w:rsidR="00CF321A" w:rsidRDefault="00F14856" w:rsidP="00F14856">
      <w:pPr>
        <w:keepNext/>
      </w:pPr>
      <w:r>
        <w:rPr>
          <w:rFonts w:ascii="Cascadia Mono" w:hAnsi="Cascadia Mono" w:cs="Cascadia Mono"/>
          <w:color w:val="000000"/>
          <w:sz w:val="19"/>
          <w:szCs w:val="19"/>
          <w:lang w:val="en-GB"/>
        </w:rPr>
        <w:t>}</w:t>
      </w:r>
    </w:p>
    <w:p w14:paraId="25BE7953" w14:textId="7E9B53D2" w:rsidR="006224BF" w:rsidRDefault="00F14856" w:rsidP="00F14856">
      <w:pPr>
        <w:pStyle w:val="Caption"/>
      </w:pPr>
      <w:bookmarkStart w:id="62" w:name="_Ref156040977"/>
      <w:bookmarkStart w:id="63" w:name="_Toc156056114"/>
      <w:r>
        <w:t xml:space="preserve">Code snippet </w:t>
      </w:r>
      <w:r>
        <w:fldChar w:fldCharType="begin"/>
      </w:r>
      <w:r>
        <w:instrText xml:space="preserve"> SEQ Code_snippet \* ARABIC </w:instrText>
      </w:r>
      <w:r>
        <w:fldChar w:fldCharType="separate"/>
      </w:r>
      <w:r>
        <w:rPr>
          <w:noProof/>
        </w:rPr>
        <w:t>9</w:t>
      </w:r>
      <w:r>
        <w:fldChar w:fldCharType="end"/>
      </w:r>
      <w:r>
        <w:t xml:space="preserve">: </w:t>
      </w:r>
      <w:r w:rsidRPr="00875AB2">
        <w:t xml:space="preserve">Finding the closest target </w:t>
      </w:r>
      <w:r w:rsidR="00BF152E">
        <w:t>with an</w:t>
      </w:r>
      <w:r w:rsidRPr="00875AB2">
        <w:t xml:space="preserve"> octree</w:t>
      </w:r>
      <w:bookmarkEnd w:id="62"/>
      <w:bookmarkEnd w:id="63"/>
    </w:p>
    <w:p w14:paraId="336FCD69" w14:textId="77777777" w:rsidR="00C7645D" w:rsidRDefault="00C7645D" w:rsidP="00C7645D"/>
    <w:p w14:paraId="111BDF02" w14:textId="1B861F9C" w:rsidR="00C7645D" w:rsidRDefault="00D32C45" w:rsidP="00C7645D">
      <w:r>
        <w:t xml:space="preserve">References used to implement </w:t>
      </w:r>
      <w:r>
        <w:t xml:space="preserve">spatial partitioning: </w:t>
      </w:r>
      <w:r w:rsidR="00C7645D">
        <w:fldChar w:fldCharType="begin"/>
      </w:r>
      <w:r w:rsidR="0065113B">
        <w:instrText xml:space="preserve"> ADDIN ZOTERO_ITEM CSL_CITATION {"citationID":"vHvpXbrY","properties":{"formattedCitation":"[16], [17], [18], [19]","plainCitation":"[16], [17], [18], [19]","noteIndex":0},"citationItems":[{"id":74,"uris":["http://zotero.org/users/12779847/items/VIBSHS9B"],"itemData":{"id":74,"type":"post","container-title":"r/gamedev","genre":"Reddit Post","title":"Choosing a spatial partitioning structure","URL":"www.reddit.com/r/gamedev/comments/22lxg5/choosing_a_spatial_partitioning_structure/","author":[{"literal":"Symphonym"}],"accessed":{"date-parts":[["2023",10,21]]},"issued":{"date-parts":[["2014",4,9]]}}},{"id":75,"uris":["http://zotero.org/users/12779847/items/88PDU4KV"],"itemData":{"id":75,"type":"webpage","abstract":"Using Octree Space Partioning correctly can make all the difference between just another game and a beatiful work of art. Mike Kelleghan shows how it's done.","container-title":"Game Developer","language":"en","title":"Octree Partitioning Techniques","URL":"https://www.gamedeveloper.com/programming/octree-partitioning-techniques","author":[{"family":"KelleghanAugust 12","given":"Michael"},{"literal":"1997"}],"accessed":{"date-parts":[["2023",10,21]]},"issued":{"date-parts":[["1997",8,12]]}}},{"id":76,"uris":["http://zotero.org/users/12779847/items/PSNGQM5A"],"itemData":{"id":76,"type":"entry-encyclopedia","abstract":"In geometry, space partitioning is the process of dividing a space (usually a Euclidean space) into two or more disjoint subsets  (see also partition of a set).  In other words, space partitioning divides a space into non-overlapping regions.  Any point in the space can then be identified to lie in exactly one of the regions.","container-title":"Wikipedia","language":"en","license":"Creative Commons Attribution-ShareAlike License","note":"Page Version ID: 1116447126","source":"Wikipedia","title":"Space partitioning","URL":"https://en.wikipedia.org/w/index.php?title=Space_partitioning&amp;oldid=1116447126","accessed":{"date-parts":[["2023",10,21]]},"issued":{"date-parts":[["2022",10,16]]}}},{"id":49,"uris":["http://zotero.org/users/12779847/items/9N4DXF6Q"],"itemData":{"id":49,"type":"webpage","title":"Spatial Partition · Optimization Patterns · Game Programming Patterns","URL":"https://gameprogrammingpatterns.com/spatial-partition.html","author":[{"family":"Bob Nystrom","given":""}],"accessed":{"date-parts":[["2023",10,21]]}},"label":"page"}],"schema":"https://github.com/citation-style-language/schema/raw/master/csl-citation.json"} </w:instrText>
      </w:r>
      <w:r w:rsidR="00C7645D">
        <w:fldChar w:fldCharType="separate"/>
      </w:r>
      <w:r w:rsidR="0065113B" w:rsidRPr="0065113B">
        <w:rPr>
          <w:rFonts w:ascii="Calibri" w:hAnsi="Calibri" w:cs="Calibri"/>
        </w:rPr>
        <w:t>[16], [17], [18], [19]</w:t>
      </w:r>
      <w:r w:rsidR="00C7645D">
        <w:fldChar w:fldCharType="end"/>
      </w:r>
    </w:p>
    <w:p w14:paraId="5EB4D11D" w14:textId="77777777" w:rsidR="00C7645D" w:rsidRPr="00C7645D" w:rsidRDefault="00C7645D" w:rsidP="00C7645D"/>
    <w:p w14:paraId="6ACF31A6" w14:textId="0C71DA60" w:rsidR="007371E2" w:rsidRDefault="00CF42AA" w:rsidP="008B3BCA">
      <w:pPr>
        <w:pStyle w:val="Heading3"/>
        <w:numPr>
          <w:ilvl w:val="1"/>
          <w:numId w:val="40"/>
        </w:numPr>
      </w:pPr>
      <w:bookmarkStart w:id="64" w:name="_Toc155520910"/>
      <w:r>
        <w:t>Animation Sharing</w:t>
      </w:r>
      <w:bookmarkEnd w:id="64"/>
    </w:p>
    <w:p w14:paraId="2DAEF258" w14:textId="08C9AFFC" w:rsidR="00350C2B" w:rsidRDefault="00552427" w:rsidP="00350C2B">
      <w:r>
        <w:t>After optimizing the game logic, we notice that our newest bottleneck is the animations</w:t>
      </w:r>
      <w:r w:rsidR="00C1259B">
        <w:t>.</w:t>
      </w:r>
      <w:r>
        <w:t xml:space="preserve"> </w:t>
      </w:r>
      <w:r w:rsidR="00C1259B">
        <w:t>S</w:t>
      </w:r>
      <w:r>
        <w:t xml:space="preserve">keletal mesh updates and animation blueprint ticks seem to take </w:t>
      </w:r>
      <w:r w:rsidR="00C1259B">
        <w:t>too much</w:t>
      </w:r>
      <w:r>
        <w:t xml:space="preserve"> frame time.</w:t>
      </w:r>
    </w:p>
    <w:p w14:paraId="7241193A" w14:textId="77777777" w:rsidR="00CF321A" w:rsidRDefault="000317F5" w:rsidP="00CF321A">
      <w:pPr>
        <w:keepNext/>
      </w:pPr>
      <w:r>
        <w:rPr>
          <w:noProof/>
          <w:highlight w:val="yellow"/>
        </w:rPr>
        <w:lastRenderedPageBreak/>
        <w:drawing>
          <wp:inline distT="0" distB="0" distL="0" distR="0" wp14:anchorId="0D3CF2DC" wp14:editId="1E5F7A06">
            <wp:extent cx="5935980" cy="1737360"/>
            <wp:effectExtent l="0" t="0" r="7620" b="0"/>
            <wp:docPr id="967566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980" cy="1737360"/>
                    </a:xfrm>
                    <a:prstGeom prst="rect">
                      <a:avLst/>
                    </a:prstGeom>
                    <a:noFill/>
                    <a:ln>
                      <a:noFill/>
                    </a:ln>
                  </pic:spPr>
                </pic:pic>
              </a:graphicData>
            </a:graphic>
          </wp:inline>
        </w:drawing>
      </w:r>
    </w:p>
    <w:p w14:paraId="6162C43C" w14:textId="574E1B53" w:rsidR="00552427" w:rsidRDefault="00CF321A" w:rsidP="00CF321A">
      <w:pPr>
        <w:pStyle w:val="Caption"/>
        <w:rPr>
          <w:noProof/>
        </w:rPr>
      </w:pPr>
      <w:bookmarkStart w:id="65" w:name="_Toc156056101"/>
      <w:r>
        <w:t xml:space="preserve">Figure </w:t>
      </w:r>
      <w:r w:rsidR="00000000">
        <w:fldChar w:fldCharType="begin"/>
      </w:r>
      <w:r w:rsidR="00000000">
        <w:instrText xml:space="preserve"> SEQ Figure \* ARABIC </w:instrText>
      </w:r>
      <w:r w:rsidR="00000000">
        <w:fldChar w:fldCharType="separate"/>
      </w:r>
      <w:r w:rsidR="007F2D32">
        <w:rPr>
          <w:noProof/>
        </w:rPr>
        <w:t>16</w:t>
      </w:r>
      <w:r w:rsidR="00000000">
        <w:rPr>
          <w:noProof/>
        </w:rPr>
        <w:fldChar w:fldCharType="end"/>
      </w:r>
      <w:r>
        <w:t>: Screenshot from within Unreal Insights to</w:t>
      </w:r>
      <w:r>
        <w:rPr>
          <w:noProof/>
        </w:rPr>
        <w:t xml:space="preserve"> show the amount of frame time the animations take</w:t>
      </w:r>
      <w:bookmarkEnd w:id="65"/>
    </w:p>
    <w:p w14:paraId="7339F2FC" w14:textId="77777777" w:rsidR="00427C48" w:rsidRPr="00427C48" w:rsidRDefault="00427C48" w:rsidP="00427C48"/>
    <w:p w14:paraId="27CFBBF2" w14:textId="1524B98F" w:rsidR="00E433A0" w:rsidRDefault="00231221" w:rsidP="00350C2B">
      <w:r>
        <w:t>There are multiple ways to optimize animations, the most optimal solution would be to use vertex animations. This would take a long time to implement and might potentially be challenging to combine with the static mesh instance rendering from Mass that we are currently using.</w:t>
      </w:r>
    </w:p>
    <w:p w14:paraId="46D8CDFE" w14:textId="1061974B" w:rsidR="00231221" w:rsidRDefault="00231221" w:rsidP="00350C2B">
      <w:r>
        <w:t>Another option would be to use the animation budget allocator, however, this could cause noticeable animation lag with our large amount of units.</w:t>
      </w:r>
    </w:p>
    <w:p w14:paraId="11CEF2CE" w14:textId="1E3655A9" w:rsidR="00231221" w:rsidRDefault="00F94B0E" w:rsidP="00350C2B">
      <w:r>
        <w:t xml:space="preserve">There is another </w:t>
      </w:r>
      <w:r w:rsidR="00231221">
        <w:t xml:space="preserve">option, the animation sharing manager. This seems to be an ideal solution, since we can keep using our skeletal meshes. And because all of our units share the same skeleton, we should be able to improve performance quite a </w:t>
      </w:r>
      <w:r w:rsidR="002F3CA9">
        <w:t>lot</w:t>
      </w:r>
      <w:r w:rsidR="00231221">
        <w:t xml:space="preserve"> by sharing animations.</w:t>
      </w:r>
    </w:p>
    <w:p w14:paraId="4BD574AF" w14:textId="7EFA6D5C" w:rsidR="00231221" w:rsidRDefault="00231221" w:rsidP="00350C2B">
      <w:r>
        <w:t>To set up the animation sharing manager, we have to first create an instance of the manager in our gamemode.</w:t>
      </w:r>
    </w:p>
    <w:p w14:paraId="37EC0D29" w14:textId="77777777" w:rsidR="00CF321A" w:rsidRDefault="000317F5" w:rsidP="00CF321A">
      <w:pPr>
        <w:keepNext/>
      </w:pPr>
      <w:r w:rsidRPr="000317F5">
        <w:rPr>
          <w:noProof/>
        </w:rPr>
        <w:drawing>
          <wp:inline distT="0" distB="0" distL="0" distR="0" wp14:anchorId="6DF5CA25" wp14:editId="76BED382">
            <wp:extent cx="5943600" cy="1670050"/>
            <wp:effectExtent l="0" t="0" r="0" b="6350"/>
            <wp:docPr id="17587963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6380" name="Picture 1" descr="A screenshot of a computer&#10;&#10;Description automatically generated"/>
                    <pic:cNvPicPr/>
                  </pic:nvPicPr>
                  <pic:blipFill>
                    <a:blip r:embed="rId34"/>
                    <a:stretch>
                      <a:fillRect/>
                    </a:stretch>
                  </pic:blipFill>
                  <pic:spPr>
                    <a:xfrm>
                      <a:off x="0" y="0"/>
                      <a:ext cx="5943600" cy="1670050"/>
                    </a:xfrm>
                    <a:prstGeom prst="rect">
                      <a:avLst/>
                    </a:prstGeom>
                  </pic:spPr>
                </pic:pic>
              </a:graphicData>
            </a:graphic>
          </wp:inline>
        </w:drawing>
      </w:r>
    </w:p>
    <w:p w14:paraId="57BFAF6C" w14:textId="77BA7659" w:rsidR="00231221" w:rsidRDefault="00CF321A" w:rsidP="00CF321A">
      <w:pPr>
        <w:pStyle w:val="Caption"/>
      </w:pPr>
      <w:bookmarkStart w:id="66" w:name="_Toc156056102"/>
      <w:r>
        <w:t xml:space="preserve">Figure </w:t>
      </w:r>
      <w:r w:rsidR="00000000">
        <w:fldChar w:fldCharType="begin"/>
      </w:r>
      <w:r w:rsidR="00000000">
        <w:instrText xml:space="preserve"> SEQ Figure \* ARABIC </w:instrText>
      </w:r>
      <w:r w:rsidR="00000000">
        <w:fldChar w:fldCharType="separate"/>
      </w:r>
      <w:r w:rsidR="007F2D32">
        <w:rPr>
          <w:noProof/>
        </w:rPr>
        <w:t>17</w:t>
      </w:r>
      <w:r w:rsidR="00000000">
        <w:rPr>
          <w:noProof/>
        </w:rPr>
        <w:fldChar w:fldCharType="end"/>
      </w:r>
      <w:r>
        <w:t>: Creation of the animation sharing manager</w:t>
      </w:r>
      <w:bookmarkEnd w:id="66"/>
    </w:p>
    <w:p w14:paraId="27A0DD83" w14:textId="77777777" w:rsidR="00E46C21" w:rsidRPr="00E46C21" w:rsidRDefault="00E46C21" w:rsidP="00E46C21"/>
    <w:p w14:paraId="2A09ED72" w14:textId="236BF304" w:rsidR="00231221" w:rsidRDefault="00231221" w:rsidP="00350C2B">
      <w:r>
        <w:t>Then, we have to define an AnimationSharingSetup asset</w:t>
      </w:r>
      <w:r w:rsidR="002F3B28">
        <w:t>. In here, we define which skeletons are used and which animations they have. We also have to enable blending and set an amount of different instances per animation, to try and make it less noticeable that animations are shared.</w:t>
      </w:r>
      <w:r w:rsidR="002F3B28">
        <w:br/>
        <w:t>For our attack and death animations, we need to set them to be on demand, since we want an individual instance to play every time a unit attacks or dies.</w:t>
      </w:r>
    </w:p>
    <w:p w14:paraId="3B76116E" w14:textId="77777777" w:rsidR="00CF321A" w:rsidRDefault="000317F5" w:rsidP="00CF321A">
      <w:pPr>
        <w:keepNext/>
      </w:pPr>
      <w:r w:rsidRPr="000317F5">
        <w:rPr>
          <w:noProof/>
        </w:rPr>
        <w:lastRenderedPageBreak/>
        <w:drawing>
          <wp:inline distT="0" distB="0" distL="0" distR="0" wp14:anchorId="3FBD7220" wp14:editId="4CBF1C6D">
            <wp:extent cx="5943600" cy="3510915"/>
            <wp:effectExtent l="0" t="0" r="0" b="0"/>
            <wp:docPr id="1787049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49400" name="Picture 1" descr="A screenshot of a computer&#10;&#10;Description automatically generated"/>
                    <pic:cNvPicPr/>
                  </pic:nvPicPr>
                  <pic:blipFill>
                    <a:blip r:embed="rId35"/>
                    <a:stretch>
                      <a:fillRect/>
                    </a:stretch>
                  </pic:blipFill>
                  <pic:spPr>
                    <a:xfrm>
                      <a:off x="0" y="0"/>
                      <a:ext cx="5943600" cy="3510915"/>
                    </a:xfrm>
                    <a:prstGeom prst="rect">
                      <a:avLst/>
                    </a:prstGeom>
                  </pic:spPr>
                </pic:pic>
              </a:graphicData>
            </a:graphic>
          </wp:inline>
        </w:drawing>
      </w:r>
    </w:p>
    <w:p w14:paraId="08509F04" w14:textId="1E2FF4E8" w:rsidR="000317F5" w:rsidRDefault="00CF321A" w:rsidP="00CF321A">
      <w:pPr>
        <w:pStyle w:val="Caption"/>
      </w:pPr>
      <w:bookmarkStart w:id="67" w:name="_Toc156056103"/>
      <w:r>
        <w:t xml:space="preserve">Figure </w:t>
      </w:r>
      <w:r w:rsidR="00000000">
        <w:fldChar w:fldCharType="begin"/>
      </w:r>
      <w:r w:rsidR="00000000">
        <w:instrText xml:space="preserve"> SEQ Figure \* ARABIC </w:instrText>
      </w:r>
      <w:r w:rsidR="00000000">
        <w:fldChar w:fldCharType="separate"/>
      </w:r>
      <w:r w:rsidR="007F2D32">
        <w:rPr>
          <w:noProof/>
        </w:rPr>
        <w:t>18</w:t>
      </w:r>
      <w:r w:rsidR="00000000">
        <w:rPr>
          <w:noProof/>
        </w:rPr>
        <w:fldChar w:fldCharType="end"/>
      </w:r>
      <w:r w:rsidRPr="002F1346">
        <w:t xml:space="preserve">: Configuration of the </w:t>
      </w:r>
      <w:r>
        <w:t>AnimationSharingSetup asset</w:t>
      </w:r>
      <w:bookmarkEnd w:id="67"/>
    </w:p>
    <w:p w14:paraId="6B2BD34F" w14:textId="77777777" w:rsidR="001A52E4" w:rsidRPr="001A52E4" w:rsidRDefault="001A52E4" w:rsidP="001A52E4"/>
    <w:p w14:paraId="55D89390" w14:textId="17F11F11" w:rsidR="002F3B28" w:rsidRDefault="002F3B28" w:rsidP="00350C2B">
      <w:r>
        <w:t>Lastly, we have to register every actor with the animation sharing manager on BeginPlay, and unregister on EndPlay. Unregister is weirdly not available to blueprints, so we expose the function ourselves through C++;</w:t>
      </w:r>
    </w:p>
    <w:p w14:paraId="6CACCAB9" w14:textId="77777777" w:rsidR="00CF321A" w:rsidRDefault="000317F5" w:rsidP="00CF321A">
      <w:pPr>
        <w:keepNext/>
      </w:pPr>
      <w:r w:rsidRPr="000317F5">
        <w:rPr>
          <w:noProof/>
        </w:rPr>
        <w:drawing>
          <wp:inline distT="0" distB="0" distL="0" distR="0" wp14:anchorId="3338AB6D" wp14:editId="6AC21712">
            <wp:extent cx="5943600" cy="2407920"/>
            <wp:effectExtent l="0" t="0" r="0" b="0"/>
            <wp:docPr id="163589210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92101" name="Picture 1" descr="A screenshot of a computer program&#10;&#10;Description automatically generated"/>
                    <pic:cNvPicPr/>
                  </pic:nvPicPr>
                  <pic:blipFill>
                    <a:blip r:embed="rId36"/>
                    <a:stretch>
                      <a:fillRect/>
                    </a:stretch>
                  </pic:blipFill>
                  <pic:spPr>
                    <a:xfrm>
                      <a:off x="0" y="0"/>
                      <a:ext cx="5943600" cy="2407920"/>
                    </a:xfrm>
                    <a:prstGeom prst="rect">
                      <a:avLst/>
                    </a:prstGeom>
                  </pic:spPr>
                </pic:pic>
              </a:graphicData>
            </a:graphic>
          </wp:inline>
        </w:drawing>
      </w:r>
    </w:p>
    <w:p w14:paraId="62860DB3" w14:textId="0F1BC3CB" w:rsidR="002F3B28" w:rsidRDefault="00CF321A" w:rsidP="00CF321A">
      <w:pPr>
        <w:pStyle w:val="Caption"/>
      </w:pPr>
      <w:bookmarkStart w:id="68" w:name="_Toc156056104"/>
      <w:r>
        <w:t xml:space="preserve">Figure </w:t>
      </w:r>
      <w:r w:rsidR="00000000">
        <w:fldChar w:fldCharType="begin"/>
      </w:r>
      <w:r w:rsidR="00000000">
        <w:instrText xml:space="preserve"> SEQ Figure \* ARABIC </w:instrText>
      </w:r>
      <w:r w:rsidR="00000000">
        <w:fldChar w:fldCharType="separate"/>
      </w:r>
      <w:r w:rsidR="007F2D32">
        <w:rPr>
          <w:noProof/>
        </w:rPr>
        <w:t>19</w:t>
      </w:r>
      <w:r w:rsidR="00000000">
        <w:rPr>
          <w:noProof/>
        </w:rPr>
        <w:fldChar w:fldCharType="end"/>
      </w:r>
      <w:r>
        <w:t>: Registering and unregistering the actor with the animation sharing manager</w:t>
      </w:r>
      <w:bookmarkEnd w:id="68"/>
    </w:p>
    <w:p w14:paraId="20F06514" w14:textId="77777777" w:rsidR="00C7645D" w:rsidRDefault="00C7645D" w:rsidP="00C7645D"/>
    <w:p w14:paraId="7A2B5891" w14:textId="2D19638C" w:rsidR="00C7645D" w:rsidRPr="00C7645D" w:rsidRDefault="00644E3B" w:rsidP="00C7645D">
      <w:r>
        <w:t>Reference used to implemen</w:t>
      </w:r>
      <w:r>
        <w:t xml:space="preserve">t animation sharing: </w:t>
      </w:r>
      <w:r w:rsidR="00C7645D">
        <w:fldChar w:fldCharType="begin"/>
      </w:r>
      <w:r w:rsidR="0065113B">
        <w:instrText xml:space="preserve"> ADDIN ZOTERO_ITEM CSL_CITATION {"citationID":"VADUr5E5","properties":{"formattedCitation":"[25]","plainCitation":"[25]","noteIndex":0},"citationItems":[{"id":801,"uris":["http://zotero.org/users/12779847/items/MSW9ZM5E"],"itemData":{"id":801,"type":"webpage","abstract":"Create a character animation system that can be efficiently shared across multiple characters.","language":"en-US","title":"Animation Sharing Plugin","URL":"https://docs.unrealengine.com/5.3/en-US/animation-sharing-plugin-in-unreal-engine/","accessed":{"date-parts":[["2024",1,7]]}}}],"schema":"https://github.com/citation-style-language/schema/raw/master/csl-citation.json"} </w:instrText>
      </w:r>
      <w:r w:rsidR="00C7645D">
        <w:fldChar w:fldCharType="separate"/>
      </w:r>
      <w:r w:rsidR="0065113B" w:rsidRPr="0065113B">
        <w:rPr>
          <w:rFonts w:ascii="Calibri" w:hAnsi="Calibri" w:cs="Calibri"/>
        </w:rPr>
        <w:t>[25]</w:t>
      </w:r>
      <w:r w:rsidR="00C7645D">
        <w:fldChar w:fldCharType="end"/>
      </w:r>
      <w:r w:rsidR="00A009B9">
        <w:t>.</w:t>
      </w:r>
    </w:p>
    <w:p w14:paraId="24DC491D" w14:textId="5BC5D838" w:rsidR="00EB1279" w:rsidRDefault="006A3E9B" w:rsidP="008B3BCA">
      <w:pPr>
        <w:pStyle w:val="Heading2"/>
        <w:numPr>
          <w:ilvl w:val="0"/>
          <w:numId w:val="40"/>
        </w:numPr>
      </w:pPr>
      <w:bookmarkStart w:id="69" w:name="_Toc155520911"/>
      <w:r>
        <w:lastRenderedPageBreak/>
        <w:t>Results</w:t>
      </w:r>
      <w:bookmarkEnd w:id="69"/>
    </w:p>
    <w:p w14:paraId="645150DF" w14:textId="2D931AD7" w:rsidR="00BA5C57" w:rsidRDefault="00AB5F9A" w:rsidP="000D5C84">
      <w:r>
        <w:t xml:space="preserve">Results are only measured on one device, and each trace was only recorded once. This can lead to inaccurate results, but </w:t>
      </w:r>
      <w:r w:rsidR="00BA1975">
        <w:t>they will still present a general idea that can be insightful.</w:t>
      </w:r>
      <w:r w:rsidR="00E433A0">
        <w:t xml:space="preserve"> We don’t think more </w:t>
      </w:r>
      <w:r w:rsidR="00DD107B">
        <w:t>accurate</w:t>
      </w:r>
      <w:r w:rsidR="00E433A0">
        <w:t xml:space="preserve"> measurements will </w:t>
      </w:r>
      <w:r w:rsidR="00DD107B">
        <w:t xml:space="preserve">heavily </w:t>
      </w:r>
      <w:r w:rsidR="00E433A0">
        <w:t>influence the conclusion.</w:t>
      </w:r>
    </w:p>
    <w:p w14:paraId="2DF550FD" w14:textId="610AFF92" w:rsidR="005853DC" w:rsidRDefault="00552427" w:rsidP="000D5C84">
      <w:r>
        <w:t xml:space="preserve">You can find an excel sheet with all the recorded data </w:t>
      </w:r>
      <w:r w:rsidRPr="00D852C2">
        <w:t>here</w:t>
      </w:r>
      <w:r>
        <w:t>:</w:t>
      </w:r>
      <w:r w:rsidR="00D852C2">
        <w:t xml:space="preserve"> </w:t>
      </w:r>
      <w:hyperlink r:id="rId37" w:history="1">
        <w:r w:rsidR="00D852C2" w:rsidRPr="00D852C2">
          <w:rPr>
            <w:rStyle w:val="Hyperlink"/>
          </w:rPr>
          <w:t>https://github.com/SimonSchaep/Research-UE5-Mass/blob/main/Results.xlsx</w:t>
        </w:r>
      </w:hyperlink>
    </w:p>
    <w:p w14:paraId="2C90A3FA" w14:textId="34D5FA86" w:rsidR="008E022D" w:rsidRDefault="008E022D" w:rsidP="000D5C84">
      <w:r>
        <w:t>Use the drop-down list in the top right of the master sheet to determine what amount of units you want to see data for.</w:t>
      </w:r>
      <w:r w:rsidR="008248CA">
        <w:br/>
      </w:r>
      <w:r>
        <w:t>You can</w:t>
      </w:r>
      <w:r w:rsidR="008248CA">
        <w:t xml:space="preserve"> then</w:t>
      </w:r>
      <w:r>
        <w:t xml:space="preserve"> see the </w:t>
      </w:r>
      <w:r w:rsidR="00000D37">
        <w:t>relevant</w:t>
      </w:r>
      <w:r>
        <w:t xml:space="preserve"> frame times in the table.</w:t>
      </w:r>
    </w:p>
    <w:p w14:paraId="26410FFF" w14:textId="7ED82603" w:rsidR="002E6F83" w:rsidRDefault="002E6F83" w:rsidP="002E6F83">
      <w:r>
        <w:t>The navigation and target acquisition costs in the simple battle simulator are difficult to distinguish, since they don’t happen in order. We will present these frame costs combined under the target acquisition cost</w:t>
      </w:r>
      <w:r w:rsidR="007019F5">
        <w:t>. So</w:t>
      </w:r>
      <w:r>
        <w:t xml:space="preserve"> please be aware that </w:t>
      </w:r>
      <w:r w:rsidR="007019F5">
        <w:t xml:space="preserve">the target acquisition cost </w:t>
      </w:r>
      <w:r>
        <w:t>also includes navigation in the case of the simple battle simulator.</w:t>
      </w:r>
    </w:p>
    <w:p w14:paraId="12A2AF68" w14:textId="77777777" w:rsidR="00CF321A" w:rsidRDefault="00B51E82" w:rsidP="00CF321A">
      <w:pPr>
        <w:keepNext/>
      </w:pPr>
      <w:r w:rsidRPr="00B51E82">
        <w:rPr>
          <w:noProof/>
        </w:rPr>
        <w:drawing>
          <wp:inline distT="0" distB="0" distL="0" distR="0" wp14:anchorId="038116EC" wp14:editId="0A58FE6E">
            <wp:extent cx="5044877" cy="1691787"/>
            <wp:effectExtent l="0" t="0" r="3810" b="3810"/>
            <wp:docPr id="1559847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47336" name="Picture 1" descr="A screenshot of a computer&#10;&#10;Description automatically generated"/>
                    <pic:cNvPicPr/>
                  </pic:nvPicPr>
                  <pic:blipFill>
                    <a:blip r:embed="rId38"/>
                    <a:stretch>
                      <a:fillRect/>
                    </a:stretch>
                  </pic:blipFill>
                  <pic:spPr>
                    <a:xfrm>
                      <a:off x="0" y="0"/>
                      <a:ext cx="5044877" cy="1691787"/>
                    </a:xfrm>
                    <a:prstGeom prst="rect">
                      <a:avLst/>
                    </a:prstGeom>
                  </pic:spPr>
                </pic:pic>
              </a:graphicData>
            </a:graphic>
          </wp:inline>
        </w:drawing>
      </w:r>
    </w:p>
    <w:p w14:paraId="30696125" w14:textId="7AFF945F" w:rsidR="005853DC" w:rsidRDefault="00CF321A" w:rsidP="00CF321A">
      <w:pPr>
        <w:pStyle w:val="Caption"/>
      </w:pPr>
      <w:bookmarkStart w:id="70" w:name="_Toc156056105"/>
      <w:r>
        <w:t xml:space="preserve">Figure </w:t>
      </w:r>
      <w:r w:rsidR="00000000">
        <w:fldChar w:fldCharType="begin"/>
      </w:r>
      <w:r w:rsidR="00000000">
        <w:instrText xml:space="preserve"> SEQ Figure \* ARABIC </w:instrText>
      </w:r>
      <w:r w:rsidR="00000000">
        <w:fldChar w:fldCharType="separate"/>
      </w:r>
      <w:r w:rsidR="007F2D32">
        <w:rPr>
          <w:noProof/>
        </w:rPr>
        <w:t>20</w:t>
      </w:r>
      <w:r w:rsidR="00000000">
        <w:rPr>
          <w:noProof/>
        </w:rPr>
        <w:fldChar w:fldCharType="end"/>
      </w:r>
      <w:r>
        <w:t>: Screenshot from within Unreal Insights showing how component ticks are not grouped</w:t>
      </w:r>
      <w:bookmarkEnd w:id="70"/>
    </w:p>
    <w:p w14:paraId="481C373B" w14:textId="77777777" w:rsidR="0096337D" w:rsidRPr="0096337D" w:rsidRDefault="0096337D" w:rsidP="0096337D"/>
    <w:p w14:paraId="25BCBF4E" w14:textId="510A4052" w:rsidR="005853DC" w:rsidRDefault="005853DC" w:rsidP="005853DC">
      <w:r>
        <w:t xml:space="preserve">For target acquisition with spatial partitioning, the time required to update the octree is also included in the target acquisition time. </w:t>
      </w:r>
    </w:p>
    <w:p w14:paraId="586C7B6B" w14:textId="77777777" w:rsidR="00552427" w:rsidRDefault="00552427" w:rsidP="000D5C84"/>
    <w:p w14:paraId="58D80D41" w14:textId="090666D3" w:rsidR="00C7645D" w:rsidRDefault="00C7645D" w:rsidP="000D5C84">
      <w:r>
        <w:fldChar w:fldCharType="begin"/>
      </w:r>
      <w:r w:rsidR="004D0D99">
        <w:instrText xml:space="preserve"> ADDIN ZOTERO_ITEM CSL_CITATION {"citationID":"wcchrr7E","properties":{"formattedCitation":"[22], [44], [55]","plainCitation":"[22], [44], [55]","noteIndex":0},"citationItems":[{"id":3,"uris":["http://zotero.org/users/12779847/items/HUDW5RH9"],"itemData":{"id":3,"type":"motion_picture","abstract":"This week we’ll be diving into a topic that is near and dear to all developers hearts; optimization &amp; profiling! We’ll be taking a look at some of the new fe...","language":"en","source":"www.youtube.com","title":"New Features of Insights: Unreal Engine's Built In Profiling Tools | Inside Unreal","title-short":"New Features of Insights","URL":"https://www.youtube.com/watch?v=af_M38Z325I&amp;list=PLGAgBU0oz5KZXHvaHAgas90IGBkJqsgzV","accessed":{"date-parts":[["2024",1,7]]},"issued":{"date-parts":[["2023",3,30]]}}},{"id":2,"uris":["http://zotero.org/users/12779847/items/8H7B4XJ2"],"itemData":{"id":2,"type":"motion_picture","abstract":"I wanted to share some knowledge about render thread and animation thread and also a way to optimize game logic by moving load away from game thread into ani...","language":"en","source":"www.youtube.com","title":"[UE5] Understanding Render Thread and Animation Thread in Unreal Engine","URL":"https://www.youtube.com/watch?v=RRwNlntV10I","accessed":{"date-parts":[["2024",1,7]]},"issued":{"date-parts":[["2023",3,6]]}},"label":"page"},{"id":4,"uris":["http://zotero.org/users/12779847/items/UPUEKN5K"],"itemData":{"id":4,"type":"motion_picture","abstract":"Everyone on your team should be able to gauge the performance impact of their work. In this session, Unreal Engine Evangelist Ari Arnbjörnsson uses the new b...","language":"en","source":"www.youtube.com","title":"Maximizing Your Game's Performance in Unreal Engine | Unreal Fest 2022","URL":"https://www.youtube.com/watch?v=GuIav71867E&amp;list=PLGAgBU0oz5KZXHvaHAgas90IGBkJqsgzV","accessed":{"date-parts":[["2024",1,7]]},"issued":{"date-parts":[["2022",11,3]]}}}],"schema":"https://github.com/citation-style-language/schema/raw/master/csl-citation.json"} </w:instrText>
      </w:r>
      <w:r>
        <w:fldChar w:fldCharType="separate"/>
      </w:r>
      <w:r w:rsidR="004D0D99" w:rsidRPr="004D0D99">
        <w:rPr>
          <w:rFonts w:ascii="Calibri" w:hAnsi="Calibri" w:cs="Calibri"/>
        </w:rPr>
        <w:t>[22], [44], [55]</w:t>
      </w:r>
      <w:r>
        <w:fldChar w:fldCharType="end"/>
      </w:r>
    </w:p>
    <w:p w14:paraId="4711749C" w14:textId="77777777" w:rsidR="00C7645D" w:rsidRDefault="00C7645D" w:rsidP="000D5C84"/>
    <w:p w14:paraId="0B89129D" w14:textId="4CD5AC22" w:rsidR="00552427" w:rsidRDefault="00552427" w:rsidP="000D5C84">
      <w:r>
        <w:t>If you want to look at the traces recorde</w:t>
      </w:r>
      <w:r w:rsidR="002E6F83">
        <w:t>d</w:t>
      </w:r>
      <w:r>
        <w:t xml:space="preserve"> with Unreal Insights</w:t>
      </w:r>
      <w:r w:rsidR="0029406E">
        <w:t>, that were used to extract this data</w:t>
      </w:r>
      <w:r>
        <w:t xml:space="preserve">, they are available </w:t>
      </w:r>
      <w:r w:rsidRPr="00262331">
        <w:t>here</w:t>
      </w:r>
      <w:r>
        <w:t>:</w:t>
      </w:r>
      <w:r w:rsidR="00262331">
        <w:t xml:space="preserve"> </w:t>
      </w:r>
      <w:hyperlink r:id="rId39" w:history="1">
        <w:r w:rsidR="00262331" w:rsidRPr="00262331">
          <w:rPr>
            <w:rStyle w:val="Hyperlink"/>
          </w:rPr>
          <w:t>https://drive.google.com/file/d/1dy27FoWe-HDYQR6C2MbmFpC7WUoz_FB9/view?usp=sharing</w:t>
        </w:r>
      </w:hyperlink>
    </w:p>
    <w:p w14:paraId="1D5CF3B1" w14:textId="19B63A55" w:rsidR="00552427" w:rsidRPr="000D5C84" w:rsidRDefault="00552427" w:rsidP="000D5C84">
      <w:r>
        <w:br w:type="page"/>
      </w:r>
    </w:p>
    <w:p w14:paraId="5C84DD26" w14:textId="76C419D6" w:rsidR="00CA24DB" w:rsidRDefault="00CA24DB" w:rsidP="00CA24DB">
      <w:pPr>
        <w:pStyle w:val="Heading1"/>
      </w:pPr>
      <w:bookmarkStart w:id="71" w:name="_Toc155520912"/>
      <w:r>
        <w:lastRenderedPageBreak/>
        <w:t>Discussion</w:t>
      </w:r>
      <w:bookmarkEnd w:id="71"/>
    </w:p>
    <w:p w14:paraId="464C0569" w14:textId="777DE2C0" w:rsidR="00D44054" w:rsidRDefault="00D44054" w:rsidP="00CA24DB">
      <w:r>
        <w:t xml:space="preserve">Let’s first address </w:t>
      </w:r>
      <w:r w:rsidR="007307AB">
        <w:t>some</w:t>
      </w:r>
      <w:r>
        <w:t xml:space="preserve"> inconsistencies in </w:t>
      </w:r>
      <w:r w:rsidR="00C50E55">
        <w:t>the</w:t>
      </w:r>
      <w:r>
        <w:t xml:space="preserve"> results when going to higher frame times. We took the frame </w:t>
      </w:r>
      <w:r w:rsidR="00B648FE">
        <w:t xml:space="preserve">snapshot </w:t>
      </w:r>
      <w:r>
        <w:t>after exactly 10 seconds of the trace start, but that means that differences in frame times can affect the amount of units that are still alive at 10 seconds, which means that frame time measurements could potentially be misleading.</w:t>
      </w:r>
      <w:r>
        <w:br/>
        <w:t xml:space="preserve">We could solve that by taking a frame after only one second, but this might also make results inaccurate, since there will be different animations playing, density might be different for spatial partitioning, </w:t>
      </w:r>
      <w:r w:rsidR="0007434B">
        <w:t>etc…</w:t>
      </w:r>
      <w:r w:rsidR="00EE00A4">
        <w:br/>
        <w:t xml:space="preserve">This also means that results with frame times above 100 </w:t>
      </w:r>
      <w:r w:rsidR="004807DA">
        <w:t>will be much less useful</w:t>
      </w:r>
      <w:r w:rsidR="00EE00A4">
        <w:t>.</w:t>
      </w:r>
    </w:p>
    <w:p w14:paraId="501B06EF" w14:textId="77777777" w:rsidR="00EE00A4" w:rsidRDefault="00EE00A4" w:rsidP="00CA24DB"/>
    <w:p w14:paraId="095690AE" w14:textId="57E4D1E4" w:rsidR="00EE00A4" w:rsidRDefault="00C96985" w:rsidP="00CA24DB">
      <w:r>
        <w:t xml:space="preserve">We will be using </w:t>
      </w:r>
      <w:r w:rsidR="000E7BAC">
        <w:t>charts</w:t>
      </w:r>
      <w:r>
        <w:t xml:space="preserve"> to </w:t>
      </w:r>
      <w:r w:rsidR="00A369D8">
        <w:t>discuss</w:t>
      </w:r>
      <w:r>
        <w:t xml:space="preserve"> the data, if you want to see the exact numbers we measured, please refer to the excel file</w:t>
      </w:r>
      <w:r w:rsidR="00A0567D">
        <w:t xml:space="preserve"> with all the data</w:t>
      </w:r>
      <w:r>
        <w:t xml:space="preserve"> </w:t>
      </w:r>
      <w:r w:rsidRPr="00D852C2">
        <w:t>here</w:t>
      </w:r>
      <w:r w:rsidR="00D852C2">
        <w:t xml:space="preserve">: </w:t>
      </w:r>
      <w:hyperlink r:id="rId40" w:history="1">
        <w:r w:rsidR="00D852C2" w:rsidRPr="00D852C2">
          <w:rPr>
            <w:rStyle w:val="Hyperlink"/>
          </w:rPr>
          <w:t>https://github.com/SimonSchaep/Research-UE5-Mass/blob/main/Results.xlsx</w:t>
        </w:r>
      </w:hyperlink>
    </w:p>
    <w:p w14:paraId="6663A28B" w14:textId="6ADC9086" w:rsidR="005A143E" w:rsidRDefault="005A143E">
      <w:r>
        <w:br w:type="page"/>
      </w:r>
    </w:p>
    <w:p w14:paraId="237BDFB3" w14:textId="26C1ED59" w:rsidR="004979EC" w:rsidRDefault="00B648FE" w:rsidP="004979EC">
      <w:pPr>
        <w:pStyle w:val="Heading2"/>
        <w:numPr>
          <w:ilvl w:val="0"/>
          <w:numId w:val="62"/>
        </w:numPr>
      </w:pPr>
      <w:bookmarkStart w:id="72" w:name="_Toc155520913"/>
      <w:r>
        <w:lastRenderedPageBreak/>
        <w:t>Frame Time Over Unit Count</w:t>
      </w:r>
      <w:bookmarkEnd w:id="72"/>
    </w:p>
    <w:p w14:paraId="5D800724" w14:textId="2A775A91" w:rsidR="005A143E" w:rsidRDefault="005A143E" w:rsidP="005A143E">
      <w:r>
        <w:t>The game thread takes more frame time than the render thread and GPU in all cases</w:t>
      </w:r>
      <w:r w:rsidR="0053548A">
        <w:t>, o</w:t>
      </w:r>
      <w:r>
        <w:t>nce we go past 800 vs 800 units.</w:t>
      </w:r>
      <w:r w:rsidR="0029183F">
        <w:t xml:space="preserve"> </w:t>
      </w:r>
      <w:r w:rsidR="00E65954">
        <w:t>This</w:t>
      </w:r>
      <w:r>
        <w:t xml:space="preserve"> means that our game</w:t>
      </w:r>
      <w:r w:rsidR="00A228A1">
        <w:t xml:space="preserve">play logic </w:t>
      </w:r>
      <w:r>
        <w:t>scales the worst over unit count, it is also our bottleneck and should be the focus of optimizations.</w:t>
      </w:r>
      <w:r w:rsidR="00E65954" w:rsidRPr="00E65954">
        <w:t xml:space="preserve"> </w:t>
      </w:r>
      <w:r w:rsidR="00E65954">
        <w:t xml:space="preserve">We came to this conclusion by </w:t>
      </w:r>
      <w:r w:rsidR="00E65954">
        <w:t xml:space="preserve">comparing </w:t>
      </w:r>
      <w:r w:rsidR="00E65954">
        <w:fldChar w:fldCharType="begin"/>
      </w:r>
      <w:r w:rsidR="00E65954">
        <w:instrText xml:space="preserve"> REF _Ref156052910 \h </w:instrText>
      </w:r>
      <w:r w:rsidR="00E65954">
        <w:fldChar w:fldCharType="separate"/>
      </w:r>
      <w:r w:rsidR="00E65954">
        <w:t xml:space="preserve">Chart </w:t>
      </w:r>
      <w:r w:rsidR="00E65954">
        <w:rPr>
          <w:noProof/>
        </w:rPr>
        <w:t>1</w:t>
      </w:r>
      <w:r w:rsidR="00E65954">
        <w:fldChar w:fldCharType="end"/>
      </w:r>
      <w:r w:rsidR="00E65954">
        <w:t xml:space="preserve">, </w:t>
      </w:r>
      <w:r w:rsidR="00E65954">
        <w:fldChar w:fldCharType="begin"/>
      </w:r>
      <w:r w:rsidR="00E65954">
        <w:instrText xml:space="preserve"> REF _Ref156052915 \h </w:instrText>
      </w:r>
      <w:r w:rsidR="00E65954">
        <w:fldChar w:fldCharType="separate"/>
      </w:r>
      <w:r w:rsidR="00E65954">
        <w:t xml:space="preserve">Chart </w:t>
      </w:r>
      <w:r w:rsidR="00E65954">
        <w:rPr>
          <w:noProof/>
        </w:rPr>
        <w:t>3</w:t>
      </w:r>
      <w:r w:rsidR="00E65954">
        <w:fldChar w:fldCharType="end"/>
      </w:r>
      <w:r w:rsidR="00E65954">
        <w:t xml:space="preserve"> and </w:t>
      </w:r>
      <w:r w:rsidR="00E65954">
        <w:fldChar w:fldCharType="begin"/>
      </w:r>
      <w:r w:rsidR="00E65954">
        <w:instrText xml:space="preserve"> REF _Ref156052917 \h </w:instrText>
      </w:r>
      <w:r w:rsidR="00E65954">
        <w:fldChar w:fldCharType="separate"/>
      </w:r>
      <w:r w:rsidR="00E65954">
        <w:t xml:space="preserve">Chart </w:t>
      </w:r>
      <w:r w:rsidR="00E65954">
        <w:rPr>
          <w:noProof/>
        </w:rPr>
        <w:t>4</w:t>
      </w:r>
      <w:r w:rsidR="00E65954">
        <w:fldChar w:fldCharType="end"/>
      </w:r>
      <w:r w:rsidR="00E65954">
        <w:t>.</w:t>
      </w:r>
    </w:p>
    <w:p w14:paraId="1E19C3FA" w14:textId="079E2123" w:rsidR="005A143E" w:rsidRPr="005A143E" w:rsidRDefault="00902F52" w:rsidP="005A143E">
      <w:r>
        <w:t xml:space="preserve">On the chart </w:t>
      </w:r>
      <w:r>
        <w:fldChar w:fldCharType="begin"/>
      </w:r>
      <w:r>
        <w:instrText xml:space="preserve"> REF _Ref156053008 \p \h </w:instrText>
      </w:r>
      <w:r>
        <w:fldChar w:fldCharType="separate"/>
      </w:r>
      <w:r>
        <w:t>below</w:t>
      </w:r>
      <w:r>
        <w:fldChar w:fldCharType="end"/>
      </w:r>
      <w:r>
        <w:t xml:space="preserve">, </w:t>
      </w:r>
      <w:r w:rsidR="0036079B">
        <w:t>we can see</w:t>
      </w:r>
      <w:r w:rsidR="005A143E">
        <w:t xml:space="preserve"> that the battle simulator with Mass</w:t>
      </w:r>
      <w:r w:rsidR="004010EC">
        <w:t xml:space="preserve"> unexpectedly</w:t>
      </w:r>
      <w:r w:rsidR="005A143E">
        <w:t xml:space="preserve"> </w:t>
      </w:r>
      <w:r w:rsidR="00BC0BFA">
        <w:t>performs worse than</w:t>
      </w:r>
      <w:r w:rsidR="005A143E">
        <w:t xml:space="preserve"> the simple battle simulator</w:t>
      </w:r>
      <w:r w:rsidR="00BC0BFA">
        <w:t xml:space="preserve"> once we get to 6400 vs 6400 units</w:t>
      </w:r>
      <w:r w:rsidR="005A143E">
        <w:t>.</w:t>
      </w:r>
      <w:r w:rsidR="004F2F91">
        <w:br/>
      </w:r>
      <w:r w:rsidR="005A143E">
        <w:t>We can also see that the addition of spatial partitioning seems to greatly improve the scaling of the frame time.</w:t>
      </w:r>
    </w:p>
    <w:p w14:paraId="282B6243" w14:textId="77777777" w:rsidR="005A143E" w:rsidRDefault="00A369D8" w:rsidP="005A143E">
      <w:pPr>
        <w:keepNext/>
      </w:pPr>
      <w:r>
        <w:rPr>
          <w:noProof/>
        </w:rPr>
        <w:drawing>
          <wp:inline distT="0" distB="0" distL="0" distR="0" wp14:anchorId="578DD288" wp14:editId="2D88BF24">
            <wp:extent cx="5943600" cy="2910840"/>
            <wp:effectExtent l="0" t="0" r="0" b="3810"/>
            <wp:docPr id="1327906309"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E5B1BFD" w14:textId="357625A0" w:rsidR="00E32CF7" w:rsidRDefault="005A143E" w:rsidP="001473F8">
      <w:pPr>
        <w:pStyle w:val="Caption"/>
      </w:pPr>
      <w:bookmarkStart w:id="73" w:name="_Ref156052910"/>
      <w:bookmarkStart w:id="74" w:name="_Ref156053008"/>
      <w:bookmarkStart w:id="75" w:name="_Toc156056055"/>
      <w:r>
        <w:t xml:space="preserve">Chart </w:t>
      </w:r>
      <w:r w:rsidR="00000000">
        <w:fldChar w:fldCharType="begin"/>
      </w:r>
      <w:r w:rsidR="00000000">
        <w:instrText xml:space="preserve"> SEQ Chart \* ARABIC </w:instrText>
      </w:r>
      <w:r w:rsidR="00000000">
        <w:fldChar w:fldCharType="separate"/>
      </w:r>
      <w:r w:rsidR="00BC0BFA">
        <w:rPr>
          <w:noProof/>
        </w:rPr>
        <w:t>1</w:t>
      </w:r>
      <w:r w:rsidR="00000000">
        <w:rPr>
          <w:noProof/>
        </w:rPr>
        <w:fldChar w:fldCharType="end"/>
      </w:r>
      <w:bookmarkEnd w:id="73"/>
      <w:r w:rsidRPr="00306CE3">
        <w:t>: Game thread frame time over unit count</w:t>
      </w:r>
      <w:bookmarkEnd w:id="74"/>
      <w:bookmarkEnd w:id="75"/>
    </w:p>
    <w:p w14:paraId="7869BD1D" w14:textId="77777777" w:rsidR="00D93F6A" w:rsidRDefault="00D93F6A"/>
    <w:p w14:paraId="6950CA49" w14:textId="77777777" w:rsidR="00BC0BFA" w:rsidRDefault="00D93F6A" w:rsidP="00BC0BFA">
      <w:pPr>
        <w:keepNext/>
      </w:pPr>
      <w:r>
        <w:rPr>
          <w:noProof/>
        </w:rPr>
        <w:drawing>
          <wp:inline distT="0" distB="0" distL="0" distR="0" wp14:anchorId="1FE408F0" wp14:editId="56FB2D71">
            <wp:extent cx="5943600" cy="2659380"/>
            <wp:effectExtent l="0" t="0" r="0" b="7620"/>
            <wp:docPr id="1375589467" name="Chart 1">
              <a:extLst xmlns:a="http://schemas.openxmlformats.org/drawingml/2006/main">
                <a:ext uri="{FF2B5EF4-FFF2-40B4-BE49-F238E27FC236}">
                  <a16:creationId xmlns:a16="http://schemas.microsoft.com/office/drawing/2014/main" id="{40A8EB64-537A-C345-07CE-FC987A867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B6D35A6" w14:textId="6DAA14CC" w:rsidR="00BC0BFA" w:rsidRDefault="00BC0BFA" w:rsidP="00BC0BFA">
      <w:pPr>
        <w:pStyle w:val="Caption"/>
      </w:pPr>
      <w:bookmarkStart w:id="76" w:name="_Toc156056056"/>
      <w:r>
        <w:t xml:space="preserve">Chart </w:t>
      </w:r>
      <w:r>
        <w:fldChar w:fldCharType="begin"/>
      </w:r>
      <w:r>
        <w:instrText xml:space="preserve"> SEQ Chart \* ARABIC </w:instrText>
      </w:r>
      <w:r>
        <w:fldChar w:fldCharType="separate"/>
      </w:r>
      <w:r>
        <w:rPr>
          <w:noProof/>
        </w:rPr>
        <w:t>2</w:t>
      </w:r>
      <w:r>
        <w:fldChar w:fldCharType="end"/>
      </w:r>
      <w:r w:rsidRPr="00306CE3">
        <w:t>: Game thread frame time over unit count</w:t>
      </w:r>
      <w:r>
        <w:t xml:space="preserve"> (zoomed in)</w:t>
      </w:r>
      <w:bookmarkEnd w:id="76"/>
    </w:p>
    <w:p w14:paraId="7D592E14" w14:textId="5DF3F311" w:rsidR="005A143E" w:rsidRDefault="005A143E" w:rsidP="005A143E">
      <w:r>
        <w:lastRenderedPageBreak/>
        <w:t xml:space="preserve">In case of the render thread, it seems like </w:t>
      </w:r>
      <w:r w:rsidR="00527A7E">
        <w:t>M</w:t>
      </w:r>
      <w:r>
        <w:t>ass greatly reduces the frame time</w:t>
      </w:r>
      <w:r w:rsidR="005913FF">
        <w:t xml:space="preserve">, as shown on the chart </w:t>
      </w:r>
      <w:r w:rsidR="005913FF">
        <w:fldChar w:fldCharType="begin"/>
      </w:r>
      <w:r w:rsidR="005913FF">
        <w:instrText xml:space="preserve"> REF _Ref156053301 \p \h </w:instrText>
      </w:r>
      <w:r w:rsidR="005913FF">
        <w:fldChar w:fldCharType="separate"/>
      </w:r>
      <w:r w:rsidR="005913FF">
        <w:t>below</w:t>
      </w:r>
      <w:r w:rsidR="005913FF">
        <w:fldChar w:fldCharType="end"/>
      </w:r>
      <w:r>
        <w:t xml:space="preserve">. </w:t>
      </w:r>
      <w:r w:rsidR="00582504">
        <w:t xml:space="preserve">This is likely </w:t>
      </w:r>
      <w:r w:rsidR="00B66E23">
        <w:t>because</w:t>
      </w:r>
      <w:r>
        <w:t xml:space="preserve"> of the instanced static meshes that are used for rendering at longer distances instead of actors.</w:t>
      </w:r>
      <w:r w:rsidR="005913FF">
        <w:br/>
      </w:r>
      <w:r>
        <w:t>Something noticeable is that spatial partitioning seemingly improves rendering frame time. However, it is possible that because the frame time gets so high without spatial partitioning, there is a different amount of units alive at the time of the frame, which will of course influence rendering speed.</w:t>
      </w:r>
    </w:p>
    <w:p w14:paraId="60A3CC72" w14:textId="77777777" w:rsidR="00F36E07" w:rsidRDefault="00A369D8" w:rsidP="00F36E07">
      <w:pPr>
        <w:keepNext/>
      </w:pPr>
      <w:r>
        <w:rPr>
          <w:noProof/>
        </w:rPr>
        <w:drawing>
          <wp:inline distT="0" distB="0" distL="0" distR="0" wp14:anchorId="7A9402F7" wp14:editId="7B175C6B">
            <wp:extent cx="5943600" cy="2628900"/>
            <wp:effectExtent l="0" t="0" r="0" b="0"/>
            <wp:docPr id="1407582272" name="Chart 1">
              <a:extLst xmlns:a="http://schemas.openxmlformats.org/drawingml/2006/main">
                <a:ext uri="{FF2B5EF4-FFF2-40B4-BE49-F238E27FC236}">
                  <a16:creationId xmlns:a16="http://schemas.microsoft.com/office/drawing/2014/main" id="{1D880F80-D628-15F5-DA6A-A74D0E6FB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1C79596" w14:textId="03398882" w:rsidR="003D6EE0" w:rsidRDefault="00F36E07" w:rsidP="00F36E07">
      <w:pPr>
        <w:pStyle w:val="Caption"/>
      </w:pPr>
      <w:bookmarkStart w:id="77" w:name="_Ref156052915"/>
      <w:bookmarkStart w:id="78" w:name="_Ref156053301"/>
      <w:bookmarkStart w:id="79" w:name="_Toc156056057"/>
      <w:r>
        <w:t xml:space="preserve">Chart </w:t>
      </w:r>
      <w:r w:rsidR="00000000">
        <w:fldChar w:fldCharType="begin"/>
      </w:r>
      <w:r w:rsidR="00000000">
        <w:instrText xml:space="preserve"> SEQ Chart \* ARABIC </w:instrText>
      </w:r>
      <w:r w:rsidR="00000000">
        <w:fldChar w:fldCharType="separate"/>
      </w:r>
      <w:r w:rsidR="00BC0BFA">
        <w:rPr>
          <w:noProof/>
        </w:rPr>
        <w:t>3</w:t>
      </w:r>
      <w:r w:rsidR="00000000">
        <w:rPr>
          <w:noProof/>
        </w:rPr>
        <w:fldChar w:fldCharType="end"/>
      </w:r>
      <w:bookmarkEnd w:id="77"/>
      <w:r>
        <w:t>: Render thread frame time over unit count</w:t>
      </w:r>
      <w:bookmarkEnd w:id="78"/>
      <w:bookmarkEnd w:id="79"/>
    </w:p>
    <w:p w14:paraId="6946B452" w14:textId="77777777" w:rsidR="00EE00A4" w:rsidRDefault="00EE00A4" w:rsidP="00CA24DB"/>
    <w:p w14:paraId="4A92049E" w14:textId="197322CE" w:rsidR="005A143E" w:rsidRDefault="006A31D0" w:rsidP="00CA24DB">
      <w:r>
        <w:t xml:space="preserve">We can see on </w:t>
      </w:r>
      <w:r>
        <w:fldChar w:fldCharType="begin"/>
      </w:r>
      <w:r>
        <w:instrText xml:space="preserve"> REF _Ref156052917 \h </w:instrText>
      </w:r>
      <w:r>
        <w:fldChar w:fldCharType="separate"/>
      </w:r>
      <w:r>
        <w:t xml:space="preserve">Chart </w:t>
      </w:r>
      <w:r>
        <w:rPr>
          <w:noProof/>
        </w:rPr>
        <w:t>4</w:t>
      </w:r>
      <w:r>
        <w:fldChar w:fldCharType="end"/>
      </w:r>
      <w:r>
        <w:t xml:space="preserve"> that t</w:t>
      </w:r>
      <w:r w:rsidR="005A143E">
        <w:t xml:space="preserve">he GPU frame time seems to vary a lot, seemingly randomly. </w:t>
      </w:r>
      <w:r>
        <w:t>T</w:t>
      </w:r>
      <w:r w:rsidR="005A143E">
        <w:t>he GPU time</w:t>
      </w:r>
      <w:r>
        <w:t xml:space="preserve"> generally</w:t>
      </w:r>
      <w:r w:rsidR="005A143E">
        <w:t xml:space="preserve"> goes up when there are more units on screen</w:t>
      </w:r>
      <w:r w:rsidR="00032AF5">
        <w:t xml:space="preserve">. We can also see </w:t>
      </w:r>
      <w:r w:rsidR="005A143E">
        <w:t>that Mass, or any other technique</w:t>
      </w:r>
      <w:r w:rsidR="00BE019F">
        <w:t>,</w:t>
      </w:r>
      <w:r w:rsidR="005A143E">
        <w:t xml:space="preserve"> doesn’t have a clear obvious impact on GPU performance.</w:t>
      </w:r>
    </w:p>
    <w:p w14:paraId="11D68EEA" w14:textId="77777777" w:rsidR="00F36E07" w:rsidRDefault="00A369D8" w:rsidP="00F36E07">
      <w:pPr>
        <w:keepNext/>
      </w:pPr>
      <w:r>
        <w:rPr>
          <w:noProof/>
        </w:rPr>
        <w:drawing>
          <wp:inline distT="0" distB="0" distL="0" distR="0" wp14:anchorId="2A392343" wp14:editId="6E043283">
            <wp:extent cx="5943600" cy="2735580"/>
            <wp:effectExtent l="0" t="0" r="0" b="3810"/>
            <wp:docPr id="1772324234" name="Chart 1">
              <a:extLst xmlns:a="http://schemas.openxmlformats.org/drawingml/2006/main">
                <a:ext uri="{FF2B5EF4-FFF2-40B4-BE49-F238E27FC236}">
                  <a16:creationId xmlns:a16="http://schemas.microsoft.com/office/drawing/2014/main" id="{CBF16717-0499-B658-5B5C-BDED736D1A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0885B33" w14:textId="25534BE7" w:rsidR="00EE00A4" w:rsidRDefault="00F36E07" w:rsidP="00F36E07">
      <w:pPr>
        <w:pStyle w:val="Caption"/>
      </w:pPr>
      <w:bookmarkStart w:id="80" w:name="_Ref156052917"/>
      <w:bookmarkStart w:id="81" w:name="_Toc156056058"/>
      <w:r>
        <w:t xml:space="preserve">Chart </w:t>
      </w:r>
      <w:r w:rsidR="00000000">
        <w:fldChar w:fldCharType="begin"/>
      </w:r>
      <w:r w:rsidR="00000000">
        <w:instrText xml:space="preserve"> SEQ Chart \* ARABIC </w:instrText>
      </w:r>
      <w:r w:rsidR="00000000">
        <w:fldChar w:fldCharType="separate"/>
      </w:r>
      <w:r w:rsidR="00BC0BFA">
        <w:rPr>
          <w:noProof/>
        </w:rPr>
        <w:t>4</w:t>
      </w:r>
      <w:r w:rsidR="00000000">
        <w:rPr>
          <w:noProof/>
        </w:rPr>
        <w:fldChar w:fldCharType="end"/>
      </w:r>
      <w:bookmarkEnd w:id="80"/>
      <w:r>
        <w:t>: GPU frame time over unit count</w:t>
      </w:r>
      <w:bookmarkEnd w:id="81"/>
    </w:p>
    <w:p w14:paraId="52394B37" w14:textId="2A4419A5" w:rsidR="005A143E" w:rsidRDefault="005A143E" w:rsidP="00CA24DB">
      <w:r>
        <w:lastRenderedPageBreak/>
        <w:t xml:space="preserve">For the simple battle simulator, we couldn’t gather data for target acquisition and navigation separately, so both costs are included together </w:t>
      </w:r>
      <w:r w:rsidR="00F11298">
        <w:t>under target</w:t>
      </w:r>
      <w:r w:rsidR="00523115">
        <w:t xml:space="preserve"> </w:t>
      </w:r>
      <w:r w:rsidR="00F11298">
        <w:t>acquisition</w:t>
      </w:r>
      <w:r>
        <w:t>. This makes it much more difficult to compare the simple battle simulator with the others.</w:t>
      </w:r>
      <w:r w:rsidR="00625263">
        <w:br/>
        <w:t xml:space="preserve">We can see in </w:t>
      </w:r>
      <w:r w:rsidR="00625263">
        <w:fldChar w:fldCharType="begin"/>
      </w:r>
      <w:r w:rsidR="00625263">
        <w:instrText xml:space="preserve"> REF _Ref156051448 \h </w:instrText>
      </w:r>
      <w:r w:rsidR="00625263">
        <w:fldChar w:fldCharType="separate"/>
      </w:r>
      <w:r w:rsidR="00625263">
        <w:t xml:space="preserve">Chart </w:t>
      </w:r>
      <w:r w:rsidR="00625263">
        <w:rPr>
          <w:noProof/>
        </w:rPr>
        <w:t>4</w:t>
      </w:r>
      <w:r w:rsidR="00625263">
        <w:fldChar w:fldCharType="end"/>
      </w:r>
      <w:r w:rsidR="00625263">
        <w:t>, that t</w:t>
      </w:r>
      <w:r>
        <w:t>arget acquisition seems to be scaling very badly, and is at least one of the reasons of why the game thread in general scales badly over unit count. The addition of multithreading seems to help a lot with the frame time, but doesn’t improve the scaling. However, the addition of spatial partitioning seems to fully solve that issue.</w:t>
      </w:r>
      <w:r w:rsidR="000E3541">
        <w:br/>
      </w:r>
      <w:r>
        <w:t xml:space="preserve">It is noticeable that the Mass battle simulator has a worse frame time than the simple one, even with the simple one also including navigation. This </w:t>
      </w:r>
      <w:r w:rsidR="00327A45">
        <w:t xml:space="preserve">could be </w:t>
      </w:r>
      <w:r>
        <w:t xml:space="preserve">caused by a mistake in our implementation or measurements, and would need to be further </w:t>
      </w:r>
      <w:r w:rsidR="006562FA">
        <w:t>tested</w:t>
      </w:r>
      <w:r>
        <w:t xml:space="preserve"> to find the reason.</w:t>
      </w:r>
      <w:r w:rsidR="000E3541">
        <w:br/>
        <w:t xml:space="preserve">In </w:t>
      </w:r>
      <w:r w:rsidR="000C1334">
        <w:fldChar w:fldCharType="begin"/>
      </w:r>
      <w:r w:rsidR="000C1334">
        <w:instrText xml:space="preserve"> REF _Ref156051448 \h </w:instrText>
      </w:r>
      <w:r w:rsidR="000C1334">
        <w:fldChar w:fldCharType="separate"/>
      </w:r>
      <w:r w:rsidR="000C1334">
        <w:t xml:space="preserve">Chart </w:t>
      </w:r>
      <w:r w:rsidR="000C1334">
        <w:rPr>
          <w:noProof/>
        </w:rPr>
        <w:t>4</w:t>
      </w:r>
      <w:r w:rsidR="000C1334">
        <w:fldChar w:fldCharType="end"/>
      </w:r>
      <w:r w:rsidR="000E3541">
        <w:t>, the spatial partitioning graph is behind the animation sharing one</w:t>
      </w:r>
      <w:r w:rsidR="000C1334">
        <w:t xml:space="preserve">. For a zoomed in chart, look at </w:t>
      </w:r>
      <w:r w:rsidR="000C1334">
        <w:fldChar w:fldCharType="begin"/>
      </w:r>
      <w:r w:rsidR="000C1334">
        <w:instrText xml:space="preserve"> REF _Ref156051741 \h </w:instrText>
      </w:r>
      <w:r w:rsidR="000C1334">
        <w:fldChar w:fldCharType="separate"/>
      </w:r>
      <w:r w:rsidR="000C1334">
        <w:t xml:space="preserve">Chart </w:t>
      </w:r>
      <w:r w:rsidR="000C1334">
        <w:rPr>
          <w:noProof/>
        </w:rPr>
        <w:t>5</w:t>
      </w:r>
      <w:r w:rsidR="000C1334">
        <w:fldChar w:fldCharType="end"/>
      </w:r>
      <w:r w:rsidR="000C1334">
        <w:t>.</w:t>
      </w:r>
    </w:p>
    <w:p w14:paraId="05E1B575" w14:textId="047D07ED" w:rsidR="00F36E07" w:rsidRDefault="00625263" w:rsidP="00F36E07">
      <w:pPr>
        <w:keepNext/>
      </w:pPr>
      <w:r>
        <w:rPr>
          <w:noProof/>
        </w:rPr>
        <w:drawing>
          <wp:inline distT="0" distB="0" distL="0" distR="0" wp14:anchorId="4BA5D4EE" wp14:editId="35B200CC">
            <wp:extent cx="5943600" cy="2552700"/>
            <wp:effectExtent l="0" t="0" r="0" b="0"/>
            <wp:docPr id="1679691447"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743A2D" w14:textId="3E83EFFD" w:rsidR="00836A11" w:rsidRDefault="00F36E07" w:rsidP="00F36E07">
      <w:pPr>
        <w:pStyle w:val="Caption"/>
      </w:pPr>
      <w:bookmarkStart w:id="82" w:name="_Ref156051448"/>
      <w:bookmarkStart w:id="83" w:name="_Ref156051484"/>
      <w:bookmarkStart w:id="84" w:name="_Toc156056059"/>
      <w:r>
        <w:t xml:space="preserve">Chart </w:t>
      </w:r>
      <w:r w:rsidR="00000000">
        <w:fldChar w:fldCharType="begin"/>
      </w:r>
      <w:r w:rsidR="00000000">
        <w:instrText xml:space="preserve"> SEQ Chart \* ARABIC </w:instrText>
      </w:r>
      <w:r w:rsidR="00000000">
        <w:fldChar w:fldCharType="separate"/>
      </w:r>
      <w:r w:rsidR="00BC0BFA">
        <w:rPr>
          <w:noProof/>
        </w:rPr>
        <w:t>5</w:t>
      </w:r>
      <w:r w:rsidR="00000000">
        <w:rPr>
          <w:noProof/>
        </w:rPr>
        <w:fldChar w:fldCharType="end"/>
      </w:r>
      <w:bookmarkEnd w:id="82"/>
      <w:r>
        <w:t>: Target acquisition frame time over unit count</w:t>
      </w:r>
      <w:bookmarkEnd w:id="83"/>
      <w:bookmarkEnd w:id="84"/>
    </w:p>
    <w:p w14:paraId="1FBC2F52" w14:textId="77777777" w:rsidR="00520FFB" w:rsidRDefault="00520FFB" w:rsidP="00520FFB"/>
    <w:p w14:paraId="357CBC17" w14:textId="77777777" w:rsidR="00520FFB" w:rsidRDefault="00520FFB" w:rsidP="00520FFB">
      <w:pPr>
        <w:keepNext/>
      </w:pPr>
      <w:r>
        <w:rPr>
          <w:noProof/>
        </w:rPr>
        <w:drawing>
          <wp:inline distT="0" distB="0" distL="0" distR="0" wp14:anchorId="66D80B8E" wp14:editId="1D7C117C">
            <wp:extent cx="5943600" cy="2385060"/>
            <wp:effectExtent l="0" t="0" r="0" b="15240"/>
            <wp:docPr id="1104027235" name="Chart 1">
              <a:extLst xmlns:a="http://schemas.openxmlformats.org/drawingml/2006/main">
                <a:ext uri="{FF2B5EF4-FFF2-40B4-BE49-F238E27FC236}">
                  <a16:creationId xmlns:a16="http://schemas.microsoft.com/office/drawing/2014/main" id="{C138002A-625F-FEF0-3553-A8B376D45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517F66B" w14:textId="7D931777" w:rsidR="00520FFB" w:rsidRPr="00520FFB" w:rsidRDefault="00520FFB" w:rsidP="00247712">
      <w:pPr>
        <w:pStyle w:val="Caption"/>
      </w:pPr>
      <w:bookmarkStart w:id="85" w:name="_Ref156051741"/>
      <w:bookmarkStart w:id="86" w:name="_Toc156056060"/>
      <w:r>
        <w:t xml:space="preserve">Chart </w:t>
      </w:r>
      <w:r>
        <w:fldChar w:fldCharType="begin"/>
      </w:r>
      <w:r>
        <w:instrText xml:space="preserve"> SEQ Chart \* ARABIC </w:instrText>
      </w:r>
      <w:r>
        <w:fldChar w:fldCharType="separate"/>
      </w:r>
      <w:r w:rsidR="00BC0BFA">
        <w:rPr>
          <w:noProof/>
        </w:rPr>
        <w:t>6</w:t>
      </w:r>
      <w:r>
        <w:fldChar w:fldCharType="end"/>
      </w:r>
      <w:bookmarkEnd w:id="85"/>
      <w:r>
        <w:t>:</w:t>
      </w:r>
      <w:r w:rsidRPr="00520FFB">
        <w:t xml:space="preserve"> </w:t>
      </w:r>
      <w:r>
        <w:t>Target acquisition frame time over unit count</w:t>
      </w:r>
      <w:r>
        <w:t xml:space="preserve"> </w:t>
      </w:r>
      <w:r w:rsidR="00D93F6A">
        <w:t>(</w:t>
      </w:r>
      <w:r>
        <w:t>zoomed in</w:t>
      </w:r>
      <w:r w:rsidR="00D93F6A">
        <w:t>)</w:t>
      </w:r>
      <w:r>
        <w:t>.</w:t>
      </w:r>
      <w:bookmarkEnd w:id="86"/>
    </w:p>
    <w:p w14:paraId="6D3EDC09" w14:textId="7139C884" w:rsidR="009F60E4" w:rsidRDefault="009F60E4" w:rsidP="00CA24DB">
      <w:r>
        <w:lastRenderedPageBreak/>
        <w:t>The navigation frame time of the simple battle simulator was included in target acquisition time, since we couldn’t distinguish those measurements. As a result it is excluded from th</w:t>
      </w:r>
      <w:r w:rsidR="00C85AF4">
        <w:t xml:space="preserve">e chart </w:t>
      </w:r>
      <w:r w:rsidR="00C85AF4">
        <w:fldChar w:fldCharType="begin"/>
      </w:r>
      <w:r w:rsidR="00C85AF4">
        <w:instrText xml:space="preserve"> REF _Ref156051893 \p \h </w:instrText>
      </w:r>
      <w:r w:rsidR="00C85AF4">
        <w:fldChar w:fldCharType="separate"/>
      </w:r>
      <w:r w:rsidR="00C85AF4">
        <w:t>below</w:t>
      </w:r>
      <w:r w:rsidR="00C85AF4">
        <w:fldChar w:fldCharType="end"/>
      </w:r>
      <w:r>
        <w:t>.</w:t>
      </w:r>
      <w:r w:rsidR="003934F5">
        <w:br/>
      </w:r>
      <w:r w:rsidR="00FC3247">
        <w:t>On this chart, we can see that n</w:t>
      </w:r>
      <w:r>
        <w:t>avigation seems to scale at roughly O(n) time. Multithreading improved navigation frame time by quite a lot, but didn’t affect the scaling.</w:t>
      </w:r>
    </w:p>
    <w:p w14:paraId="5CF6A29B" w14:textId="77777777" w:rsidR="00F36E07" w:rsidRDefault="00984133" w:rsidP="00F36E07">
      <w:pPr>
        <w:keepNext/>
      </w:pPr>
      <w:r>
        <w:rPr>
          <w:noProof/>
        </w:rPr>
        <w:drawing>
          <wp:inline distT="0" distB="0" distL="0" distR="0" wp14:anchorId="2096C11C" wp14:editId="54896073">
            <wp:extent cx="5943600" cy="2834640"/>
            <wp:effectExtent l="0" t="0" r="0" b="3810"/>
            <wp:docPr id="1694610741" name="Chart 1">
              <a:extLst xmlns:a="http://schemas.openxmlformats.org/drawingml/2006/main">
                <a:ext uri="{FF2B5EF4-FFF2-40B4-BE49-F238E27FC236}">
                  <a16:creationId xmlns:a16="http://schemas.microsoft.com/office/drawing/2014/main" id="{62138139-B964-1426-47D7-5B5062E0D4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2D6B728" w14:textId="74EA082A" w:rsidR="00984133" w:rsidRDefault="00F36E07" w:rsidP="00F36E07">
      <w:pPr>
        <w:pStyle w:val="Caption"/>
      </w:pPr>
      <w:bookmarkStart w:id="87" w:name="_Ref156051893"/>
      <w:bookmarkStart w:id="88" w:name="_Toc156056061"/>
      <w:r>
        <w:t xml:space="preserve">Chart </w:t>
      </w:r>
      <w:r w:rsidR="00000000">
        <w:fldChar w:fldCharType="begin"/>
      </w:r>
      <w:r w:rsidR="00000000">
        <w:instrText xml:space="preserve"> SEQ Chart \* ARABIC </w:instrText>
      </w:r>
      <w:r w:rsidR="00000000">
        <w:fldChar w:fldCharType="separate"/>
      </w:r>
      <w:r w:rsidR="00BC0BFA">
        <w:rPr>
          <w:noProof/>
        </w:rPr>
        <w:t>7</w:t>
      </w:r>
      <w:r w:rsidR="00000000">
        <w:rPr>
          <w:noProof/>
        </w:rPr>
        <w:fldChar w:fldCharType="end"/>
      </w:r>
      <w:r>
        <w:t>: Navigation frame time over unit count</w:t>
      </w:r>
      <w:bookmarkEnd w:id="87"/>
      <w:bookmarkEnd w:id="88"/>
    </w:p>
    <w:p w14:paraId="4525D777" w14:textId="0546B0D6" w:rsidR="005E5EF9" w:rsidRDefault="005E5EF9"/>
    <w:p w14:paraId="4CC3647A" w14:textId="2E14D362" w:rsidR="009F60E4" w:rsidRDefault="009F60E4" w:rsidP="00CA24DB">
      <w:r>
        <w:t xml:space="preserve">In </w:t>
      </w:r>
      <w:r w:rsidR="00261638">
        <w:fldChar w:fldCharType="begin"/>
      </w:r>
      <w:r w:rsidR="00261638">
        <w:instrText xml:space="preserve"> REF _Ref156051929 \h </w:instrText>
      </w:r>
      <w:r w:rsidR="00261638">
        <w:fldChar w:fldCharType="separate"/>
      </w:r>
      <w:r w:rsidR="00261638">
        <w:t xml:space="preserve">Chart </w:t>
      </w:r>
      <w:r w:rsidR="00261638">
        <w:rPr>
          <w:noProof/>
        </w:rPr>
        <w:t>7</w:t>
      </w:r>
      <w:r w:rsidR="00261638">
        <w:fldChar w:fldCharType="end"/>
      </w:r>
      <w:r>
        <w:t>, we can see that the character movement component that was used in the simple battle simulator, seems to be very inefficient in general, even with only a few hundred units.</w:t>
      </w:r>
      <w:r w:rsidR="00261638">
        <w:br/>
      </w:r>
      <w:r>
        <w:t xml:space="preserve">The movement in the Mass battle simulator is very fast, and the avoidance processor seems to be very optimized. It is not multithreaded however, so there is no difference </w:t>
      </w:r>
      <w:r w:rsidR="005E5EF9">
        <w:t>caused by</w:t>
      </w:r>
      <w:r>
        <w:t xml:space="preserve"> the </w:t>
      </w:r>
      <w:r w:rsidR="00C25978">
        <w:t>addition of multithreading to the battle simulator</w:t>
      </w:r>
      <w:r>
        <w:t>.</w:t>
      </w:r>
      <w:r w:rsidR="00261638">
        <w:br/>
      </w:r>
      <w:r>
        <w:t xml:space="preserve">Movement and avoidance take over 25 milliseconds in the final test, which means they </w:t>
      </w:r>
      <w:r w:rsidR="00AA710C">
        <w:t>might</w:t>
      </w:r>
      <w:r>
        <w:t xml:space="preserve"> still need more optimizations if we want to run the battle simulator at 30 fps.</w:t>
      </w:r>
      <w:r>
        <w:br/>
        <w:t xml:space="preserve">Multithreading could potentially be a </w:t>
      </w:r>
      <w:r w:rsidR="00C206DF">
        <w:t>sufficient</w:t>
      </w:r>
      <w:r>
        <w:t xml:space="preserve"> solution. </w:t>
      </w:r>
    </w:p>
    <w:p w14:paraId="45DAB415" w14:textId="77777777" w:rsidR="00F36E07" w:rsidRDefault="004374EC" w:rsidP="00F36E07">
      <w:pPr>
        <w:keepNext/>
      </w:pPr>
      <w:r>
        <w:rPr>
          <w:noProof/>
        </w:rPr>
        <w:lastRenderedPageBreak/>
        <w:drawing>
          <wp:inline distT="0" distB="0" distL="0" distR="0" wp14:anchorId="24FE0C8B" wp14:editId="26617964">
            <wp:extent cx="5943600" cy="2606040"/>
            <wp:effectExtent l="0" t="0" r="0" b="3810"/>
            <wp:docPr id="349357998" name="Chart 1">
              <a:extLst xmlns:a="http://schemas.openxmlformats.org/drawingml/2006/main">
                <a:ext uri="{FF2B5EF4-FFF2-40B4-BE49-F238E27FC236}">
                  <a16:creationId xmlns:a16="http://schemas.microsoft.com/office/drawing/2014/main" id="{63EB2D67-E80B-7E77-26EC-AC6A515BA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11A9197" w14:textId="6626E735" w:rsidR="004374EC" w:rsidRDefault="00F36E07" w:rsidP="00F36E07">
      <w:pPr>
        <w:pStyle w:val="Caption"/>
      </w:pPr>
      <w:bookmarkStart w:id="89" w:name="_Ref156051929"/>
      <w:bookmarkStart w:id="90" w:name="_Toc156056062"/>
      <w:r>
        <w:t xml:space="preserve">Chart </w:t>
      </w:r>
      <w:r w:rsidR="00000000">
        <w:fldChar w:fldCharType="begin"/>
      </w:r>
      <w:r w:rsidR="00000000">
        <w:instrText xml:space="preserve"> SEQ Chart \* ARABIC </w:instrText>
      </w:r>
      <w:r w:rsidR="00000000">
        <w:fldChar w:fldCharType="separate"/>
      </w:r>
      <w:r w:rsidR="00BC0BFA">
        <w:rPr>
          <w:noProof/>
        </w:rPr>
        <w:t>8</w:t>
      </w:r>
      <w:r w:rsidR="00000000">
        <w:rPr>
          <w:noProof/>
        </w:rPr>
        <w:fldChar w:fldCharType="end"/>
      </w:r>
      <w:bookmarkEnd w:id="89"/>
      <w:r>
        <w:t>: Movement and avoidance frame time over unit count</w:t>
      </w:r>
      <w:bookmarkEnd w:id="90"/>
    </w:p>
    <w:p w14:paraId="25FCB08D" w14:textId="03FAA590" w:rsidR="005E5EF9" w:rsidRDefault="005E5EF9"/>
    <w:p w14:paraId="7A087981" w14:textId="1002BAE5" w:rsidR="009F60E4" w:rsidRDefault="009F60E4" w:rsidP="00CA24DB">
      <w:r>
        <w:t>The time it takes to translate from Mass to the actors is noticeable enough to be worth analyzing</w:t>
      </w:r>
      <w:r w:rsidR="000C16BA">
        <w:t xml:space="preserve"> it through </w:t>
      </w:r>
      <w:r w:rsidR="000C16BA">
        <w:fldChar w:fldCharType="begin"/>
      </w:r>
      <w:r w:rsidR="000C16BA">
        <w:instrText xml:space="preserve"> REF _Ref156052007 \h </w:instrText>
      </w:r>
      <w:r w:rsidR="000C16BA">
        <w:fldChar w:fldCharType="separate"/>
      </w:r>
      <w:r w:rsidR="000C16BA">
        <w:t xml:space="preserve">Chart </w:t>
      </w:r>
      <w:r w:rsidR="000C16BA">
        <w:rPr>
          <w:noProof/>
        </w:rPr>
        <w:t>8</w:t>
      </w:r>
      <w:r w:rsidR="000C16BA">
        <w:fldChar w:fldCharType="end"/>
      </w:r>
      <w:r>
        <w:t>.</w:t>
      </w:r>
      <w:r w:rsidR="00462CAA">
        <w:t xml:space="preserve"> </w:t>
      </w:r>
      <w:r>
        <w:t>In the first three tests, the frame time seems to steadily grow, after which it stabilizes. This is because at that point, most new units will be spawned outside of the range where actors get used for visualization.</w:t>
      </w:r>
      <w:r w:rsidR="000C16BA">
        <w:br/>
      </w:r>
      <w:r>
        <w:t>The frame time in case of the animation sharing implementation deviates from the others. This might be because there is an extra step involved with the skeletal meshes copying data from the animation sharing manager. It could also be a measuring</w:t>
      </w:r>
      <w:r w:rsidR="003A62FE">
        <w:t xml:space="preserve"> or implementation</w:t>
      </w:r>
      <w:r>
        <w:t xml:space="preserve"> mistake.</w:t>
      </w:r>
      <w:r w:rsidR="000C16BA">
        <w:br/>
      </w:r>
      <w:r>
        <w:t xml:space="preserve">Multithreading did not improve translation frame time, because we are not able to manipulate actor positions from a thread other than the game thread. </w:t>
      </w:r>
      <w:r w:rsidR="00445649">
        <w:t>This</w:t>
      </w:r>
      <w:r>
        <w:t xml:space="preserve"> means we are not able to multithread this process at all.</w:t>
      </w:r>
      <w:r w:rsidR="000C16BA">
        <w:br/>
      </w:r>
      <w:r>
        <w:t>Using vertex animations could potentially eliminate this entire cost, since we could use instanced static meshes to render everything in that case.</w:t>
      </w:r>
    </w:p>
    <w:p w14:paraId="548876BF" w14:textId="77777777" w:rsidR="00F36E07" w:rsidRDefault="00B34A19" w:rsidP="00F36E07">
      <w:pPr>
        <w:keepNext/>
      </w:pPr>
      <w:r>
        <w:rPr>
          <w:noProof/>
        </w:rPr>
        <w:drawing>
          <wp:inline distT="0" distB="0" distL="0" distR="0" wp14:anchorId="26444B73" wp14:editId="5D897235">
            <wp:extent cx="5943600" cy="2674620"/>
            <wp:effectExtent l="0" t="0" r="0" b="11430"/>
            <wp:docPr id="1003585688" name="Chart 1">
              <a:extLst xmlns:a="http://schemas.openxmlformats.org/drawingml/2006/main">
                <a:ext uri="{FF2B5EF4-FFF2-40B4-BE49-F238E27FC236}">
                  <a16:creationId xmlns:a16="http://schemas.microsoft.com/office/drawing/2014/main" id="{9C845043-6AB3-7948-3DAC-5AC841EC79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B250CB0" w14:textId="0E336930" w:rsidR="00B34A19" w:rsidRDefault="00F36E07" w:rsidP="00F36E07">
      <w:pPr>
        <w:pStyle w:val="Caption"/>
      </w:pPr>
      <w:bookmarkStart w:id="91" w:name="_Ref156052007"/>
      <w:bookmarkStart w:id="92" w:name="_Toc156056063"/>
      <w:r>
        <w:t xml:space="preserve">Chart </w:t>
      </w:r>
      <w:r w:rsidR="00000000">
        <w:fldChar w:fldCharType="begin"/>
      </w:r>
      <w:r w:rsidR="00000000">
        <w:instrText xml:space="preserve"> SEQ Chart \* ARABIC </w:instrText>
      </w:r>
      <w:r w:rsidR="00000000">
        <w:fldChar w:fldCharType="separate"/>
      </w:r>
      <w:r w:rsidR="00BC0BFA">
        <w:rPr>
          <w:noProof/>
        </w:rPr>
        <w:t>9</w:t>
      </w:r>
      <w:r w:rsidR="00000000">
        <w:rPr>
          <w:noProof/>
        </w:rPr>
        <w:fldChar w:fldCharType="end"/>
      </w:r>
      <w:bookmarkEnd w:id="91"/>
      <w:r>
        <w:t>: Mass to actor frame time over unit count</w:t>
      </w:r>
      <w:bookmarkEnd w:id="92"/>
    </w:p>
    <w:p w14:paraId="6FEBADF9" w14:textId="76C3F984" w:rsidR="009F60E4" w:rsidRDefault="00D605D9" w:rsidP="00CA24DB">
      <w:r>
        <w:lastRenderedPageBreak/>
        <w:t xml:space="preserve">In </w:t>
      </w:r>
      <w:r>
        <w:fldChar w:fldCharType="begin"/>
      </w:r>
      <w:r>
        <w:instrText xml:space="preserve"> REF _Ref156052028 \h </w:instrText>
      </w:r>
      <w:r>
        <w:fldChar w:fldCharType="separate"/>
      </w:r>
      <w:r>
        <w:t xml:space="preserve">Chart </w:t>
      </w:r>
      <w:r>
        <w:rPr>
          <w:noProof/>
        </w:rPr>
        <w:t>9</w:t>
      </w:r>
      <w:r>
        <w:fldChar w:fldCharType="end"/>
      </w:r>
      <w:r>
        <w:t>, we can see that a</w:t>
      </w:r>
      <w:r w:rsidR="009F60E4">
        <w:t>nimation frame times vary a lot, this might be because of the kind of animations that are playing at that specific frame, for example an attacking animations might be more costly than an idle one. Or perhaps it is more costly while the animations are blending between each other.</w:t>
      </w:r>
      <w:r w:rsidR="007A732A">
        <w:br/>
      </w:r>
      <w:r w:rsidR="009F60E4">
        <w:t xml:space="preserve">We can see that the simple battle simulator needs a lot more frame time for animations compared to the Mass implementations. This is because in Mass, the furthest away units are instanced static meshes and don’t play any animations. This </w:t>
      </w:r>
      <w:r w:rsidR="00E353FD">
        <w:t>can sometimes be</w:t>
      </w:r>
      <w:r w:rsidR="009F60E4">
        <w:t xml:space="preserve"> noticeable though, so the improved animation performance comes at a cost of quality in this case.</w:t>
      </w:r>
      <w:r w:rsidR="007A732A">
        <w:br/>
      </w:r>
      <w:r w:rsidR="009F60E4">
        <w:t>The animation sharing implementation greatly reduces animation frame time in all tests, which means that it works quite well.</w:t>
      </w:r>
      <w:r w:rsidR="007A732A">
        <w:br/>
      </w:r>
      <w:r w:rsidR="009F60E4">
        <w:t>Vertex animations might be a better solution than animation sharing, since it</w:t>
      </w:r>
      <w:r w:rsidR="00A438BF" w:rsidRPr="00A438BF">
        <w:t xml:space="preserve"> </w:t>
      </w:r>
      <w:r w:rsidR="00A438BF">
        <w:t>would delegate the animation work to the GPU</w:t>
      </w:r>
      <w:r w:rsidR="009F60E4">
        <w:t xml:space="preserve"> </w:t>
      </w:r>
      <w:r w:rsidR="00A438BF">
        <w:t>and also</w:t>
      </w:r>
      <w:r w:rsidR="009F60E4">
        <w:t xml:space="preserve"> solve the issue of far away units not having animations</w:t>
      </w:r>
      <w:r w:rsidR="00C45621">
        <w:t>.</w:t>
      </w:r>
    </w:p>
    <w:p w14:paraId="5A6C00EC" w14:textId="77777777" w:rsidR="00F36E07" w:rsidRDefault="003B641E" w:rsidP="00F36E07">
      <w:pPr>
        <w:keepNext/>
      </w:pPr>
      <w:r>
        <w:rPr>
          <w:noProof/>
        </w:rPr>
        <w:drawing>
          <wp:inline distT="0" distB="0" distL="0" distR="0" wp14:anchorId="4CE9048F" wp14:editId="3F7D048E">
            <wp:extent cx="5943600" cy="2453640"/>
            <wp:effectExtent l="0" t="0" r="0" b="3810"/>
            <wp:docPr id="1079973978" name="Chart 1">
              <a:extLst xmlns:a="http://schemas.openxmlformats.org/drawingml/2006/main">
                <a:ext uri="{FF2B5EF4-FFF2-40B4-BE49-F238E27FC236}">
                  <a16:creationId xmlns:a16="http://schemas.microsoft.com/office/drawing/2014/main" id="{A4EB4C9B-5758-DE6D-54F2-2F3CA2BA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7382BD7" w14:textId="5B5B2B5D" w:rsidR="00B648FE" w:rsidRDefault="00F36E07" w:rsidP="00F36E07">
      <w:pPr>
        <w:pStyle w:val="Caption"/>
      </w:pPr>
      <w:bookmarkStart w:id="93" w:name="_Ref156052028"/>
      <w:bookmarkStart w:id="94" w:name="_Toc156056064"/>
      <w:r>
        <w:t xml:space="preserve">Chart </w:t>
      </w:r>
      <w:r w:rsidR="00000000">
        <w:fldChar w:fldCharType="begin"/>
      </w:r>
      <w:r w:rsidR="00000000">
        <w:instrText xml:space="preserve"> SEQ Chart \* ARABIC </w:instrText>
      </w:r>
      <w:r w:rsidR="00000000">
        <w:fldChar w:fldCharType="separate"/>
      </w:r>
      <w:r w:rsidR="00BC0BFA">
        <w:rPr>
          <w:noProof/>
        </w:rPr>
        <w:t>10</w:t>
      </w:r>
      <w:r w:rsidR="00000000">
        <w:rPr>
          <w:noProof/>
        </w:rPr>
        <w:fldChar w:fldCharType="end"/>
      </w:r>
      <w:bookmarkEnd w:id="93"/>
      <w:r>
        <w:t>: Animation frame time over unit count</w:t>
      </w:r>
      <w:bookmarkEnd w:id="94"/>
    </w:p>
    <w:p w14:paraId="2785DBDE" w14:textId="77777777" w:rsidR="00E34D84" w:rsidRPr="00E34D84" w:rsidRDefault="00E34D84" w:rsidP="00E34D84"/>
    <w:p w14:paraId="42B0FD24" w14:textId="5A1BA8A3" w:rsidR="00B648FE" w:rsidRDefault="00B648FE" w:rsidP="00B648FE">
      <w:pPr>
        <w:pStyle w:val="Heading2"/>
        <w:numPr>
          <w:ilvl w:val="0"/>
          <w:numId w:val="62"/>
        </w:numPr>
      </w:pPr>
      <w:bookmarkStart w:id="95" w:name="_Toc155520914"/>
      <w:r>
        <w:t>Game Thread Frame Time Composition</w:t>
      </w:r>
      <w:bookmarkEnd w:id="95"/>
    </w:p>
    <w:p w14:paraId="518A6CC0" w14:textId="05606A1B" w:rsidR="0038438B" w:rsidRDefault="0038438B" w:rsidP="0038438B">
      <w:r>
        <w:t xml:space="preserve">Through the following </w:t>
      </w:r>
      <w:r w:rsidR="00A012C0">
        <w:t>charts</w:t>
      </w:r>
      <w:r>
        <w:t>, we will take a look at which elements take the most time in the game thread, since that is our biggest bottleneck. These measurements are from the 800 vs 800 test</w:t>
      </w:r>
      <w:r w:rsidR="004E7F8B">
        <w:t>s</w:t>
      </w:r>
      <w:r>
        <w:t>, because that is about where the fps drops below 60 in all cases.</w:t>
      </w:r>
      <w:r w:rsidR="00D93F6A">
        <w:t xml:space="preserve"> You can see this </w:t>
      </w:r>
    </w:p>
    <w:p w14:paraId="7F889F0B" w14:textId="77777777" w:rsidR="00C4770A" w:rsidRDefault="00C4770A" w:rsidP="0038438B"/>
    <w:p w14:paraId="3E142B71" w14:textId="63CADCB4" w:rsidR="00C4770A" w:rsidRPr="0038438B" w:rsidRDefault="001B3FF1" w:rsidP="0038438B">
      <w:r>
        <w:t xml:space="preserve">On </w:t>
      </w:r>
      <w:r>
        <w:fldChar w:fldCharType="begin"/>
      </w:r>
      <w:r>
        <w:instrText xml:space="preserve"> REF _Ref156052167 \h </w:instrText>
      </w:r>
      <w:r>
        <w:fldChar w:fldCharType="separate"/>
      </w:r>
      <w:r>
        <w:t xml:space="preserve">Chart </w:t>
      </w:r>
      <w:r>
        <w:rPr>
          <w:noProof/>
        </w:rPr>
        <w:t>10</w:t>
      </w:r>
      <w:r>
        <w:fldChar w:fldCharType="end"/>
      </w:r>
      <w:r w:rsidR="00C4770A">
        <w:t>,</w:t>
      </w:r>
      <w:r>
        <w:t xml:space="preserve"> we can see</w:t>
      </w:r>
      <w:r w:rsidR="00C4770A">
        <w:t xml:space="preserve"> that the character movement component is</w:t>
      </w:r>
      <w:r>
        <w:t xml:space="preserve"> clearly</w:t>
      </w:r>
      <w:r w:rsidR="00C4770A">
        <w:t xml:space="preserve"> the biggest performance issue</w:t>
      </w:r>
      <w:r>
        <w:t xml:space="preserve"> i</w:t>
      </w:r>
      <w:r>
        <w:t>n the simple battle simulator</w:t>
      </w:r>
      <w:r w:rsidR="00C4770A">
        <w:t xml:space="preserve">. Creating </w:t>
      </w:r>
      <w:r w:rsidR="00FE255E">
        <w:t xml:space="preserve">a custom </w:t>
      </w:r>
      <w:r w:rsidR="00C4770A">
        <w:t xml:space="preserve">movement component and avoidance system might help with that. After </w:t>
      </w:r>
      <w:r w:rsidR="00C16EBB">
        <w:t>the movement</w:t>
      </w:r>
      <w:r w:rsidR="00C4770A">
        <w:t>, target acquisition takes the most frame time.</w:t>
      </w:r>
    </w:p>
    <w:p w14:paraId="6AA3CE9C" w14:textId="77777777" w:rsidR="00F36E07" w:rsidRDefault="001D08A1" w:rsidP="00F36E07">
      <w:pPr>
        <w:keepNext/>
      </w:pPr>
      <w:r>
        <w:rPr>
          <w:noProof/>
        </w:rPr>
        <w:lastRenderedPageBreak/>
        <w:drawing>
          <wp:inline distT="0" distB="0" distL="0" distR="0" wp14:anchorId="77852948" wp14:editId="43D81636">
            <wp:extent cx="4572000" cy="2743200"/>
            <wp:effectExtent l="0" t="0" r="0" b="0"/>
            <wp:docPr id="1410429229" name="Chart 1">
              <a:extLst xmlns:a="http://schemas.openxmlformats.org/drawingml/2006/main">
                <a:ext uri="{FF2B5EF4-FFF2-40B4-BE49-F238E27FC236}">
                  <a16:creationId xmlns:a16="http://schemas.microsoft.com/office/drawing/2014/main" id="{BAC725C5-F5C2-4976-ACD4-B9BE2EABE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3CC8276" w14:textId="7B6C7C37" w:rsidR="003B641E" w:rsidRDefault="00F36E07" w:rsidP="00F36E07">
      <w:pPr>
        <w:pStyle w:val="Caption"/>
      </w:pPr>
      <w:bookmarkStart w:id="96" w:name="_Ref156052167"/>
      <w:bookmarkStart w:id="97" w:name="_Toc156056065"/>
      <w:r>
        <w:t xml:space="preserve">Chart </w:t>
      </w:r>
      <w:r w:rsidR="00000000">
        <w:fldChar w:fldCharType="begin"/>
      </w:r>
      <w:r w:rsidR="00000000">
        <w:instrText xml:space="preserve"> SEQ Chart \* ARABIC </w:instrText>
      </w:r>
      <w:r w:rsidR="00000000">
        <w:fldChar w:fldCharType="separate"/>
      </w:r>
      <w:r w:rsidR="00BC0BFA">
        <w:rPr>
          <w:noProof/>
        </w:rPr>
        <w:t>11</w:t>
      </w:r>
      <w:r w:rsidR="00000000">
        <w:rPr>
          <w:noProof/>
        </w:rPr>
        <w:fldChar w:fldCharType="end"/>
      </w:r>
      <w:bookmarkEnd w:id="96"/>
      <w:r>
        <w:t>: Game thread frame time distribution in the simple battle simulator with 800 vs 800 units</w:t>
      </w:r>
      <w:bookmarkEnd w:id="97"/>
    </w:p>
    <w:p w14:paraId="0BF02D5F" w14:textId="77777777" w:rsidR="0020453F" w:rsidRPr="0020453F" w:rsidRDefault="0020453F" w:rsidP="0020453F"/>
    <w:p w14:paraId="0D3BA764" w14:textId="1F6E6049" w:rsidR="00C4770A" w:rsidRDefault="00C4770A" w:rsidP="00CA24DB">
      <w:r>
        <w:t xml:space="preserve">In the Mass battle simulator, target acquisition takes </w:t>
      </w:r>
      <w:r w:rsidR="00320F5F">
        <w:t>most</w:t>
      </w:r>
      <w:r>
        <w:t xml:space="preserve"> of the frame time</w:t>
      </w:r>
      <w:r w:rsidR="00C945CA">
        <w:t xml:space="preserve">, which can be seen on </w:t>
      </w:r>
      <w:r w:rsidR="00C945CA">
        <w:fldChar w:fldCharType="begin"/>
      </w:r>
      <w:r w:rsidR="00C945CA">
        <w:instrText xml:space="preserve"> REF _Ref156052251 \h </w:instrText>
      </w:r>
      <w:r w:rsidR="00C945CA">
        <w:fldChar w:fldCharType="separate"/>
      </w:r>
      <w:r w:rsidR="00C945CA">
        <w:t xml:space="preserve">Chart </w:t>
      </w:r>
      <w:r w:rsidR="00C945CA">
        <w:rPr>
          <w:noProof/>
        </w:rPr>
        <w:t>11</w:t>
      </w:r>
      <w:r w:rsidR="00C945CA">
        <w:fldChar w:fldCharType="end"/>
      </w:r>
      <w:r>
        <w:t>.</w:t>
      </w:r>
      <w:r w:rsidR="00635008">
        <w:t xml:space="preserve"> </w:t>
      </w:r>
      <w:r w:rsidR="005D07E8">
        <w:br/>
      </w:r>
      <w:r>
        <w:t>It is also noticeable that the navigation tak</w:t>
      </w:r>
      <w:r w:rsidR="002C2A75">
        <w:t>es</w:t>
      </w:r>
      <w:r>
        <w:t xml:space="preserve"> a big chunk of frame time as well.</w:t>
      </w:r>
    </w:p>
    <w:p w14:paraId="3C73D31C" w14:textId="77777777" w:rsidR="00F36E07" w:rsidRDefault="001D08A1" w:rsidP="00F36E07">
      <w:pPr>
        <w:keepNext/>
      </w:pPr>
      <w:r>
        <w:rPr>
          <w:noProof/>
        </w:rPr>
        <w:drawing>
          <wp:inline distT="0" distB="0" distL="0" distR="0" wp14:anchorId="7F0980A5" wp14:editId="2A993E31">
            <wp:extent cx="4572000" cy="2743200"/>
            <wp:effectExtent l="0" t="0" r="0" b="0"/>
            <wp:docPr id="910226847" name="Chart 1">
              <a:extLst xmlns:a="http://schemas.openxmlformats.org/drawingml/2006/main">
                <a:ext uri="{FF2B5EF4-FFF2-40B4-BE49-F238E27FC236}">
                  <a16:creationId xmlns:a16="http://schemas.microsoft.com/office/drawing/2014/main" id="{F5D2DB68-81FB-4535-8D4B-D40E0D7B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B8AD8F0" w14:textId="1DBD2646" w:rsidR="00F36E07" w:rsidRDefault="00F36E07" w:rsidP="00F36E07">
      <w:pPr>
        <w:pStyle w:val="Caption"/>
      </w:pPr>
      <w:bookmarkStart w:id="98" w:name="_Ref156052251"/>
      <w:bookmarkStart w:id="99" w:name="_Toc156056066"/>
      <w:r>
        <w:t xml:space="preserve">Chart </w:t>
      </w:r>
      <w:r w:rsidR="00000000">
        <w:fldChar w:fldCharType="begin"/>
      </w:r>
      <w:r w:rsidR="00000000">
        <w:instrText xml:space="preserve"> SEQ Chart \* ARABIC </w:instrText>
      </w:r>
      <w:r w:rsidR="00000000">
        <w:fldChar w:fldCharType="separate"/>
      </w:r>
      <w:r w:rsidR="00BC0BFA">
        <w:rPr>
          <w:noProof/>
        </w:rPr>
        <w:t>12</w:t>
      </w:r>
      <w:r w:rsidR="00000000">
        <w:rPr>
          <w:noProof/>
        </w:rPr>
        <w:fldChar w:fldCharType="end"/>
      </w:r>
      <w:bookmarkEnd w:id="98"/>
      <w:r w:rsidRPr="00A86A29">
        <w:t>: Game thread frame time distribution in the</w:t>
      </w:r>
      <w:r>
        <w:t xml:space="preserve"> mass</w:t>
      </w:r>
      <w:r w:rsidRPr="00A86A29">
        <w:t xml:space="preserve"> battle simulator with</w:t>
      </w:r>
      <w:r>
        <w:t xml:space="preserve"> </w:t>
      </w:r>
      <w:r w:rsidRPr="00A86A29">
        <w:t>800 vs 800 units</w:t>
      </w:r>
      <w:bookmarkEnd w:id="99"/>
    </w:p>
    <w:p w14:paraId="5ED18F22" w14:textId="77777777" w:rsidR="0038438B" w:rsidRDefault="0038438B" w:rsidP="00CA24DB"/>
    <w:p w14:paraId="2B0CCDD5" w14:textId="0E3B39A7" w:rsidR="00C4770A" w:rsidRDefault="008B5CD5" w:rsidP="00CA24DB">
      <w:r>
        <w:t xml:space="preserve">On the chart </w:t>
      </w:r>
      <w:r>
        <w:fldChar w:fldCharType="begin"/>
      </w:r>
      <w:r>
        <w:instrText xml:space="preserve"> REF _Ref156052509 \p \h </w:instrText>
      </w:r>
      <w:r>
        <w:fldChar w:fldCharType="separate"/>
      </w:r>
      <w:r>
        <w:t>below</w:t>
      </w:r>
      <w:r>
        <w:fldChar w:fldCharType="end"/>
      </w:r>
      <w:r>
        <w:t>, we can see that w</w:t>
      </w:r>
      <w:r w:rsidR="00C4770A">
        <w:t>ith the addition of multithreading</w:t>
      </w:r>
      <w:r w:rsidR="008F7A85">
        <w:t>,</w:t>
      </w:r>
      <w:r w:rsidR="00C4770A">
        <w:t xml:space="preserve"> the distribution of frame time is much more even than before. However, target acquisition is still clearly the biggest chunk, while animation and navigation start to become very noticeable as well.</w:t>
      </w:r>
    </w:p>
    <w:p w14:paraId="3E66A673" w14:textId="77777777" w:rsidR="00C4770A" w:rsidRDefault="001D08A1" w:rsidP="00C4770A">
      <w:pPr>
        <w:keepNext/>
      </w:pPr>
      <w:r>
        <w:rPr>
          <w:noProof/>
        </w:rPr>
        <w:lastRenderedPageBreak/>
        <w:drawing>
          <wp:inline distT="0" distB="0" distL="0" distR="0" wp14:anchorId="0ECF1017" wp14:editId="38A909C3">
            <wp:extent cx="4572000" cy="2743200"/>
            <wp:effectExtent l="0" t="0" r="0" b="0"/>
            <wp:docPr id="577830447" name="Chart 1">
              <a:extLst xmlns:a="http://schemas.openxmlformats.org/drawingml/2006/main">
                <a:ext uri="{FF2B5EF4-FFF2-40B4-BE49-F238E27FC236}">
                  <a16:creationId xmlns:a16="http://schemas.microsoft.com/office/drawing/2014/main" id="{7ACC0049-5AF8-4ABC-967D-4688E6B08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7087ECB" w14:textId="588FCE34" w:rsidR="0038438B" w:rsidRDefault="00C4770A" w:rsidP="00C4770A">
      <w:pPr>
        <w:pStyle w:val="Caption"/>
      </w:pPr>
      <w:bookmarkStart w:id="100" w:name="_Ref156052509"/>
      <w:bookmarkStart w:id="101" w:name="_Toc156056067"/>
      <w:r>
        <w:t xml:space="preserve">Chart </w:t>
      </w:r>
      <w:r w:rsidR="00000000">
        <w:fldChar w:fldCharType="begin"/>
      </w:r>
      <w:r w:rsidR="00000000">
        <w:instrText xml:space="preserve"> SEQ Chart \* ARABIC </w:instrText>
      </w:r>
      <w:r w:rsidR="00000000">
        <w:fldChar w:fldCharType="separate"/>
      </w:r>
      <w:r w:rsidR="00BC0BFA">
        <w:rPr>
          <w:noProof/>
        </w:rPr>
        <w:t>13</w:t>
      </w:r>
      <w:r w:rsidR="00000000">
        <w:rPr>
          <w:noProof/>
        </w:rPr>
        <w:fldChar w:fldCharType="end"/>
      </w:r>
      <w:r>
        <w:t>: Game thread frame time distribution in the mass battle simulator with multithreading with 800 vs 800 units</w:t>
      </w:r>
      <w:bookmarkEnd w:id="100"/>
      <w:bookmarkEnd w:id="101"/>
    </w:p>
    <w:p w14:paraId="493597CF" w14:textId="77777777" w:rsidR="00DD7862" w:rsidRPr="00DD7862" w:rsidRDefault="00DD7862" w:rsidP="00DD7862"/>
    <w:p w14:paraId="75EC8567" w14:textId="130641AA" w:rsidR="001D08A1" w:rsidRDefault="00C4770A" w:rsidP="00CA24DB">
      <w:r>
        <w:t>Spatial partitioning resolves the scaling issue that target acquisition had. As a result, the biggest consumers of frame time are now animation and navigation.</w:t>
      </w:r>
      <w:r w:rsidR="006E3E00">
        <w:t xml:space="preserve"> This can be seen in the chart </w:t>
      </w:r>
      <w:r w:rsidR="006E3E00">
        <w:fldChar w:fldCharType="begin"/>
      </w:r>
      <w:r w:rsidR="006E3E00">
        <w:instrText xml:space="preserve"> REF _Ref156052479 \p \h </w:instrText>
      </w:r>
      <w:r w:rsidR="006E3E00">
        <w:fldChar w:fldCharType="separate"/>
      </w:r>
      <w:r w:rsidR="006E3E00">
        <w:t>below</w:t>
      </w:r>
      <w:r w:rsidR="006E3E00">
        <w:fldChar w:fldCharType="end"/>
      </w:r>
      <w:r w:rsidR="006E3E00">
        <w:t>.</w:t>
      </w:r>
    </w:p>
    <w:p w14:paraId="48F17F6D" w14:textId="77777777" w:rsidR="00C4770A" w:rsidRDefault="001D08A1" w:rsidP="00C4770A">
      <w:pPr>
        <w:keepNext/>
      </w:pPr>
      <w:r>
        <w:rPr>
          <w:noProof/>
        </w:rPr>
        <w:drawing>
          <wp:inline distT="0" distB="0" distL="0" distR="0" wp14:anchorId="6C27D567" wp14:editId="2E731452">
            <wp:extent cx="4572000" cy="2743200"/>
            <wp:effectExtent l="0" t="0" r="0" b="0"/>
            <wp:docPr id="917521512" name="Chart 1">
              <a:extLst xmlns:a="http://schemas.openxmlformats.org/drawingml/2006/main">
                <a:ext uri="{FF2B5EF4-FFF2-40B4-BE49-F238E27FC236}">
                  <a16:creationId xmlns:a16="http://schemas.microsoft.com/office/drawing/2014/main" id="{F12B9F8D-F088-461F-8C6C-ED44A8F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B2F0431" w14:textId="19194306" w:rsidR="001D08A1" w:rsidRDefault="00C4770A" w:rsidP="00C4770A">
      <w:pPr>
        <w:pStyle w:val="Caption"/>
      </w:pPr>
      <w:bookmarkStart w:id="102" w:name="_Ref156052479"/>
      <w:bookmarkStart w:id="103" w:name="_Toc156056068"/>
      <w:r>
        <w:t xml:space="preserve">Chart </w:t>
      </w:r>
      <w:r w:rsidR="00000000">
        <w:fldChar w:fldCharType="begin"/>
      </w:r>
      <w:r w:rsidR="00000000">
        <w:instrText xml:space="preserve"> SEQ Chart \* ARABIC </w:instrText>
      </w:r>
      <w:r w:rsidR="00000000">
        <w:fldChar w:fldCharType="separate"/>
      </w:r>
      <w:r w:rsidR="00BC0BFA">
        <w:rPr>
          <w:noProof/>
        </w:rPr>
        <w:t>14</w:t>
      </w:r>
      <w:r w:rsidR="00000000">
        <w:rPr>
          <w:noProof/>
        </w:rPr>
        <w:fldChar w:fldCharType="end"/>
      </w:r>
      <w:r w:rsidRPr="008364AD">
        <w:t xml:space="preserve">: Game thread frame time distribution in the mass battle simulator with </w:t>
      </w:r>
      <w:r>
        <w:t>spatial partitioning</w:t>
      </w:r>
      <w:r w:rsidRPr="008364AD">
        <w:t xml:space="preserve"> with 800 vs 800 units</w:t>
      </w:r>
      <w:bookmarkEnd w:id="102"/>
      <w:bookmarkEnd w:id="103"/>
    </w:p>
    <w:p w14:paraId="4356743F" w14:textId="77777777" w:rsidR="003F2D08" w:rsidRDefault="003F2D08" w:rsidP="00CA24DB"/>
    <w:p w14:paraId="6597B89D" w14:textId="341425EB" w:rsidR="00C4770A" w:rsidRDefault="00C4770A" w:rsidP="00CA24DB">
      <w:r>
        <w:t>With our final addition of animation sharing, we drastically reduce the frame time that animation takes</w:t>
      </w:r>
      <w:r w:rsidR="008F3A42">
        <w:t xml:space="preserve">, as shown on the chart </w:t>
      </w:r>
      <w:r w:rsidR="008F3A42">
        <w:fldChar w:fldCharType="begin"/>
      </w:r>
      <w:r w:rsidR="008F3A42">
        <w:instrText xml:space="preserve"> REF _Ref156052564 \p \h </w:instrText>
      </w:r>
      <w:r w:rsidR="008F3A42">
        <w:fldChar w:fldCharType="separate"/>
      </w:r>
      <w:r w:rsidR="008F3A42">
        <w:t>below</w:t>
      </w:r>
      <w:r w:rsidR="008F3A42">
        <w:fldChar w:fldCharType="end"/>
      </w:r>
      <w:r>
        <w:t xml:space="preserve">. </w:t>
      </w:r>
      <w:r w:rsidR="00463091">
        <w:t>The</w:t>
      </w:r>
      <w:r>
        <w:t xml:space="preserve"> newest game thread bottleneck </w:t>
      </w:r>
      <w:r w:rsidR="00463091">
        <w:t>has become</w:t>
      </w:r>
      <w:r>
        <w:t xml:space="preserve"> the navigation.</w:t>
      </w:r>
    </w:p>
    <w:p w14:paraId="02183610" w14:textId="77777777" w:rsidR="00C4770A" w:rsidRDefault="003F2D08" w:rsidP="00C4770A">
      <w:pPr>
        <w:keepNext/>
      </w:pPr>
      <w:r>
        <w:rPr>
          <w:noProof/>
        </w:rPr>
        <w:lastRenderedPageBreak/>
        <w:drawing>
          <wp:inline distT="0" distB="0" distL="0" distR="0" wp14:anchorId="4B718876" wp14:editId="5D8CEDB5">
            <wp:extent cx="4572000" cy="2743200"/>
            <wp:effectExtent l="0" t="0" r="0" b="0"/>
            <wp:docPr id="2113832325" name="Chart 1">
              <a:extLst xmlns:a="http://schemas.openxmlformats.org/drawingml/2006/main">
                <a:ext uri="{FF2B5EF4-FFF2-40B4-BE49-F238E27FC236}">
                  <a16:creationId xmlns:a16="http://schemas.microsoft.com/office/drawing/2014/main" id="{4A0080B1-13A2-447D-AA63-3BF7A5A1B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EC2D2C0" w14:textId="55737A0D" w:rsidR="003F2D08" w:rsidRDefault="00C4770A" w:rsidP="00C4770A">
      <w:pPr>
        <w:pStyle w:val="Caption"/>
      </w:pPr>
      <w:bookmarkStart w:id="104" w:name="_Ref156052564"/>
      <w:bookmarkStart w:id="105" w:name="_Toc156056069"/>
      <w:bookmarkStart w:id="106" w:name="_Ref156057201"/>
      <w:r>
        <w:t xml:space="preserve">Chart </w:t>
      </w:r>
      <w:r w:rsidR="00000000">
        <w:fldChar w:fldCharType="begin"/>
      </w:r>
      <w:r w:rsidR="00000000">
        <w:instrText xml:space="preserve"> SEQ Chart \* ARABIC </w:instrText>
      </w:r>
      <w:r w:rsidR="00000000">
        <w:fldChar w:fldCharType="separate"/>
      </w:r>
      <w:r w:rsidR="00BC0BFA">
        <w:rPr>
          <w:noProof/>
        </w:rPr>
        <w:t>15</w:t>
      </w:r>
      <w:r w:rsidR="00000000">
        <w:rPr>
          <w:noProof/>
        </w:rPr>
        <w:fldChar w:fldCharType="end"/>
      </w:r>
      <w:bookmarkEnd w:id="106"/>
      <w:r w:rsidRPr="00DC3595">
        <w:t xml:space="preserve">: Game thread frame time distribution in the mass battle simulator with </w:t>
      </w:r>
      <w:r>
        <w:t>animation sharing</w:t>
      </w:r>
      <w:r w:rsidRPr="00DC3595">
        <w:t xml:space="preserve"> with 800 vs 800 units</w:t>
      </w:r>
      <w:bookmarkEnd w:id="104"/>
      <w:bookmarkEnd w:id="105"/>
    </w:p>
    <w:p w14:paraId="6E6E6AE6" w14:textId="5E72FE38" w:rsidR="00F7278D" w:rsidRDefault="00F7278D">
      <w:r>
        <w:br w:type="page"/>
      </w:r>
    </w:p>
    <w:p w14:paraId="32F48FC8" w14:textId="0572BF5C" w:rsidR="006D40D7" w:rsidRDefault="006D40D7" w:rsidP="006D40D7">
      <w:pPr>
        <w:pStyle w:val="Heading2"/>
        <w:numPr>
          <w:ilvl w:val="0"/>
          <w:numId w:val="62"/>
        </w:numPr>
      </w:pPr>
      <w:bookmarkStart w:id="107" w:name="_Toc155520915"/>
      <w:r>
        <w:lastRenderedPageBreak/>
        <w:t>Summary</w:t>
      </w:r>
      <w:bookmarkEnd w:id="107"/>
    </w:p>
    <w:p w14:paraId="7045B60F" w14:textId="143500A6" w:rsidR="00102E74" w:rsidRDefault="00102E74" w:rsidP="00102E74">
      <w:r>
        <w:t xml:space="preserve">With all these results we can now verify </w:t>
      </w:r>
      <w:r w:rsidR="00D00911">
        <w:t>the validity of the hypotheses</w:t>
      </w:r>
      <w:r w:rsidR="004B6E0E">
        <w:t xml:space="preserve"> that were formed in the </w:t>
      </w:r>
      <w:hyperlink w:anchor="_Introduction" w:history="1">
        <w:r w:rsidR="004B6E0E" w:rsidRPr="00F16702">
          <w:rPr>
            <w:rStyle w:val="Hyperlink"/>
          </w:rPr>
          <w:t>introd</w:t>
        </w:r>
        <w:r w:rsidR="004B6E0E" w:rsidRPr="00F16702">
          <w:rPr>
            <w:rStyle w:val="Hyperlink"/>
          </w:rPr>
          <w:t>u</w:t>
        </w:r>
        <w:r w:rsidR="004B6E0E" w:rsidRPr="00F16702">
          <w:rPr>
            <w:rStyle w:val="Hyperlink"/>
          </w:rPr>
          <w:t>ction</w:t>
        </w:r>
      </w:hyperlink>
      <w:r w:rsidR="00D00911">
        <w:t>.</w:t>
      </w:r>
    </w:p>
    <w:p w14:paraId="035C17A9" w14:textId="64E5A189" w:rsidR="00A31438" w:rsidRDefault="00A31438" w:rsidP="00102E74">
      <w:r>
        <w:t>The frame time on the game thread already reaches over 100 milliseconds in the test with 6400 vs 6400 units, with all our optimizations implemented. This means that w</w:t>
      </w:r>
      <w:r w:rsidR="00102E74">
        <w:t xml:space="preserve">e can conclude that with </w:t>
      </w:r>
      <w:r w:rsidR="00D00911">
        <w:t>the optimization techniques we implemented,</w:t>
      </w:r>
      <w:r w:rsidR="00102E74">
        <w:t xml:space="preserve"> we cannot simulate </w:t>
      </w:r>
      <w:r w:rsidR="006D40D7">
        <w:t>20 000 units at 30 fps</w:t>
      </w:r>
      <w:r w:rsidR="00102E74">
        <w:t>.</w:t>
      </w:r>
      <w:r>
        <w:br/>
        <w:t xml:space="preserve">We also don’t reach this target on the render thread and GPU, so to reach </w:t>
      </w:r>
      <w:r>
        <w:t>20 000 units at 30 fps</w:t>
      </w:r>
      <w:r>
        <w:t>, we would not only need to optimize the game thread, but also the render thread and GPU.</w:t>
      </w:r>
    </w:p>
    <w:p w14:paraId="0BE85C4D" w14:textId="7066C5D2" w:rsidR="00E971EF" w:rsidRDefault="00E971EF" w:rsidP="00102E74">
      <w:r>
        <w:t xml:space="preserve">With our Mass implementation, </w:t>
      </w:r>
      <w:r w:rsidR="003519B5">
        <w:t>game thread frame time was worse than in the simple battle simulator. However, all other aspect were improved.</w:t>
      </w:r>
    </w:p>
    <w:p w14:paraId="3BFF1469" w14:textId="6178231B" w:rsidR="00102E74" w:rsidRDefault="00102E74" w:rsidP="00CA24DB">
      <w:r>
        <w:t>Multithreading</w:t>
      </w:r>
      <w:r w:rsidR="004A49B8">
        <w:t xml:space="preserve"> the target acquisition and navigation</w:t>
      </w:r>
      <w:r>
        <w:t xml:space="preserve"> does improve overall performance when combined with Mass.</w:t>
      </w:r>
      <w:r w:rsidR="004A49B8">
        <w:t xml:space="preserve"> However, it does not improve the scaling over unit count, which means it doesn’t solve the fundamental issue with exponential algorithms like the target acquisition.</w:t>
      </w:r>
    </w:p>
    <w:p w14:paraId="1640196D" w14:textId="4ECBF0E3" w:rsidR="000042E3" w:rsidRDefault="000042E3" w:rsidP="00CA24DB">
      <w:r>
        <w:t>When using an octree spatial partitioning data structure for target acquisition, the scaling of the algorithm is no longer exponential. This in turn improves performance, especially with higher unit counts.</w:t>
      </w:r>
    </w:p>
    <w:p w14:paraId="6523E594" w14:textId="5813CEE1" w:rsidR="00B648FE" w:rsidRDefault="00F7278D" w:rsidP="00CA24DB">
      <w:r>
        <w:t xml:space="preserve">Animation sharing </w:t>
      </w:r>
      <w:r w:rsidR="000042E3">
        <w:t>reduces the time needed to calculate animations by up to six times</w:t>
      </w:r>
      <w:r w:rsidR="00B47A54">
        <w:t>. While Mass also reduces animation frame time with higher unit counts.</w:t>
      </w:r>
    </w:p>
    <w:p w14:paraId="686A1685" w14:textId="2DFD4148" w:rsidR="00CA24DB" w:rsidRPr="00794208" w:rsidRDefault="00CA24DB" w:rsidP="00CA24DB">
      <w:r>
        <w:br w:type="page"/>
      </w:r>
    </w:p>
    <w:p w14:paraId="3C2F9225" w14:textId="77777777" w:rsidR="000D5C84" w:rsidRDefault="000D5C84" w:rsidP="000D5C84">
      <w:pPr>
        <w:pStyle w:val="Heading1"/>
      </w:pPr>
      <w:bookmarkStart w:id="108" w:name="_Toc155520916"/>
      <w:r>
        <w:lastRenderedPageBreak/>
        <w:t>Conclusion</w:t>
      </w:r>
      <w:bookmarkEnd w:id="108"/>
    </w:p>
    <w:p w14:paraId="2943FFCA" w14:textId="18D393F8" w:rsidR="00F7278D" w:rsidRDefault="00F7278D" w:rsidP="000D5C84">
      <w:r>
        <w:t>While we didn’t reach the target we expected when forming our hypotheses, we still gained some interesting insights</w:t>
      </w:r>
      <w:r w:rsidR="009230A6">
        <w:t xml:space="preserve"> from </w:t>
      </w:r>
      <w:r w:rsidR="00035F34">
        <w:t xml:space="preserve">the results of </w:t>
      </w:r>
      <w:r w:rsidR="009230A6">
        <w:t>our case study</w:t>
      </w:r>
      <w:r>
        <w:t xml:space="preserve"> on how to optimize huge battles in a video game</w:t>
      </w:r>
      <w:r w:rsidR="00CB63C7">
        <w:t>.</w:t>
      </w:r>
    </w:p>
    <w:p w14:paraId="4D680A16" w14:textId="7C803661" w:rsidR="00DC3B3B" w:rsidRDefault="00A027C7" w:rsidP="00DC3B3B">
      <w:r>
        <w:t>Firstly, w</w:t>
      </w:r>
      <w:r w:rsidR="00CB63C7">
        <w:t>e found out that the game thread is the primary bottleneck</w:t>
      </w:r>
      <w:r w:rsidR="00C91FAC">
        <w:t xml:space="preserve"> when simulating a large battle</w:t>
      </w:r>
      <w:r w:rsidR="007830CD">
        <w:t xml:space="preserve"> by comparing game thread, render thread and GPU frame times. However, when simulating over 6400 total units in the battle, the render thread and GPU will also need optimizations to reach a playable framerate.</w:t>
      </w:r>
      <w:r w:rsidR="00B72ECF">
        <w:br/>
      </w:r>
      <w:r w:rsidR="00D54B5D">
        <w:t xml:space="preserve">Secondly, it is clear that spatial partitioning is very important to improve how well certain processes like target finding scale over unit count. </w:t>
      </w:r>
      <w:r w:rsidR="00750FB8">
        <w:t>As can be seen o</w:t>
      </w:r>
      <w:r w:rsidR="00685648">
        <w:t xml:space="preserve">n </w:t>
      </w:r>
      <w:r w:rsidR="00685648">
        <w:fldChar w:fldCharType="begin"/>
      </w:r>
      <w:r w:rsidR="00685648">
        <w:instrText xml:space="preserve"> REF _Ref156051448 \h </w:instrText>
      </w:r>
      <w:r w:rsidR="00685648">
        <w:fldChar w:fldCharType="separate"/>
      </w:r>
      <w:r w:rsidR="00685648">
        <w:t xml:space="preserve">Chart </w:t>
      </w:r>
      <w:r w:rsidR="00685648">
        <w:rPr>
          <w:noProof/>
        </w:rPr>
        <w:t>5</w:t>
      </w:r>
      <w:r w:rsidR="00685648">
        <w:fldChar w:fldCharType="end"/>
      </w:r>
      <w:r w:rsidR="00685648">
        <w:t>, t</w:t>
      </w:r>
      <w:r w:rsidR="00D54B5D">
        <w:t>his is especially noticeable when simulating more than 6400 total units.</w:t>
      </w:r>
      <w:r w:rsidR="00B72ECF">
        <w:br/>
      </w:r>
      <w:r w:rsidR="00D54B5D">
        <w:t>Animation sharing also turned out to be a very effective optimization for animations.</w:t>
      </w:r>
      <w:r w:rsidR="001A21BE">
        <w:t xml:space="preserve"> It generally improved animation frame time</w:t>
      </w:r>
      <w:r w:rsidR="00D807F1">
        <w:t xml:space="preserve">, making it a relatively small aspect of the game thread frame time, which you can see on </w:t>
      </w:r>
      <w:r w:rsidR="00D807F1">
        <w:fldChar w:fldCharType="begin"/>
      </w:r>
      <w:r w:rsidR="00D807F1">
        <w:instrText xml:space="preserve"> REF _Ref156057201 \h </w:instrText>
      </w:r>
      <w:r w:rsidR="00D807F1">
        <w:fldChar w:fldCharType="separate"/>
      </w:r>
      <w:r w:rsidR="00D807F1">
        <w:t xml:space="preserve">Chart </w:t>
      </w:r>
      <w:r w:rsidR="00D807F1">
        <w:rPr>
          <w:noProof/>
        </w:rPr>
        <w:t>15</w:t>
      </w:r>
      <w:r w:rsidR="00D807F1">
        <w:fldChar w:fldCharType="end"/>
      </w:r>
      <w:r w:rsidR="00D807F1">
        <w:t>.</w:t>
      </w:r>
      <w:r w:rsidR="00B72ECF">
        <w:br/>
      </w:r>
      <w:r w:rsidR="001A21BE">
        <w:t>Using Mass, we were able to decrease frame time on almost all aspects of the simulation, except for target acquisition</w:t>
      </w:r>
      <w:r w:rsidR="00B72ECF">
        <w:t>. We are not sure why target acquisition got worse with our implementation of Mass.</w:t>
      </w:r>
      <w:r w:rsidR="00B86FC4">
        <w:br/>
        <w:t>Mass also made it more convenient to implement other optimizations like multithreading.</w:t>
      </w:r>
    </w:p>
    <w:p w14:paraId="0DE863DE" w14:textId="6D6AA4FE" w:rsidR="00F7278D" w:rsidRDefault="00DC3B3B" w:rsidP="000D5C84">
      <w:r>
        <w:t xml:space="preserve">We </w:t>
      </w:r>
      <w:r w:rsidR="002F6213">
        <w:t>made</w:t>
      </w:r>
      <w:r>
        <w:t xml:space="preserve"> a</w:t>
      </w:r>
      <w:r w:rsidR="009230A6">
        <w:t>n</w:t>
      </w:r>
      <w:r>
        <w:t xml:space="preserve"> example of the usage of Mass available </w:t>
      </w:r>
      <w:r w:rsidR="002F6213">
        <w:t>through this study</w:t>
      </w:r>
      <w:r>
        <w:t>, which other people can</w:t>
      </w:r>
      <w:r w:rsidR="00521684">
        <w:t xml:space="preserve"> now</w:t>
      </w:r>
      <w:r>
        <w:t xml:space="preserve"> use to learn how the system works</w:t>
      </w:r>
      <w:r w:rsidR="008C7F52">
        <w:t xml:space="preserve"> and how to combine other optimization techniques with it</w:t>
      </w:r>
      <w:r>
        <w:t>.</w:t>
      </w:r>
    </w:p>
    <w:p w14:paraId="0D6C6269" w14:textId="64E4B76D" w:rsidR="005F3930" w:rsidRDefault="00977BF1">
      <w:r>
        <w:t xml:space="preserve">If </w:t>
      </w:r>
      <w:r w:rsidR="009A01DA">
        <w:t>a</w:t>
      </w:r>
      <w:r>
        <w:t xml:space="preserve"> game has different requirements than this case study, </w:t>
      </w:r>
      <w:r w:rsidR="009A01DA">
        <w:t>there is the possibility to do</w:t>
      </w:r>
      <w:r>
        <w:t xml:space="preserve"> more specific optimizations. For example, if </w:t>
      </w:r>
      <w:r w:rsidR="009A01DA">
        <w:t>the</w:t>
      </w:r>
      <w:r>
        <w:t xml:space="preserve"> battlefield does not have any obstacles, you could completely remove navigation. If it fits the battle, you could also group your units together in squads, which could also </w:t>
      </w:r>
      <w:r w:rsidR="00606858">
        <w:t>give a huge boost to game thread performance</w:t>
      </w:r>
      <w:r w:rsidR="00D3038D">
        <w:t xml:space="preserve"> </w:t>
      </w:r>
      <w:r w:rsidR="00D3038D">
        <w:fldChar w:fldCharType="begin"/>
      </w:r>
      <w:r w:rsidR="004D0D99">
        <w:instrText xml:space="preserve"> ADDIN ZOTERO_ITEM CSL_CITATION {"citationID":"hp5I5mLa","properties":{"formattedCitation":"[56]","plainCitation":"[56]","noteIndex":0},"citationItems":[{"id":"JB9mfsug/knFzmsGp","uris":["http://zotero.org/users/12779847/items/PC4V2M7V"],"itemData":{"id":72,"type":"post","container-title":"r/unrealengine","genre":"Reddit Post","title":"Optimizations For High Unit Count AI","URL":"www.reddit.com/r/unrealengine/comments/dmockq/optimizations_for_high_unit_count_ai/","author":[{"literal":"Phantomx1024"}],"accessed":{"date-parts":[["2023",10,21]]},"issued":{"date-parts":[["2019",10,24]]}}}],"schema":"https://github.com/citation-style-language/schema/raw/master/csl-citation.json"} </w:instrText>
      </w:r>
      <w:r w:rsidR="00D3038D">
        <w:fldChar w:fldCharType="separate"/>
      </w:r>
      <w:r w:rsidR="004D0D99" w:rsidRPr="004D0D99">
        <w:rPr>
          <w:rFonts w:ascii="Calibri" w:hAnsi="Calibri" w:cs="Calibri"/>
        </w:rPr>
        <w:t>[56]</w:t>
      </w:r>
      <w:r w:rsidR="00D3038D">
        <w:fldChar w:fldCharType="end"/>
      </w:r>
      <w:r w:rsidR="00DF550A">
        <w:t>.</w:t>
      </w:r>
    </w:p>
    <w:p w14:paraId="267559C0" w14:textId="5AD7372B" w:rsidR="002E1349" w:rsidRPr="005F3930" w:rsidRDefault="002E1349">
      <w:r>
        <w:br w:type="page"/>
      </w:r>
    </w:p>
    <w:p w14:paraId="4E1528F2" w14:textId="39BF1AB0" w:rsidR="00CA24DB" w:rsidRDefault="00CA24DB" w:rsidP="00CA24DB">
      <w:pPr>
        <w:pStyle w:val="Heading1"/>
      </w:pPr>
      <w:bookmarkStart w:id="109" w:name="_Toc155520917"/>
      <w:r>
        <w:lastRenderedPageBreak/>
        <w:t>Future work</w:t>
      </w:r>
      <w:bookmarkEnd w:id="109"/>
    </w:p>
    <w:p w14:paraId="40EC8541" w14:textId="77777777" w:rsidR="00977BF1" w:rsidRDefault="00F7278D" w:rsidP="001D5823">
      <w:r>
        <w:t>There is a lot of potential future work that can be done on the basis of this study.</w:t>
      </w:r>
    </w:p>
    <w:p w14:paraId="5CA29842" w14:textId="660DF7E9" w:rsidR="00F7278D" w:rsidRDefault="00977BF1" w:rsidP="001D5823">
      <w:r>
        <w:t>You could delve deeper into most aspects that were applied in the case study. For example, you could try out many different spatial partitioning structures and measure which ones have the biggest impact on performance in which situations. Or you could go deeper into Mass or other data oriented systems, to try and make the most optimal use of it.</w:t>
      </w:r>
    </w:p>
    <w:p w14:paraId="543A2BE2" w14:textId="1EDBB58A" w:rsidR="00977BF1" w:rsidRDefault="00977BF1" w:rsidP="001D5823">
      <w:r>
        <w:t xml:space="preserve">This case study could also be expanded by continuing to optimize </w:t>
      </w:r>
      <w:r w:rsidR="006624B2">
        <w:t>the battle simulator</w:t>
      </w:r>
      <w:r>
        <w:t>. The</w:t>
      </w:r>
      <w:r w:rsidR="000C7930">
        <w:t>re are</w:t>
      </w:r>
      <w:r>
        <w:t xml:space="preserve"> two things that would probably have the biggest impact</w:t>
      </w:r>
      <w:r w:rsidR="000C7930">
        <w:t>. One</w:t>
      </w:r>
      <w:r>
        <w:t xml:space="preserve"> would be to optimize navigation, since that seems to be a big consumer of frame time. Another optimization would be to use vertex animations and only instanced static meshes to render the Mass entities. This could potentially even be combined with Niagara’s rendering system to try and get the best possible rendering performance.</w:t>
      </w:r>
    </w:p>
    <w:p w14:paraId="4E65BCB5" w14:textId="4ACD42F7" w:rsidR="00AA7859" w:rsidRDefault="00AA7859" w:rsidP="001D5823">
      <w:r>
        <w:t>There could also be a study on how to add projectiles to the simulation. This is quite a big addition, since you might need hit detection, efficient spawning</w:t>
      </w:r>
      <w:r w:rsidR="00806E11">
        <w:t xml:space="preserve"> and cleaning up</w:t>
      </w:r>
      <w:r>
        <w:t xml:space="preserve"> of entities, etc…</w:t>
      </w:r>
    </w:p>
    <w:p w14:paraId="326A85A8" w14:textId="24C274C1" w:rsidR="00CA24DB" w:rsidRDefault="00AA7859" w:rsidP="00CA24DB">
      <w:r>
        <w:t xml:space="preserve">Another big topic that could be </w:t>
      </w:r>
      <w:r w:rsidR="008C67E2">
        <w:t>studied in a</w:t>
      </w:r>
      <w:r>
        <w:t xml:space="preserve"> research project, is GPU programming. This is how the biggest battle simulator on the market, Ultimate Epic Battle Simulator, achieves millions of units in a single battle</w:t>
      </w:r>
      <w:r w:rsidR="00806E11">
        <w:fldChar w:fldCharType="begin"/>
      </w:r>
      <w:r w:rsidR="006B262E">
        <w:instrText xml:space="preserve"> ADDIN ZOTERO_ITEM CSL_CITATION {"citationID":"o7rQrFsu","properties":{"formattedCitation":"[4]","plainCitation":"[4]","noteIndex":0},"citationItems":[{"id":35,"uris":["http://zotero.org/users/12779847/items/I7DCNXBW"],"itemData":{"id":35,"type":"motion_picture","abstract":"Add to your wishlist now!  https://store.steampowered.com/app/1468720/Ultimate_Epic_Battle_Simulator_2/All the music in this video, is part of the official s...","language":"en","source":"www.youtube.com","title":"10 MILLION Characters On Screen?! - Ultimate Epic Battle Simulator 2 The Making Of Pt1","title-short":"10 MILLION Characters On Screen?","URL":"https://www.youtube.com/watch?v=kpojDPlIjdQ","director":[{"family":"brilliantgamestudios","given":""}],"accessed":{"date-parts":[["2023",10,21]]},"issued":{"date-parts":[["2021",2,12]]}}}],"schema":"https://github.com/citation-style-language/schema/raw/master/csl-citation.json"} </w:instrText>
      </w:r>
      <w:r w:rsidR="00806E11">
        <w:fldChar w:fldCharType="separate"/>
      </w:r>
      <w:r w:rsidR="006B262E" w:rsidRPr="006B262E">
        <w:rPr>
          <w:rFonts w:ascii="Calibri" w:hAnsi="Calibri" w:cs="Calibri"/>
        </w:rPr>
        <w:t>[4]</w:t>
      </w:r>
      <w:r w:rsidR="00806E11">
        <w:fldChar w:fldCharType="end"/>
      </w:r>
      <w:r>
        <w:t>. It is a very complex topic, but could definitely pay off.</w:t>
      </w: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110" w:name="_Toc155520918"/>
      <w:r>
        <w:lastRenderedPageBreak/>
        <w:t xml:space="preserve">Critical </w:t>
      </w:r>
      <w:r w:rsidR="00CA24DB">
        <w:t>Reflection</w:t>
      </w:r>
      <w:bookmarkEnd w:id="110"/>
    </w:p>
    <w:p w14:paraId="7CA2E2E9" w14:textId="4D944EC8" w:rsidR="00074958" w:rsidRDefault="00074958" w:rsidP="00CA24DB">
      <w:r>
        <w:t>Overall</w:t>
      </w:r>
      <w:r w:rsidR="004D6E6D">
        <w:t>,</w:t>
      </w:r>
      <w:r>
        <w:t xml:space="preserve"> I am happy with what I accomplished during this research project.</w:t>
      </w:r>
      <w:r w:rsidR="00CE1158">
        <w:t xml:space="preserve"> However,</w:t>
      </w:r>
      <w:r>
        <w:t xml:space="preserve"> </w:t>
      </w:r>
      <w:r w:rsidR="007A2816">
        <w:t>I did</w:t>
      </w:r>
      <w:r>
        <w:t xml:space="preserve"> wish I had more time to fully optimize the battle simulator and reach my</w:t>
      </w:r>
      <w:r w:rsidR="001B346B">
        <w:t xml:space="preserve"> initial</w:t>
      </w:r>
      <w:r>
        <w:t xml:space="preserve"> goal of 20 000 agents fighting each other.</w:t>
      </w:r>
    </w:p>
    <w:p w14:paraId="31F9647E" w14:textId="08FE7FA1" w:rsidR="00BB10D7" w:rsidRDefault="00074958" w:rsidP="00074958">
      <w:r>
        <w:t>I also would have liked to take more time to explore Mass further since I only scraped the surface</w:t>
      </w:r>
      <w:r w:rsidR="00594918">
        <w:t>, and there is lots more to learn about the system.</w:t>
      </w:r>
    </w:p>
    <w:p w14:paraId="637526DD" w14:textId="0616B7D5" w:rsidR="00074958" w:rsidRDefault="00BB10D7" w:rsidP="00CA24DB">
      <w:r>
        <w:t xml:space="preserve">I underestimated how much work the </w:t>
      </w:r>
      <w:r w:rsidR="00074958">
        <w:t>CPU</w:t>
      </w:r>
      <w:r>
        <w:t xml:space="preserve"> needs to do </w:t>
      </w:r>
      <w:r w:rsidR="00074958">
        <w:t>for animations and rendering as a whole.</w:t>
      </w:r>
      <w:r w:rsidR="00CD779B">
        <w:t xml:space="preserve"> It would have helped to study some more literature about optimizing rendering</w:t>
      </w:r>
      <w:r w:rsidR="00B47AF6">
        <w:t>.</w:t>
      </w:r>
      <w:r w:rsidR="00CD779B">
        <w:t xml:space="preserve"> </w:t>
      </w:r>
    </w:p>
    <w:p w14:paraId="40BF3032" w14:textId="22A85DDB" w:rsidR="00074958" w:rsidRDefault="00074958" w:rsidP="00CA24DB">
      <w:r>
        <w:t>I learned a lot about Mass and how a data oriented system can be implemented in a game engine. I would like to take the time to also look into Unity DOTS, and compare the two systems.</w:t>
      </w:r>
    </w:p>
    <w:p w14:paraId="495382AD" w14:textId="45467DB9" w:rsidR="00CA24DB" w:rsidRDefault="00074958" w:rsidP="00CA24DB">
      <w:r>
        <w:t>I also learned how to use the Unreal Engine source code to understand how their systems work, since that was my main source of information about Mass, because there are very few tutorials and documentation about more advanced Mass aspects.</w:t>
      </w:r>
    </w:p>
    <w:p w14:paraId="34823DDB" w14:textId="4357DE84" w:rsidR="007D57B3" w:rsidRDefault="007D57B3">
      <w:r>
        <w:br w:type="page"/>
      </w:r>
    </w:p>
    <w:p w14:paraId="2C03489F" w14:textId="77777777" w:rsidR="007D57B3" w:rsidRPr="00561888" w:rsidRDefault="007D57B3" w:rsidP="007D57B3">
      <w:pPr>
        <w:pStyle w:val="Heading1"/>
      </w:pPr>
      <w:bookmarkStart w:id="111" w:name="_Toc155520882"/>
      <w:r>
        <w:lastRenderedPageBreak/>
        <w:t>List of Figures</w:t>
      </w:r>
      <w:bookmarkEnd w:id="111"/>
    </w:p>
    <w:p w14:paraId="1505CB7D" w14:textId="77777777" w:rsidR="007D57B3" w:rsidRDefault="007D57B3" w:rsidP="007D57B3">
      <w:pPr>
        <w:pStyle w:val="Heading2"/>
      </w:pPr>
      <w:r>
        <w:t>Figures</w:t>
      </w:r>
    </w:p>
    <w:p w14:paraId="47914221" w14:textId="646CA940" w:rsidR="00120E2F" w:rsidRDefault="007D57B3">
      <w:pPr>
        <w:pStyle w:val="TableofFigures"/>
        <w:tabs>
          <w:tab w:val="right" w:leader="dot" w:pos="9350"/>
        </w:tabs>
        <w:rPr>
          <w:noProof/>
          <w:kern w:val="2"/>
          <w:sz w:val="24"/>
          <w:szCs w:val="24"/>
          <w:lang w:val="en-GB" w:eastAsia="en-GB"/>
          <w14:ligatures w14:val="standardContextual"/>
        </w:rPr>
      </w:pPr>
      <w:r>
        <w:fldChar w:fldCharType="begin"/>
      </w:r>
      <w:r>
        <w:instrText xml:space="preserve"> TOC \h \z \c "Figure" </w:instrText>
      </w:r>
      <w:r>
        <w:fldChar w:fldCharType="separate"/>
      </w:r>
      <w:hyperlink w:anchor="_Toc156056088" w:history="1">
        <w:r w:rsidR="00120E2F" w:rsidRPr="00E07D6A">
          <w:rPr>
            <w:rStyle w:val="Hyperlink"/>
            <w:noProof/>
          </w:rPr>
          <w:t>Figure 1: MassEntity archetype graph, it shows how archetypes are formed - MassEntity documentation (Epic Games)</w:t>
        </w:r>
        <w:r w:rsidR="00120E2F" w:rsidRPr="00E07D6A">
          <w:rPr>
            <w:rStyle w:val="Hyperlink"/>
            <w:rFonts w:ascii="Calibri" w:hAnsi="Calibri" w:cs="Calibri"/>
            <w:noProof/>
          </w:rPr>
          <w:t>[10]</w:t>
        </w:r>
        <w:r w:rsidR="00120E2F">
          <w:rPr>
            <w:noProof/>
            <w:webHidden/>
          </w:rPr>
          <w:tab/>
        </w:r>
        <w:r w:rsidR="00120E2F">
          <w:rPr>
            <w:noProof/>
            <w:webHidden/>
          </w:rPr>
          <w:fldChar w:fldCharType="begin"/>
        </w:r>
        <w:r w:rsidR="00120E2F">
          <w:rPr>
            <w:noProof/>
            <w:webHidden/>
          </w:rPr>
          <w:instrText xml:space="preserve"> PAGEREF _Toc156056088 \h </w:instrText>
        </w:r>
        <w:r w:rsidR="00120E2F">
          <w:rPr>
            <w:noProof/>
            <w:webHidden/>
          </w:rPr>
        </w:r>
        <w:r w:rsidR="00120E2F">
          <w:rPr>
            <w:noProof/>
            <w:webHidden/>
          </w:rPr>
          <w:fldChar w:fldCharType="separate"/>
        </w:r>
        <w:r w:rsidR="00120E2F">
          <w:rPr>
            <w:noProof/>
            <w:webHidden/>
          </w:rPr>
          <w:t>8</w:t>
        </w:r>
        <w:r w:rsidR="00120E2F">
          <w:rPr>
            <w:noProof/>
            <w:webHidden/>
          </w:rPr>
          <w:fldChar w:fldCharType="end"/>
        </w:r>
      </w:hyperlink>
    </w:p>
    <w:p w14:paraId="2AA2C874" w14:textId="2367D430" w:rsidR="00120E2F" w:rsidRDefault="00120E2F">
      <w:pPr>
        <w:pStyle w:val="TableofFigures"/>
        <w:tabs>
          <w:tab w:val="right" w:leader="dot" w:pos="9350"/>
        </w:tabs>
        <w:rPr>
          <w:noProof/>
          <w:kern w:val="2"/>
          <w:sz w:val="24"/>
          <w:szCs w:val="24"/>
          <w:lang w:val="en-GB" w:eastAsia="en-GB"/>
          <w14:ligatures w14:val="standardContextual"/>
        </w:rPr>
      </w:pPr>
      <w:hyperlink w:anchor="_Toc156056089" w:history="1">
        <w:r w:rsidRPr="00E07D6A">
          <w:rPr>
            <w:rStyle w:val="Hyperlink"/>
            <w:noProof/>
          </w:rPr>
          <w:t>Figure 2: MassEntity processor graph, it shows how processors use EntityQueries to interact with archetypes - MassEntity documentation (Epic Games)</w:t>
        </w:r>
        <w:r w:rsidRPr="00E07D6A">
          <w:rPr>
            <w:rStyle w:val="Hyperlink"/>
            <w:rFonts w:ascii="Calibri" w:hAnsi="Calibri" w:cs="Calibri"/>
            <w:noProof/>
          </w:rPr>
          <w:t>[10]</w:t>
        </w:r>
        <w:r>
          <w:rPr>
            <w:noProof/>
            <w:webHidden/>
          </w:rPr>
          <w:tab/>
        </w:r>
        <w:r>
          <w:rPr>
            <w:noProof/>
            <w:webHidden/>
          </w:rPr>
          <w:fldChar w:fldCharType="begin"/>
        </w:r>
        <w:r>
          <w:rPr>
            <w:noProof/>
            <w:webHidden/>
          </w:rPr>
          <w:instrText xml:space="preserve"> PAGEREF _Toc156056089 \h </w:instrText>
        </w:r>
        <w:r>
          <w:rPr>
            <w:noProof/>
            <w:webHidden/>
          </w:rPr>
        </w:r>
        <w:r>
          <w:rPr>
            <w:noProof/>
            <w:webHidden/>
          </w:rPr>
          <w:fldChar w:fldCharType="separate"/>
        </w:r>
        <w:r>
          <w:rPr>
            <w:noProof/>
            <w:webHidden/>
          </w:rPr>
          <w:t>8</w:t>
        </w:r>
        <w:r>
          <w:rPr>
            <w:noProof/>
            <w:webHidden/>
          </w:rPr>
          <w:fldChar w:fldCharType="end"/>
        </w:r>
      </w:hyperlink>
    </w:p>
    <w:p w14:paraId="41F0C329" w14:textId="337EF6BB" w:rsidR="00120E2F" w:rsidRDefault="00120E2F">
      <w:pPr>
        <w:pStyle w:val="TableofFigures"/>
        <w:tabs>
          <w:tab w:val="right" w:leader="dot" w:pos="9350"/>
        </w:tabs>
        <w:rPr>
          <w:noProof/>
          <w:kern w:val="2"/>
          <w:sz w:val="24"/>
          <w:szCs w:val="24"/>
          <w:lang w:val="en-GB" w:eastAsia="en-GB"/>
          <w14:ligatures w14:val="standardContextual"/>
        </w:rPr>
      </w:pPr>
      <w:hyperlink w:anchor="_Toc156056090" w:history="1">
        <w:r w:rsidRPr="00E07D6A">
          <w:rPr>
            <w:rStyle w:val="Hyperlink"/>
            <w:noProof/>
          </w:rPr>
          <w:t xml:space="preserve">Figure 3: Screenshot of an army rendered with Niagara - Simulating Large Crowds In Niagara | Unreal Engine (Epic Games) </w:t>
        </w:r>
        <w:r w:rsidRPr="00E07D6A">
          <w:rPr>
            <w:rStyle w:val="Hyperlink"/>
            <w:rFonts w:ascii="Calibri" w:hAnsi="Calibri" w:cs="Calibri"/>
            <w:noProof/>
          </w:rPr>
          <w:t>[23]</w:t>
        </w:r>
        <w:r>
          <w:rPr>
            <w:noProof/>
            <w:webHidden/>
          </w:rPr>
          <w:tab/>
        </w:r>
        <w:r>
          <w:rPr>
            <w:noProof/>
            <w:webHidden/>
          </w:rPr>
          <w:fldChar w:fldCharType="begin"/>
        </w:r>
        <w:r>
          <w:rPr>
            <w:noProof/>
            <w:webHidden/>
          </w:rPr>
          <w:instrText xml:space="preserve"> PAGEREF _Toc156056090 \h </w:instrText>
        </w:r>
        <w:r>
          <w:rPr>
            <w:noProof/>
            <w:webHidden/>
          </w:rPr>
        </w:r>
        <w:r>
          <w:rPr>
            <w:noProof/>
            <w:webHidden/>
          </w:rPr>
          <w:fldChar w:fldCharType="separate"/>
        </w:r>
        <w:r>
          <w:rPr>
            <w:noProof/>
            <w:webHidden/>
          </w:rPr>
          <w:t>12</w:t>
        </w:r>
        <w:r>
          <w:rPr>
            <w:noProof/>
            <w:webHidden/>
          </w:rPr>
          <w:fldChar w:fldCharType="end"/>
        </w:r>
      </w:hyperlink>
    </w:p>
    <w:p w14:paraId="4C7BDE80" w14:textId="5E153EE6" w:rsidR="00120E2F" w:rsidRDefault="00120E2F">
      <w:pPr>
        <w:pStyle w:val="TableofFigures"/>
        <w:tabs>
          <w:tab w:val="right" w:leader="dot" w:pos="9350"/>
        </w:tabs>
        <w:rPr>
          <w:noProof/>
          <w:kern w:val="2"/>
          <w:sz w:val="24"/>
          <w:szCs w:val="24"/>
          <w:lang w:val="en-GB" w:eastAsia="en-GB"/>
          <w14:ligatures w14:val="standardContextual"/>
        </w:rPr>
      </w:pPr>
      <w:hyperlink w:anchor="_Toc156056091" w:history="1">
        <w:r w:rsidRPr="00E07D6A">
          <w:rPr>
            <w:rStyle w:val="Hyperlink"/>
            <w:noProof/>
          </w:rPr>
          <w:t>Figure 4: Screenshot of a battle with 10 million units in Ultimate Epic Battle Simulator 2 - UEBS 2 The Making Of Pt1 (BrilliantGameStudios)</w:t>
        </w:r>
        <w:r w:rsidRPr="00E07D6A">
          <w:rPr>
            <w:rStyle w:val="Hyperlink"/>
            <w:rFonts w:ascii="Calibri" w:hAnsi="Calibri" w:cs="Calibri"/>
            <w:noProof/>
          </w:rPr>
          <w:t>[4]</w:t>
        </w:r>
        <w:r>
          <w:rPr>
            <w:noProof/>
            <w:webHidden/>
          </w:rPr>
          <w:tab/>
        </w:r>
        <w:r>
          <w:rPr>
            <w:noProof/>
            <w:webHidden/>
          </w:rPr>
          <w:fldChar w:fldCharType="begin"/>
        </w:r>
        <w:r>
          <w:rPr>
            <w:noProof/>
            <w:webHidden/>
          </w:rPr>
          <w:instrText xml:space="preserve"> PAGEREF _Toc156056091 \h </w:instrText>
        </w:r>
        <w:r>
          <w:rPr>
            <w:noProof/>
            <w:webHidden/>
          </w:rPr>
        </w:r>
        <w:r>
          <w:rPr>
            <w:noProof/>
            <w:webHidden/>
          </w:rPr>
          <w:fldChar w:fldCharType="separate"/>
        </w:r>
        <w:r>
          <w:rPr>
            <w:noProof/>
            <w:webHidden/>
          </w:rPr>
          <w:t>13</w:t>
        </w:r>
        <w:r>
          <w:rPr>
            <w:noProof/>
            <w:webHidden/>
          </w:rPr>
          <w:fldChar w:fldCharType="end"/>
        </w:r>
      </w:hyperlink>
    </w:p>
    <w:p w14:paraId="4713AFD6" w14:textId="0FC05109" w:rsidR="00120E2F" w:rsidRDefault="00120E2F">
      <w:pPr>
        <w:pStyle w:val="TableofFigures"/>
        <w:tabs>
          <w:tab w:val="right" w:leader="dot" w:pos="9350"/>
        </w:tabs>
        <w:rPr>
          <w:noProof/>
          <w:kern w:val="2"/>
          <w:sz w:val="24"/>
          <w:szCs w:val="24"/>
          <w:lang w:val="en-GB" w:eastAsia="en-GB"/>
          <w14:ligatures w14:val="standardContextual"/>
        </w:rPr>
      </w:pPr>
      <w:hyperlink w:anchor="_Toc156056092" w:history="1">
        <w:r w:rsidRPr="00E07D6A">
          <w:rPr>
            <w:rStyle w:val="Hyperlink"/>
            <w:noProof/>
          </w:rPr>
          <w:t>Figure 5: Disabling component tick in the actor blueprint</w:t>
        </w:r>
        <w:r>
          <w:rPr>
            <w:noProof/>
            <w:webHidden/>
          </w:rPr>
          <w:tab/>
        </w:r>
        <w:r>
          <w:rPr>
            <w:noProof/>
            <w:webHidden/>
          </w:rPr>
          <w:fldChar w:fldCharType="begin"/>
        </w:r>
        <w:r>
          <w:rPr>
            <w:noProof/>
            <w:webHidden/>
          </w:rPr>
          <w:instrText xml:space="preserve"> PAGEREF _Toc156056092 \h </w:instrText>
        </w:r>
        <w:r>
          <w:rPr>
            <w:noProof/>
            <w:webHidden/>
          </w:rPr>
        </w:r>
        <w:r>
          <w:rPr>
            <w:noProof/>
            <w:webHidden/>
          </w:rPr>
          <w:fldChar w:fldCharType="separate"/>
        </w:r>
        <w:r>
          <w:rPr>
            <w:noProof/>
            <w:webHidden/>
          </w:rPr>
          <w:t>18</w:t>
        </w:r>
        <w:r>
          <w:rPr>
            <w:noProof/>
            <w:webHidden/>
          </w:rPr>
          <w:fldChar w:fldCharType="end"/>
        </w:r>
      </w:hyperlink>
    </w:p>
    <w:p w14:paraId="594D8EB1" w14:textId="270B1A04" w:rsidR="00120E2F" w:rsidRDefault="00120E2F">
      <w:pPr>
        <w:pStyle w:val="TableofFigures"/>
        <w:tabs>
          <w:tab w:val="right" w:leader="dot" w:pos="9350"/>
        </w:tabs>
        <w:rPr>
          <w:noProof/>
          <w:kern w:val="2"/>
          <w:sz w:val="24"/>
          <w:szCs w:val="24"/>
          <w:lang w:val="en-GB" w:eastAsia="en-GB"/>
          <w14:ligatures w14:val="standardContextual"/>
        </w:rPr>
      </w:pPr>
      <w:hyperlink w:anchor="_Toc156056093" w:history="1">
        <w:r w:rsidRPr="00E07D6A">
          <w:rPr>
            <w:rStyle w:val="Hyperlink"/>
            <w:noProof/>
          </w:rPr>
          <w:t>Figure 6: Simple battle simulator animation state graph</w:t>
        </w:r>
        <w:r>
          <w:rPr>
            <w:noProof/>
            <w:webHidden/>
          </w:rPr>
          <w:tab/>
        </w:r>
        <w:r>
          <w:rPr>
            <w:noProof/>
            <w:webHidden/>
          </w:rPr>
          <w:fldChar w:fldCharType="begin"/>
        </w:r>
        <w:r>
          <w:rPr>
            <w:noProof/>
            <w:webHidden/>
          </w:rPr>
          <w:instrText xml:space="preserve"> PAGEREF _Toc156056093 \h </w:instrText>
        </w:r>
        <w:r>
          <w:rPr>
            <w:noProof/>
            <w:webHidden/>
          </w:rPr>
        </w:r>
        <w:r>
          <w:rPr>
            <w:noProof/>
            <w:webHidden/>
          </w:rPr>
          <w:fldChar w:fldCharType="separate"/>
        </w:r>
        <w:r>
          <w:rPr>
            <w:noProof/>
            <w:webHidden/>
          </w:rPr>
          <w:t>19</w:t>
        </w:r>
        <w:r>
          <w:rPr>
            <w:noProof/>
            <w:webHidden/>
          </w:rPr>
          <w:fldChar w:fldCharType="end"/>
        </w:r>
      </w:hyperlink>
    </w:p>
    <w:p w14:paraId="0F67F000" w14:textId="43AFCEB7" w:rsidR="00120E2F" w:rsidRDefault="00120E2F">
      <w:pPr>
        <w:pStyle w:val="TableofFigures"/>
        <w:tabs>
          <w:tab w:val="right" w:leader="dot" w:pos="9350"/>
        </w:tabs>
        <w:rPr>
          <w:noProof/>
          <w:kern w:val="2"/>
          <w:sz w:val="24"/>
          <w:szCs w:val="24"/>
          <w:lang w:val="en-GB" w:eastAsia="en-GB"/>
          <w14:ligatures w14:val="standardContextual"/>
        </w:rPr>
      </w:pPr>
      <w:hyperlink w:anchor="_Toc156056094" w:history="1">
        <w:r w:rsidRPr="00E07D6A">
          <w:rPr>
            <w:rStyle w:val="Hyperlink"/>
            <w:noProof/>
          </w:rPr>
          <w:t>Figure 7: Plugins required for using Mass in Unreal Engine 5</w:t>
        </w:r>
        <w:r>
          <w:rPr>
            <w:noProof/>
            <w:webHidden/>
          </w:rPr>
          <w:tab/>
        </w:r>
        <w:r>
          <w:rPr>
            <w:noProof/>
            <w:webHidden/>
          </w:rPr>
          <w:fldChar w:fldCharType="begin"/>
        </w:r>
        <w:r>
          <w:rPr>
            <w:noProof/>
            <w:webHidden/>
          </w:rPr>
          <w:instrText xml:space="preserve"> PAGEREF _Toc156056094 \h </w:instrText>
        </w:r>
        <w:r>
          <w:rPr>
            <w:noProof/>
            <w:webHidden/>
          </w:rPr>
        </w:r>
        <w:r>
          <w:rPr>
            <w:noProof/>
            <w:webHidden/>
          </w:rPr>
          <w:fldChar w:fldCharType="separate"/>
        </w:r>
        <w:r>
          <w:rPr>
            <w:noProof/>
            <w:webHidden/>
          </w:rPr>
          <w:t>19</w:t>
        </w:r>
        <w:r>
          <w:rPr>
            <w:noProof/>
            <w:webHidden/>
          </w:rPr>
          <w:fldChar w:fldCharType="end"/>
        </w:r>
      </w:hyperlink>
    </w:p>
    <w:p w14:paraId="216EDF5B" w14:textId="6A8DFBEF" w:rsidR="00120E2F" w:rsidRDefault="00120E2F">
      <w:pPr>
        <w:pStyle w:val="TableofFigures"/>
        <w:tabs>
          <w:tab w:val="right" w:leader="dot" w:pos="9350"/>
        </w:tabs>
        <w:rPr>
          <w:noProof/>
          <w:kern w:val="2"/>
          <w:sz w:val="24"/>
          <w:szCs w:val="24"/>
          <w:lang w:val="en-GB" w:eastAsia="en-GB"/>
          <w14:ligatures w14:val="standardContextual"/>
        </w:rPr>
      </w:pPr>
      <w:hyperlink w:anchor="_Toc156056095" w:history="1">
        <w:r w:rsidRPr="00E07D6A">
          <w:rPr>
            <w:rStyle w:val="Hyperlink"/>
            <w:noProof/>
          </w:rPr>
          <w:t>Figure 8: Example of a mass spawner configuration</w:t>
        </w:r>
        <w:r>
          <w:rPr>
            <w:noProof/>
            <w:webHidden/>
          </w:rPr>
          <w:tab/>
        </w:r>
        <w:r>
          <w:rPr>
            <w:noProof/>
            <w:webHidden/>
          </w:rPr>
          <w:fldChar w:fldCharType="begin"/>
        </w:r>
        <w:r>
          <w:rPr>
            <w:noProof/>
            <w:webHidden/>
          </w:rPr>
          <w:instrText xml:space="preserve"> PAGEREF _Toc156056095 \h </w:instrText>
        </w:r>
        <w:r>
          <w:rPr>
            <w:noProof/>
            <w:webHidden/>
          </w:rPr>
        </w:r>
        <w:r>
          <w:rPr>
            <w:noProof/>
            <w:webHidden/>
          </w:rPr>
          <w:fldChar w:fldCharType="separate"/>
        </w:r>
        <w:r>
          <w:rPr>
            <w:noProof/>
            <w:webHidden/>
          </w:rPr>
          <w:t>21</w:t>
        </w:r>
        <w:r>
          <w:rPr>
            <w:noProof/>
            <w:webHidden/>
          </w:rPr>
          <w:fldChar w:fldCharType="end"/>
        </w:r>
      </w:hyperlink>
    </w:p>
    <w:p w14:paraId="357B781B" w14:textId="52755BAD" w:rsidR="00120E2F" w:rsidRDefault="00120E2F">
      <w:pPr>
        <w:pStyle w:val="TableofFigures"/>
        <w:tabs>
          <w:tab w:val="right" w:leader="dot" w:pos="9350"/>
        </w:tabs>
        <w:rPr>
          <w:noProof/>
          <w:kern w:val="2"/>
          <w:sz w:val="24"/>
          <w:szCs w:val="24"/>
          <w:lang w:val="en-GB" w:eastAsia="en-GB"/>
          <w14:ligatures w14:val="standardContextual"/>
        </w:rPr>
      </w:pPr>
      <w:hyperlink w:anchor="_Toc156056096" w:history="1">
        <w:r w:rsidRPr="00E07D6A">
          <w:rPr>
            <w:rStyle w:val="Hyperlink"/>
            <w:noProof/>
          </w:rPr>
          <w:t>Figure 9: Example of an EntityConfig data asset configuration</w:t>
        </w:r>
        <w:r>
          <w:rPr>
            <w:noProof/>
            <w:webHidden/>
          </w:rPr>
          <w:tab/>
        </w:r>
        <w:r>
          <w:rPr>
            <w:noProof/>
            <w:webHidden/>
          </w:rPr>
          <w:fldChar w:fldCharType="begin"/>
        </w:r>
        <w:r>
          <w:rPr>
            <w:noProof/>
            <w:webHidden/>
          </w:rPr>
          <w:instrText xml:space="preserve"> PAGEREF _Toc156056096 \h </w:instrText>
        </w:r>
        <w:r>
          <w:rPr>
            <w:noProof/>
            <w:webHidden/>
          </w:rPr>
        </w:r>
        <w:r>
          <w:rPr>
            <w:noProof/>
            <w:webHidden/>
          </w:rPr>
          <w:fldChar w:fldCharType="separate"/>
        </w:r>
        <w:r>
          <w:rPr>
            <w:noProof/>
            <w:webHidden/>
          </w:rPr>
          <w:t>21</w:t>
        </w:r>
        <w:r>
          <w:rPr>
            <w:noProof/>
            <w:webHidden/>
          </w:rPr>
          <w:fldChar w:fldCharType="end"/>
        </w:r>
      </w:hyperlink>
    </w:p>
    <w:p w14:paraId="5CBB79AD" w14:textId="24673877" w:rsidR="00120E2F" w:rsidRDefault="00120E2F">
      <w:pPr>
        <w:pStyle w:val="TableofFigures"/>
        <w:tabs>
          <w:tab w:val="right" w:leader="dot" w:pos="9350"/>
        </w:tabs>
        <w:rPr>
          <w:noProof/>
          <w:kern w:val="2"/>
          <w:sz w:val="24"/>
          <w:szCs w:val="24"/>
          <w:lang w:val="en-GB" w:eastAsia="en-GB"/>
          <w14:ligatures w14:val="standardContextual"/>
        </w:rPr>
      </w:pPr>
      <w:hyperlink w:anchor="_Toc156056097" w:history="1">
        <w:r w:rsidRPr="00E07D6A">
          <w:rPr>
            <w:rStyle w:val="Hyperlink"/>
            <w:noProof/>
          </w:rPr>
          <w:t>Figure 10: Visualization trait configuration</w:t>
        </w:r>
        <w:r>
          <w:rPr>
            <w:noProof/>
            <w:webHidden/>
          </w:rPr>
          <w:tab/>
        </w:r>
        <w:r>
          <w:rPr>
            <w:noProof/>
            <w:webHidden/>
          </w:rPr>
          <w:fldChar w:fldCharType="begin"/>
        </w:r>
        <w:r>
          <w:rPr>
            <w:noProof/>
            <w:webHidden/>
          </w:rPr>
          <w:instrText xml:space="preserve"> PAGEREF _Toc156056097 \h </w:instrText>
        </w:r>
        <w:r>
          <w:rPr>
            <w:noProof/>
            <w:webHidden/>
          </w:rPr>
        </w:r>
        <w:r>
          <w:rPr>
            <w:noProof/>
            <w:webHidden/>
          </w:rPr>
          <w:fldChar w:fldCharType="separate"/>
        </w:r>
        <w:r>
          <w:rPr>
            <w:noProof/>
            <w:webHidden/>
          </w:rPr>
          <w:t>27</w:t>
        </w:r>
        <w:r>
          <w:rPr>
            <w:noProof/>
            <w:webHidden/>
          </w:rPr>
          <w:fldChar w:fldCharType="end"/>
        </w:r>
      </w:hyperlink>
    </w:p>
    <w:p w14:paraId="1F37C1D5" w14:textId="668C3EDD" w:rsidR="00120E2F" w:rsidRDefault="00120E2F">
      <w:pPr>
        <w:pStyle w:val="TableofFigures"/>
        <w:tabs>
          <w:tab w:val="left" w:pos="3964"/>
          <w:tab w:val="right" w:leader="dot" w:pos="9350"/>
        </w:tabs>
        <w:rPr>
          <w:noProof/>
          <w:kern w:val="2"/>
          <w:sz w:val="24"/>
          <w:szCs w:val="24"/>
          <w:lang w:val="en-GB" w:eastAsia="en-GB"/>
          <w14:ligatures w14:val="standardContextual"/>
        </w:rPr>
      </w:pPr>
      <w:hyperlink w:anchor="_Toc156056098" w:history="1">
        <w:r w:rsidRPr="00E07D6A">
          <w:rPr>
            <w:rStyle w:val="Hyperlink"/>
            <w:noProof/>
          </w:rPr>
          <w:t>Figure 11: Draw call amount with old model</w:t>
        </w:r>
        <w:r>
          <w:rPr>
            <w:noProof/>
            <w:kern w:val="2"/>
            <w:sz w:val="24"/>
            <w:szCs w:val="24"/>
            <w:lang w:val="en-GB" w:eastAsia="en-GB"/>
            <w14:ligatures w14:val="standardContextual"/>
          </w:rPr>
          <w:tab/>
        </w:r>
        <w:r w:rsidRPr="00E07D6A">
          <w:rPr>
            <w:rStyle w:val="Hyperlink"/>
            <w:noProof/>
          </w:rPr>
          <w:t xml:space="preserve">  Figure 12: Draw call amount with new model</w:t>
        </w:r>
        <w:r>
          <w:rPr>
            <w:noProof/>
            <w:webHidden/>
          </w:rPr>
          <w:tab/>
        </w:r>
        <w:r>
          <w:rPr>
            <w:noProof/>
            <w:webHidden/>
          </w:rPr>
          <w:fldChar w:fldCharType="begin"/>
        </w:r>
        <w:r>
          <w:rPr>
            <w:noProof/>
            <w:webHidden/>
          </w:rPr>
          <w:instrText xml:space="preserve"> PAGEREF _Toc156056098 \h </w:instrText>
        </w:r>
        <w:r>
          <w:rPr>
            <w:noProof/>
            <w:webHidden/>
          </w:rPr>
        </w:r>
        <w:r>
          <w:rPr>
            <w:noProof/>
            <w:webHidden/>
          </w:rPr>
          <w:fldChar w:fldCharType="separate"/>
        </w:r>
        <w:r>
          <w:rPr>
            <w:noProof/>
            <w:webHidden/>
          </w:rPr>
          <w:t>28</w:t>
        </w:r>
        <w:r>
          <w:rPr>
            <w:noProof/>
            <w:webHidden/>
          </w:rPr>
          <w:fldChar w:fldCharType="end"/>
        </w:r>
      </w:hyperlink>
    </w:p>
    <w:p w14:paraId="3913D601" w14:textId="388F4558" w:rsidR="00120E2F" w:rsidRDefault="00120E2F">
      <w:pPr>
        <w:pStyle w:val="TableofFigures"/>
        <w:tabs>
          <w:tab w:val="right" w:leader="dot" w:pos="9350"/>
        </w:tabs>
        <w:rPr>
          <w:noProof/>
          <w:kern w:val="2"/>
          <w:sz w:val="24"/>
          <w:szCs w:val="24"/>
          <w:lang w:val="en-GB" w:eastAsia="en-GB"/>
          <w14:ligatures w14:val="standardContextual"/>
        </w:rPr>
      </w:pPr>
      <w:hyperlink w:anchor="_Toc156056099" w:history="1">
        <w:r w:rsidRPr="00E07D6A">
          <w:rPr>
            <w:rStyle w:val="Hyperlink"/>
            <w:noProof/>
          </w:rPr>
          <w:t>Figure 13: LOD Settings after generating an LOD settings asset</w:t>
        </w:r>
        <w:r>
          <w:rPr>
            <w:noProof/>
            <w:webHidden/>
          </w:rPr>
          <w:tab/>
        </w:r>
        <w:r>
          <w:rPr>
            <w:noProof/>
            <w:webHidden/>
          </w:rPr>
          <w:fldChar w:fldCharType="begin"/>
        </w:r>
        <w:r>
          <w:rPr>
            <w:noProof/>
            <w:webHidden/>
          </w:rPr>
          <w:instrText xml:space="preserve"> PAGEREF _Toc156056099 \h </w:instrText>
        </w:r>
        <w:r>
          <w:rPr>
            <w:noProof/>
            <w:webHidden/>
          </w:rPr>
        </w:r>
        <w:r>
          <w:rPr>
            <w:noProof/>
            <w:webHidden/>
          </w:rPr>
          <w:fldChar w:fldCharType="separate"/>
        </w:r>
        <w:r>
          <w:rPr>
            <w:noProof/>
            <w:webHidden/>
          </w:rPr>
          <w:t>29</w:t>
        </w:r>
        <w:r>
          <w:rPr>
            <w:noProof/>
            <w:webHidden/>
          </w:rPr>
          <w:fldChar w:fldCharType="end"/>
        </w:r>
      </w:hyperlink>
    </w:p>
    <w:p w14:paraId="4905C518" w14:textId="14B68600" w:rsidR="00120E2F" w:rsidRDefault="00120E2F">
      <w:pPr>
        <w:pStyle w:val="TableofFigures"/>
        <w:tabs>
          <w:tab w:val="right" w:leader="dot" w:pos="9350"/>
        </w:tabs>
        <w:rPr>
          <w:noProof/>
          <w:kern w:val="2"/>
          <w:sz w:val="24"/>
          <w:szCs w:val="24"/>
          <w:lang w:val="en-GB" w:eastAsia="en-GB"/>
          <w14:ligatures w14:val="standardContextual"/>
        </w:rPr>
      </w:pPr>
      <w:hyperlink w:anchor="_Toc156056100" w:history="1">
        <w:r w:rsidRPr="00E07D6A">
          <w:rPr>
            <w:rStyle w:val="Hyperlink"/>
            <w:noProof/>
          </w:rPr>
          <w:t>Figure 14: Visualization of the octree, the blue boxes represent the nodes of the tree</w:t>
        </w:r>
        <w:r>
          <w:rPr>
            <w:noProof/>
            <w:webHidden/>
          </w:rPr>
          <w:tab/>
        </w:r>
        <w:r>
          <w:rPr>
            <w:noProof/>
            <w:webHidden/>
          </w:rPr>
          <w:fldChar w:fldCharType="begin"/>
        </w:r>
        <w:r>
          <w:rPr>
            <w:noProof/>
            <w:webHidden/>
          </w:rPr>
          <w:instrText xml:space="preserve"> PAGEREF _Toc156056100 \h </w:instrText>
        </w:r>
        <w:r>
          <w:rPr>
            <w:noProof/>
            <w:webHidden/>
          </w:rPr>
        </w:r>
        <w:r>
          <w:rPr>
            <w:noProof/>
            <w:webHidden/>
          </w:rPr>
          <w:fldChar w:fldCharType="separate"/>
        </w:r>
        <w:r>
          <w:rPr>
            <w:noProof/>
            <w:webHidden/>
          </w:rPr>
          <w:t>31</w:t>
        </w:r>
        <w:r>
          <w:rPr>
            <w:noProof/>
            <w:webHidden/>
          </w:rPr>
          <w:fldChar w:fldCharType="end"/>
        </w:r>
      </w:hyperlink>
    </w:p>
    <w:p w14:paraId="7D6716A9" w14:textId="3B7AF479" w:rsidR="00120E2F" w:rsidRDefault="00120E2F">
      <w:pPr>
        <w:pStyle w:val="TableofFigures"/>
        <w:tabs>
          <w:tab w:val="right" w:leader="dot" w:pos="9350"/>
        </w:tabs>
        <w:rPr>
          <w:noProof/>
          <w:kern w:val="2"/>
          <w:sz w:val="24"/>
          <w:szCs w:val="24"/>
          <w:lang w:val="en-GB" w:eastAsia="en-GB"/>
          <w14:ligatures w14:val="standardContextual"/>
        </w:rPr>
      </w:pPr>
      <w:hyperlink w:anchor="_Toc156056101" w:history="1">
        <w:r w:rsidRPr="00E07D6A">
          <w:rPr>
            <w:rStyle w:val="Hyperlink"/>
            <w:noProof/>
          </w:rPr>
          <w:t>Figure 16: Screenshot from within Unreal Insights to show the amount of frame time the animations take</w:t>
        </w:r>
        <w:r>
          <w:rPr>
            <w:noProof/>
            <w:webHidden/>
          </w:rPr>
          <w:tab/>
        </w:r>
        <w:r>
          <w:rPr>
            <w:noProof/>
            <w:webHidden/>
          </w:rPr>
          <w:fldChar w:fldCharType="begin"/>
        </w:r>
        <w:r>
          <w:rPr>
            <w:noProof/>
            <w:webHidden/>
          </w:rPr>
          <w:instrText xml:space="preserve"> PAGEREF _Toc156056101 \h </w:instrText>
        </w:r>
        <w:r>
          <w:rPr>
            <w:noProof/>
            <w:webHidden/>
          </w:rPr>
        </w:r>
        <w:r>
          <w:rPr>
            <w:noProof/>
            <w:webHidden/>
          </w:rPr>
          <w:fldChar w:fldCharType="separate"/>
        </w:r>
        <w:r>
          <w:rPr>
            <w:noProof/>
            <w:webHidden/>
          </w:rPr>
          <w:t>33</w:t>
        </w:r>
        <w:r>
          <w:rPr>
            <w:noProof/>
            <w:webHidden/>
          </w:rPr>
          <w:fldChar w:fldCharType="end"/>
        </w:r>
      </w:hyperlink>
    </w:p>
    <w:p w14:paraId="76DD55A4" w14:textId="31F74B25" w:rsidR="00120E2F" w:rsidRDefault="00120E2F">
      <w:pPr>
        <w:pStyle w:val="TableofFigures"/>
        <w:tabs>
          <w:tab w:val="right" w:leader="dot" w:pos="9350"/>
        </w:tabs>
        <w:rPr>
          <w:noProof/>
          <w:kern w:val="2"/>
          <w:sz w:val="24"/>
          <w:szCs w:val="24"/>
          <w:lang w:val="en-GB" w:eastAsia="en-GB"/>
          <w14:ligatures w14:val="standardContextual"/>
        </w:rPr>
      </w:pPr>
      <w:hyperlink w:anchor="_Toc156056102" w:history="1">
        <w:r w:rsidRPr="00E07D6A">
          <w:rPr>
            <w:rStyle w:val="Hyperlink"/>
            <w:noProof/>
          </w:rPr>
          <w:t>Figure 17: Creation of the animation sharing manager</w:t>
        </w:r>
        <w:r>
          <w:rPr>
            <w:noProof/>
            <w:webHidden/>
          </w:rPr>
          <w:tab/>
        </w:r>
        <w:r>
          <w:rPr>
            <w:noProof/>
            <w:webHidden/>
          </w:rPr>
          <w:fldChar w:fldCharType="begin"/>
        </w:r>
        <w:r>
          <w:rPr>
            <w:noProof/>
            <w:webHidden/>
          </w:rPr>
          <w:instrText xml:space="preserve"> PAGEREF _Toc156056102 \h </w:instrText>
        </w:r>
        <w:r>
          <w:rPr>
            <w:noProof/>
            <w:webHidden/>
          </w:rPr>
        </w:r>
        <w:r>
          <w:rPr>
            <w:noProof/>
            <w:webHidden/>
          </w:rPr>
          <w:fldChar w:fldCharType="separate"/>
        </w:r>
        <w:r>
          <w:rPr>
            <w:noProof/>
            <w:webHidden/>
          </w:rPr>
          <w:t>33</w:t>
        </w:r>
        <w:r>
          <w:rPr>
            <w:noProof/>
            <w:webHidden/>
          </w:rPr>
          <w:fldChar w:fldCharType="end"/>
        </w:r>
      </w:hyperlink>
    </w:p>
    <w:p w14:paraId="242B6559" w14:textId="65E4D352" w:rsidR="00120E2F" w:rsidRDefault="00120E2F">
      <w:pPr>
        <w:pStyle w:val="TableofFigures"/>
        <w:tabs>
          <w:tab w:val="right" w:leader="dot" w:pos="9350"/>
        </w:tabs>
        <w:rPr>
          <w:noProof/>
          <w:kern w:val="2"/>
          <w:sz w:val="24"/>
          <w:szCs w:val="24"/>
          <w:lang w:val="en-GB" w:eastAsia="en-GB"/>
          <w14:ligatures w14:val="standardContextual"/>
        </w:rPr>
      </w:pPr>
      <w:hyperlink w:anchor="_Toc156056103" w:history="1">
        <w:r w:rsidRPr="00E07D6A">
          <w:rPr>
            <w:rStyle w:val="Hyperlink"/>
            <w:noProof/>
          </w:rPr>
          <w:t>Figure 18: Configuration of the AnimationSharingSetup asset</w:t>
        </w:r>
        <w:r>
          <w:rPr>
            <w:noProof/>
            <w:webHidden/>
          </w:rPr>
          <w:tab/>
        </w:r>
        <w:r>
          <w:rPr>
            <w:noProof/>
            <w:webHidden/>
          </w:rPr>
          <w:fldChar w:fldCharType="begin"/>
        </w:r>
        <w:r>
          <w:rPr>
            <w:noProof/>
            <w:webHidden/>
          </w:rPr>
          <w:instrText xml:space="preserve"> PAGEREF _Toc156056103 \h </w:instrText>
        </w:r>
        <w:r>
          <w:rPr>
            <w:noProof/>
            <w:webHidden/>
          </w:rPr>
        </w:r>
        <w:r>
          <w:rPr>
            <w:noProof/>
            <w:webHidden/>
          </w:rPr>
          <w:fldChar w:fldCharType="separate"/>
        </w:r>
        <w:r>
          <w:rPr>
            <w:noProof/>
            <w:webHidden/>
          </w:rPr>
          <w:t>34</w:t>
        </w:r>
        <w:r>
          <w:rPr>
            <w:noProof/>
            <w:webHidden/>
          </w:rPr>
          <w:fldChar w:fldCharType="end"/>
        </w:r>
      </w:hyperlink>
    </w:p>
    <w:p w14:paraId="2FDBC90C" w14:textId="6EE86E61" w:rsidR="00120E2F" w:rsidRDefault="00120E2F">
      <w:pPr>
        <w:pStyle w:val="TableofFigures"/>
        <w:tabs>
          <w:tab w:val="right" w:leader="dot" w:pos="9350"/>
        </w:tabs>
        <w:rPr>
          <w:noProof/>
          <w:kern w:val="2"/>
          <w:sz w:val="24"/>
          <w:szCs w:val="24"/>
          <w:lang w:val="en-GB" w:eastAsia="en-GB"/>
          <w14:ligatures w14:val="standardContextual"/>
        </w:rPr>
      </w:pPr>
      <w:hyperlink w:anchor="_Toc156056104" w:history="1">
        <w:r w:rsidRPr="00E07D6A">
          <w:rPr>
            <w:rStyle w:val="Hyperlink"/>
            <w:noProof/>
          </w:rPr>
          <w:t>Figure 19: Registering and unregistering the actor with the animation sharing manager</w:t>
        </w:r>
        <w:r>
          <w:rPr>
            <w:noProof/>
            <w:webHidden/>
          </w:rPr>
          <w:tab/>
        </w:r>
        <w:r>
          <w:rPr>
            <w:noProof/>
            <w:webHidden/>
          </w:rPr>
          <w:fldChar w:fldCharType="begin"/>
        </w:r>
        <w:r>
          <w:rPr>
            <w:noProof/>
            <w:webHidden/>
          </w:rPr>
          <w:instrText xml:space="preserve"> PAGEREF _Toc156056104 \h </w:instrText>
        </w:r>
        <w:r>
          <w:rPr>
            <w:noProof/>
            <w:webHidden/>
          </w:rPr>
        </w:r>
        <w:r>
          <w:rPr>
            <w:noProof/>
            <w:webHidden/>
          </w:rPr>
          <w:fldChar w:fldCharType="separate"/>
        </w:r>
        <w:r>
          <w:rPr>
            <w:noProof/>
            <w:webHidden/>
          </w:rPr>
          <w:t>34</w:t>
        </w:r>
        <w:r>
          <w:rPr>
            <w:noProof/>
            <w:webHidden/>
          </w:rPr>
          <w:fldChar w:fldCharType="end"/>
        </w:r>
      </w:hyperlink>
    </w:p>
    <w:p w14:paraId="1DBC904D" w14:textId="6CF480CD" w:rsidR="00120E2F" w:rsidRDefault="00120E2F">
      <w:pPr>
        <w:pStyle w:val="TableofFigures"/>
        <w:tabs>
          <w:tab w:val="right" w:leader="dot" w:pos="9350"/>
        </w:tabs>
        <w:rPr>
          <w:noProof/>
          <w:kern w:val="2"/>
          <w:sz w:val="24"/>
          <w:szCs w:val="24"/>
          <w:lang w:val="en-GB" w:eastAsia="en-GB"/>
          <w14:ligatures w14:val="standardContextual"/>
        </w:rPr>
      </w:pPr>
      <w:hyperlink w:anchor="_Toc156056105" w:history="1">
        <w:r w:rsidRPr="00E07D6A">
          <w:rPr>
            <w:rStyle w:val="Hyperlink"/>
            <w:noProof/>
          </w:rPr>
          <w:t>Figure 20: Screenshot from within Unreal Insights showing how component ticks are not grouped</w:t>
        </w:r>
        <w:r>
          <w:rPr>
            <w:noProof/>
            <w:webHidden/>
          </w:rPr>
          <w:tab/>
        </w:r>
        <w:r>
          <w:rPr>
            <w:noProof/>
            <w:webHidden/>
          </w:rPr>
          <w:fldChar w:fldCharType="begin"/>
        </w:r>
        <w:r>
          <w:rPr>
            <w:noProof/>
            <w:webHidden/>
          </w:rPr>
          <w:instrText xml:space="preserve"> PAGEREF _Toc156056105 \h </w:instrText>
        </w:r>
        <w:r>
          <w:rPr>
            <w:noProof/>
            <w:webHidden/>
          </w:rPr>
        </w:r>
        <w:r>
          <w:rPr>
            <w:noProof/>
            <w:webHidden/>
          </w:rPr>
          <w:fldChar w:fldCharType="separate"/>
        </w:r>
        <w:r>
          <w:rPr>
            <w:noProof/>
            <w:webHidden/>
          </w:rPr>
          <w:t>35</w:t>
        </w:r>
        <w:r>
          <w:rPr>
            <w:noProof/>
            <w:webHidden/>
          </w:rPr>
          <w:fldChar w:fldCharType="end"/>
        </w:r>
      </w:hyperlink>
    </w:p>
    <w:p w14:paraId="7D63AB72" w14:textId="65F8A3A0" w:rsidR="007D57B3" w:rsidRDefault="007D57B3" w:rsidP="007D57B3">
      <w:pPr>
        <w:spacing w:line="240" w:lineRule="auto"/>
      </w:pPr>
      <w:r>
        <w:fldChar w:fldCharType="end"/>
      </w:r>
    </w:p>
    <w:p w14:paraId="73B53570" w14:textId="77777777" w:rsidR="007D57B3" w:rsidRDefault="007D57B3" w:rsidP="007D57B3">
      <w:pPr>
        <w:pStyle w:val="Heading2"/>
      </w:pPr>
      <w:r>
        <w:t>Code Snippets</w:t>
      </w:r>
    </w:p>
    <w:p w14:paraId="20584EB1" w14:textId="27BBBA43" w:rsidR="00120E2F" w:rsidRDefault="007D57B3">
      <w:pPr>
        <w:pStyle w:val="TableofFigures"/>
        <w:tabs>
          <w:tab w:val="right" w:leader="dot" w:pos="9350"/>
        </w:tabs>
        <w:rPr>
          <w:noProof/>
          <w:kern w:val="2"/>
          <w:sz w:val="24"/>
          <w:szCs w:val="24"/>
          <w:lang w:val="en-GB" w:eastAsia="en-GB"/>
          <w14:ligatures w14:val="standardContextual"/>
        </w:rPr>
      </w:pPr>
      <w:r>
        <w:fldChar w:fldCharType="begin"/>
      </w:r>
      <w:r>
        <w:instrText xml:space="preserve"> TOC \h \z \c "Code snippet" </w:instrText>
      </w:r>
      <w:r>
        <w:fldChar w:fldCharType="separate"/>
      </w:r>
      <w:hyperlink w:anchor="_Toc156056106" w:history="1">
        <w:r w:rsidR="00120E2F" w:rsidRPr="00521E71">
          <w:rPr>
            <w:rStyle w:val="Hyperlink"/>
            <w:noProof/>
          </w:rPr>
          <w:t>Code snippet 1: Acquiring the closest target</w:t>
        </w:r>
        <w:r w:rsidR="00120E2F">
          <w:rPr>
            <w:noProof/>
            <w:webHidden/>
          </w:rPr>
          <w:tab/>
        </w:r>
        <w:r w:rsidR="00120E2F">
          <w:rPr>
            <w:noProof/>
            <w:webHidden/>
          </w:rPr>
          <w:fldChar w:fldCharType="begin"/>
        </w:r>
        <w:r w:rsidR="00120E2F">
          <w:rPr>
            <w:noProof/>
            <w:webHidden/>
          </w:rPr>
          <w:instrText xml:space="preserve"> PAGEREF _Toc156056106 \h </w:instrText>
        </w:r>
        <w:r w:rsidR="00120E2F">
          <w:rPr>
            <w:noProof/>
            <w:webHidden/>
          </w:rPr>
        </w:r>
        <w:r w:rsidR="00120E2F">
          <w:rPr>
            <w:noProof/>
            <w:webHidden/>
          </w:rPr>
          <w:fldChar w:fldCharType="separate"/>
        </w:r>
        <w:r w:rsidR="00120E2F">
          <w:rPr>
            <w:noProof/>
            <w:webHidden/>
          </w:rPr>
          <w:t>17</w:t>
        </w:r>
        <w:r w:rsidR="00120E2F">
          <w:rPr>
            <w:noProof/>
            <w:webHidden/>
          </w:rPr>
          <w:fldChar w:fldCharType="end"/>
        </w:r>
      </w:hyperlink>
    </w:p>
    <w:p w14:paraId="76CFA92D" w14:textId="23194F64" w:rsidR="00120E2F" w:rsidRDefault="00120E2F">
      <w:pPr>
        <w:pStyle w:val="TableofFigures"/>
        <w:tabs>
          <w:tab w:val="right" w:leader="dot" w:pos="9350"/>
        </w:tabs>
        <w:rPr>
          <w:noProof/>
          <w:kern w:val="2"/>
          <w:sz w:val="24"/>
          <w:szCs w:val="24"/>
          <w:lang w:val="en-GB" w:eastAsia="en-GB"/>
          <w14:ligatures w14:val="standardContextual"/>
        </w:rPr>
      </w:pPr>
      <w:hyperlink w:anchor="_Toc156056107" w:history="1">
        <w:r w:rsidRPr="00521E71">
          <w:rPr>
            <w:rStyle w:val="Hyperlink"/>
            <w:noProof/>
            <w:lang w:val="fr-BE"/>
          </w:rPr>
          <w:t xml:space="preserve">Code snippet 2: FArmyIdFragment definition. </w:t>
        </w:r>
        <w:r w:rsidRPr="00521E71">
          <w:rPr>
            <w:rStyle w:val="Hyperlink"/>
            <w:noProof/>
            <w:lang w:val="en-GB"/>
          </w:rPr>
          <w:t>This is a simple example of how to define a fragment</w:t>
        </w:r>
        <w:r>
          <w:rPr>
            <w:noProof/>
            <w:webHidden/>
          </w:rPr>
          <w:tab/>
        </w:r>
        <w:r>
          <w:rPr>
            <w:noProof/>
            <w:webHidden/>
          </w:rPr>
          <w:fldChar w:fldCharType="begin"/>
        </w:r>
        <w:r>
          <w:rPr>
            <w:noProof/>
            <w:webHidden/>
          </w:rPr>
          <w:instrText xml:space="preserve"> PAGEREF _Toc156056107 \h </w:instrText>
        </w:r>
        <w:r>
          <w:rPr>
            <w:noProof/>
            <w:webHidden/>
          </w:rPr>
        </w:r>
        <w:r>
          <w:rPr>
            <w:noProof/>
            <w:webHidden/>
          </w:rPr>
          <w:fldChar w:fldCharType="separate"/>
        </w:r>
        <w:r>
          <w:rPr>
            <w:noProof/>
            <w:webHidden/>
          </w:rPr>
          <w:t>22</w:t>
        </w:r>
        <w:r>
          <w:rPr>
            <w:noProof/>
            <w:webHidden/>
          </w:rPr>
          <w:fldChar w:fldCharType="end"/>
        </w:r>
      </w:hyperlink>
    </w:p>
    <w:p w14:paraId="179A0B20" w14:textId="71CB7D99" w:rsidR="00120E2F" w:rsidRDefault="00120E2F">
      <w:pPr>
        <w:pStyle w:val="TableofFigures"/>
        <w:tabs>
          <w:tab w:val="right" w:leader="dot" w:pos="9350"/>
        </w:tabs>
        <w:rPr>
          <w:noProof/>
          <w:kern w:val="2"/>
          <w:sz w:val="24"/>
          <w:szCs w:val="24"/>
          <w:lang w:val="en-GB" w:eastAsia="en-GB"/>
          <w14:ligatures w14:val="standardContextual"/>
        </w:rPr>
      </w:pPr>
      <w:hyperlink w:anchor="_Toc156056108" w:history="1">
        <w:r w:rsidRPr="00521E71">
          <w:rPr>
            <w:rStyle w:val="Hyperlink"/>
            <w:noProof/>
          </w:rPr>
          <w:t>Code snippet 3: TargetAcquisitionProcessor Execute functionality. A more complex example of a processor</w:t>
        </w:r>
        <w:r>
          <w:rPr>
            <w:noProof/>
            <w:webHidden/>
          </w:rPr>
          <w:tab/>
        </w:r>
        <w:r>
          <w:rPr>
            <w:noProof/>
            <w:webHidden/>
          </w:rPr>
          <w:fldChar w:fldCharType="begin"/>
        </w:r>
        <w:r>
          <w:rPr>
            <w:noProof/>
            <w:webHidden/>
          </w:rPr>
          <w:instrText xml:space="preserve"> PAGEREF _Toc156056108 \h </w:instrText>
        </w:r>
        <w:r>
          <w:rPr>
            <w:noProof/>
            <w:webHidden/>
          </w:rPr>
        </w:r>
        <w:r>
          <w:rPr>
            <w:noProof/>
            <w:webHidden/>
          </w:rPr>
          <w:fldChar w:fldCharType="separate"/>
        </w:r>
        <w:r>
          <w:rPr>
            <w:noProof/>
            <w:webHidden/>
          </w:rPr>
          <w:t>23</w:t>
        </w:r>
        <w:r>
          <w:rPr>
            <w:noProof/>
            <w:webHidden/>
          </w:rPr>
          <w:fldChar w:fldCharType="end"/>
        </w:r>
      </w:hyperlink>
    </w:p>
    <w:p w14:paraId="0BA99422" w14:textId="14303B6E" w:rsidR="00120E2F" w:rsidRDefault="00120E2F">
      <w:pPr>
        <w:pStyle w:val="TableofFigures"/>
        <w:tabs>
          <w:tab w:val="right" w:leader="dot" w:pos="9350"/>
        </w:tabs>
        <w:rPr>
          <w:noProof/>
          <w:kern w:val="2"/>
          <w:sz w:val="24"/>
          <w:szCs w:val="24"/>
          <w:lang w:val="en-GB" w:eastAsia="en-GB"/>
          <w14:ligatures w14:val="standardContextual"/>
        </w:rPr>
      </w:pPr>
      <w:hyperlink w:anchor="_Toc156056109" w:history="1">
        <w:r w:rsidRPr="00521E71">
          <w:rPr>
            <w:rStyle w:val="Hyperlink"/>
            <w:noProof/>
          </w:rPr>
          <w:t>Code snippet 4: Navigation mesh pathfinding in the navigation processor Execute function</w:t>
        </w:r>
        <w:r>
          <w:rPr>
            <w:noProof/>
            <w:webHidden/>
          </w:rPr>
          <w:tab/>
        </w:r>
        <w:r>
          <w:rPr>
            <w:noProof/>
            <w:webHidden/>
          </w:rPr>
          <w:fldChar w:fldCharType="begin"/>
        </w:r>
        <w:r>
          <w:rPr>
            <w:noProof/>
            <w:webHidden/>
          </w:rPr>
          <w:instrText xml:space="preserve"> PAGEREF _Toc156056109 \h </w:instrText>
        </w:r>
        <w:r>
          <w:rPr>
            <w:noProof/>
            <w:webHidden/>
          </w:rPr>
        </w:r>
        <w:r>
          <w:rPr>
            <w:noProof/>
            <w:webHidden/>
          </w:rPr>
          <w:fldChar w:fldCharType="separate"/>
        </w:r>
        <w:r>
          <w:rPr>
            <w:noProof/>
            <w:webHidden/>
          </w:rPr>
          <w:t>24</w:t>
        </w:r>
        <w:r>
          <w:rPr>
            <w:noProof/>
            <w:webHidden/>
          </w:rPr>
          <w:fldChar w:fldCharType="end"/>
        </w:r>
      </w:hyperlink>
    </w:p>
    <w:p w14:paraId="03A49719" w14:textId="62087B2A" w:rsidR="00120E2F" w:rsidRDefault="00120E2F">
      <w:pPr>
        <w:pStyle w:val="TableofFigures"/>
        <w:tabs>
          <w:tab w:val="right" w:leader="dot" w:pos="9350"/>
        </w:tabs>
        <w:rPr>
          <w:noProof/>
          <w:kern w:val="2"/>
          <w:sz w:val="24"/>
          <w:szCs w:val="24"/>
          <w:lang w:val="en-GB" w:eastAsia="en-GB"/>
          <w14:ligatures w14:val="standardContextual"/>
        </w:rPr>
      </w:pPr>
      <w:hyperlink w:anchor="_Toc156056110" w:history="1">
        <w:r w:rsidRPr="00521E71">
          <w:rPr>
            <w:rStyle w:val="Hyperlink"/>
            <w:noProof/>
          </w:rPr>
          <w:t>Code snippet 5: Attack parameters shared fragment definition</w:t>
        </w:r>
        <w:r>
          <w:rPr>
            <w:noProof/>
            <w:webHidden/>
          </w:rPr>
          <w:tab/>
        </w:r>
        <w:r>
          <w:rPr>
            <w:noProof/>
            <w:webHidden/>
          </w:rPr>
          <w:fldChar w:fldCharType="begin"/>
        </w:r>
        <w:r>
          <w:rPr>
            <w:noProof/>
            <w:webHidden/>
          </w:rPr>
          <w:instrText xml:space="preserve"> PAGEREF _Toc156056110 \h </w:instrText>
        </w:r>
        <w:r>
          <w:rPr>
            <w:noProof/>
            <w:webHidden/>
          </w:rPr>
        </w:r>
        <w:r>
          <w:rPr>
            <w:noProof/>
            <w:webHidden/>
          </w:rPr>
          <w:fldChar w:fldCharType="separate"/>
        </w:r>
        <w:r>
          <w:rPr>
            <w:noProof/>
            <w:webHidden/>
          </w:rPr>
          <w:t>25</w:t>
        </w:r>
        <w:r>
          <w:rPr>
            <w:noProof/>
            <w:webHidden/>
          </w:rPr>
          <w:fldChar w:fldCharType="end"/>
        </w:r>
      </w:hyperlink>
    </w:p>
    <w:p w14:paraId="5C455D24" w14:textId="16361645" w:rsidR="00120E2F" w:rsidRDefault="00120E2F">
      <w:pPr>
        <w:pStyle w:val="TableofFigures"/>
        <w:tabs>
          <w:tab w:val="right" w:leader="dot" w:pos="9350"/>
        </w:tabs>
        <w:rPr>
          <w:noProof/>
          <w:kern w:val="2"/>
          <w:sz w:val="24"/>
          <w:szCs w:val="24"/>
          <w:lang w:val="en-GB" w:eastAsia="en-GB"/>
          <w14:ligatures w14:val="standardContextual"/>
        </w:rPr>
      </w:pPr>
      <w:hyperlink w:anchor="_Toc156056111" w:history="1">
        <w:r w:rsidRPr="00521E71">
          <w:rPr>
            <w:rStyle w:val="Hyperlink"/>
            <w:noProof/>
          </w:rPr>
          <w:t>Code snippet 6: DestroyEntitiesProcessor’s three main functions</w:t>
        </w:r>
        <w:r>
          <w:rPr>
            <w:noProof/>
            <w:webHidden/>
          </w:rPr>
          <w:tab/>
        </w:r>
        <w:r>
          <w:rPr>
            <w:noProof/>
            <w:webHidden/>
          </w:rPr>
          <w:fldChar w:fldCharType="begin"/>
        </w:r>
        <w:r>
          <w:rPr>
            <w:noProof/>
            <w:webHidden/>
          </w:rPr>
          <w:instrText xml:space="preserve"> PAGEREF _Toc156056111 \h </w:instrText>
        </w:r>
        <w:r>
          <w:rPr>
            <w:noProof/>
            <w:webHidden/>
          </w:rPr>
        </w:r>
        <w:r>
          <w:rPr>
            <w:noProof/>
            <w:webHidden/>
          </w:rPr>
          <w:fldChar w:fldCharType="separate"/>
        </w:r>
        <w:r>
          <w:rPr>
            <w:noProof/>
            <w:webHidden/>
          </w:rPr>
          <w:t>26</w:t>
        </w:r>
        <w:r>
          <w:rPr>
            <w:noProof/>
            <w:webHidden/>
          </w:rPr>
          <w:fldChar w:fldCharType="end"/>
        </w:r>
      </w:hyperlink>
    </w:p>
    <w:p w14:paraId="6C131DB8" w14:textId="7A89DB27" w:rsidR="00120E2F" w:rsidRDefault="00120E2F">
      <w:pPr>
        <w:pStyle w:val="TableofFigures"/>
        <w:tabs>
          <w:tab w:val="right" w:leader="dot" w:pos="9350"/>
        </w:tabs>
        <w:rPr>
          <w:noProof/>
          <w:kern w:val="2"/>
          <w:sz w:val="24"/>
          <w:szCs w:val="24"/>
          <w:lang w:val="en-GB" w:eastAsia="en-GB"/>
          <w14:ligatures w14:val="standardContextual"/>
        </w:rPr>
      </w:pPr>
      <w:hyperlink w:anchor="_Toc156056112" w:history="1">
        <w:r w:rsidRPr="00521E71">
          <w:rPr>
            <w:rStyle w:val="Hyperlink"/>
            <w:noProof/>
          </w:rPr>
          <w:t>Code snippet 7: Replacing the normal for loop with a ParallelFor</w:t>
        </w:r>
        <w:r>
          <w:rPr>
            <w:noProof/>
            <w:webHidden/>
          </w:rPr>
          <w:tab/>
        </w:r>
        <w:r>
          <w:rPr>
            <w:noProof/>
            <w:webHidden/>
          </w:rPr>
          <w:fldChar w:fldCharType="begin"/>
        </w:r>
        <w:r>
          <w:rPr>
            <w:noProof/>
            <w:webHidden/>
          </w:rPr>
          <w:instrText xml:space="preserve"> PAGEREF _Toc156056112 \h </w:instrText>
        </w:r>
        <w:r>
          <w:rPr>
            <w:noProof/>
            <w:webHidden/>
          </w:rPr>
        </w:r>
        <w:r>
          <w:rPr>
            <w:noProof/>
            <w:webHidden/>
          </w:rPr>
          <w:fldChar w:fldCharType="separate"/>
        </w:r>
        <w:r>
          <w:rPr>
            <w:noProof/>
            <w:webHidden/>
          </w:rPr>
          <w:t>29</w:t>
        </w:r>
        <w:r>
          <w:rPr>
            <w:noProof/>
            <w:webHidden/>
          </w:rPr>
          <w:fldChar w:fldCharType="end"/>
        </w:r>
      </w:hyperlink>
    </w:p>
    <w:p w14:paraId="34680E69" w14:textId="5FFFB6FE" w:rsidR="00120E2F" w:rsidRDefault="00120E2F">
      <w:pPr>
        <w:pStyle w:val="TableofFigures"/>
        <w:tabs>
          <w:tab w:val="right" w:leader="dot" w:pos="9350"/>
        </w:tabs>
        <w:rPr>
          <w:noProof/>
          <w:kern w:val="2"/>
          <w:sz w:val="24"/>
          <w:szCs w:val="24"/>
          <w:lang w:val="en-GB" w:eastAsia="en-GB"/>
          <w14:ligatures w14:val="standardContextual"/>
        </w:rPr>
      </w:pPr>
      <w:hyperlink w:anchor="_Toc156056113" w:history="1">
        <w:r w:rsidRPr="00521E71">
          <w:rPr>
            <w:rStyle w:val="Hyperlink"/>
            <w:noProof/>
          </w:rPr>
          <w:t>Code snippet 8: Using a mutex to prevent simultaneous writing to the deferred command buffer</w:t>
        </w:r>
        <w:r>
          <w:rPr>
            <w:noProof/>
            <w:webHidden/>
          </w:rPr>
          <w:tab/>
        </w:r>
        <w:r>
          <w:rPr>
            <w:noProof/>
            <w:webHidden/>
          </w:rPr>
          <w:fldChar w:fldCharType="begin"/>
        </w:r>
        <w:r>
          <w:rPr>
            <w:noProof/>
            <w:webHidden/>
          </w:rPr>
          <w:instrText xml:space="preserve"> PAGEREF _Toc156056113 \h </w:instrText>
        </w:r>
        <w:r>
          <w:rPr>
            <w:noProof/>
            <w:webHidden/>
          </w:rPr>
        </w:r>
        <w:r>
          <w:rPr>
            <w:noProof/>
            <w:webHidden/>
          </w:rPr>
          <w:fldChar w:fldCharType="separate"/>
        </w:r>
        <w:r>
          <w:rPr>
            <w:noProof/>
            <w:webHidden/>
          </w:rPr>
          <w:t>30</w:t>
        </w:r>
        <w:r>
          <w:rPr>
            <w:noProof/>
            <w:webHidden/>
          </w:rPr>
          <w:fldChar w:fldCharType="end"/>
        </w:r>
      </w:hyperlink>
    </w:p>
    <w:p w14:paraId="16FDA1A5" w14:textId="22786C0C" w:rsidR="00120E2F" w:rsidRDefault="00120E2F">
      <w:pPr>
        <w:pStyle w:val="TableofFigures"/>
        <w:tabs>
          <w:tab w:val="right" w:leader="dot" w:pos="9350"/>
        </w:tabs>
        <w:rPr>
          <w:noProof/>
          <w:kern w:val="2"/>
          <w:sz w:val="24"/>
          <w:szCs w:val="24"/>
          <w:lang w:val="en-GB" w:eastAsia="en-GB"/>
          <w14:ligatures w14:val="standardContextual"/>
        </w:rPr>
      </w:pPr>
      <w:hyperlink w:anchor="_Toc156056114" w:history="1">
        <w:r w:rsidRPr="00521E71">
          <w:rPr>
            <w:rStyle w:val="Hyperlink"/>
            <w:noProof/>
          </w:rPr>
          <w:t>Code snippet 9: Finding the closest target with an octree</w:t>
        </w:r>
        <w:r>
          <w:rPr>
            <w:noProof/>
            <w:webHidden/>
          </w:rPr>
          <w:tab/>
        </w:r>
        <w:r>
          <w:rPr>
            <w:noProof/>
            <w:webHidden/>
          </w:rPr>
          <w:fldChar w:fldCharType="begin"/>
        </w:r>
        <w:r>
          <w:rPr>
            <w:noProof/>
            <w:webHidden/>
          </w:rPr>
          <w:instrText xml:space="preserve"> PAGEREF _Toc156056114 \h </w:instrText>
        </w:r>
        <w:r>
          <w:rPr>
            <w:noProof/>
            <w:webHidden/>
          </w:rPr>
        </w:r>
        <w:r>
          <w:rPr>
            <w:noProof/>
            <w:webHidden/>
          </w:rPr>
          <w:fldChar w:fldCharType="separate"/>
        </w:r>
        <w:r>
          <w:rPr>
            <w:noProof/>
            <w:webHidden/>
          </w:rPr>
          <w:t>32</w:t>
        </w:r>
        <w:r>
          <w:rPr>
            <w:noProof/>
            <w:webHidden/>
          </w:rPr>
          <w:fldChar w:fldCharType="end"/>
        </w:r>
      </w:hyperlink>
    </w:p>
    <w:p w14:paraId="35274D03" w14:textId="1B2F0611" w:rsidR="007D57B3" w:rsidRDefault="007D57B3" w:rsidP="007D57B3">
      <w:r>
        <w:fldChar w:fldCharType="end"/>
      </w:r>
    </w:p>
    <w:p w14:paraId="3FC23D76" w14:textId="77777777" w:rsidR="007D57B3" w:rsidRDefault="007D57B3" w:rsidP="007D57B3">
      <w:pPr>
        <w:pStyle w:val="Heading2"/>
      </w:pPr>
      <w:r>
        <w:t>Charts</w:t>
      </w:r>
    </w:p>
    <w:p w14:paraId="1E86D290" w14:textId="1D8C6F97" w:rsidR="00120E2F" w:rsidRDefault="007D57B3">
      <w:pPr>
        <w:pStyle w:val="TableofFigures"/>
        <w:tabs>
          <w:tab w:val="right" w:leader="dot" w:pos="9350"/>
        </w:tabs>
        <w:rPr>
          <w:noProof/>
          <w:kern w:val="2"/>
          <w:sz w:val="24"/>
          <w:szCs w:val="24"/>
          <w:lang w:val="en-GB" w:eastAsia="en-GB"/>
          <w14:ligatures w14:val="standardContextual"/>
        </w:rPr>
      </w:pPr>
      <w:r>
        <w:fldChar w:fldCharType="begin"/>
      </w:r>
      <w:r>
        <w:instrText xml:space="preserve"> TOC \h \z \c "Chart" </w:instrText>
      </w:r>
      <w:r>
        <w:fldChar w:fldCharType="separate"/>
      </w:r>
      <w:hyperlink w:anchor="_Toc156056055" w:history="1">
        <w:r w:rsidR="00120E2F" w:rsidRPr="007F4974">
          <w:rPr>
            <w:rStyle w:val="Hyperlink"/>
            <w:noProof/>
          </w:rPr>
          <w:t>Chart 1: Game thread frame time over unit count</w:t>
        </w:r>
        <w:r w:rsidR="00120E2F">
          <w:rPr>
            <w:noProof/>
            <w:webHidden/>
          </w:rPr>
          <w:tab/>
        </w:r>
        <w:r w:rsidR="00120E2F">
          <w:rPr>
            <w:noProof/>
            <w:webHidden/>
          </w:rPr>
          <w:fldChar w:fldCharType="begin"/>
        </w:r>
        <w:r w:rsidR="00120E2F">
          <w:rPr>
            <w:noProof/>
            <w:webHidden/>
          </w:rPr>
          <w:instrText xml:space="preserve"> PAGEREF _Toc156056055 \h </w:instrText>
        </w:r>
        <w:r w:rsidR="00120E2F">
          <w:rPr>
            <w:noProof/>
            <w:webHidden/>
          </w:rPr>
        </w:r>
        <w:r w:rsidR="00120E2F">
          <w:rPr>
            <w:noProof/>
            <w:webHidden/>
          </w:rPr>
          <w:fldChar w:fldCharType="separate"/>
        </w:r>
        <w:r w:rsidR="00120E2F">
          <w:rPr>
            <w:noProof/>
            <w:webHidden/>
          </w:rPr>
          <w:t>37</w:t>
        </w:r>
        <w:r w:rsidR="00120E2F">
          <w:rPr>
            <w:noProof/>
            <w:webHidden/>
          </w:rPr>
          <w:fldChar w:fldCharType="end"/>
        </w:r>
      </w:hyperlink>
    </w:p>
    <w:p w14:paraId="3548AF29" w14:textId="75D2114E" w:rsidR="00120E2F" w:rsidRDefault="00120E2F">
      <w:pPr>
        <w:pStyle w:val="TableofFigures"/>
        <w:tabs>
          <w:tab w:val="right" w:leader="dot" w:pos="9350"/>
        </w:tabs>
        <w:rPr>
          <w:noProof/>
          <w:kern w:val="2"/>
          <w:sz w:val="24"/>
          <w:szCs w:val="24"/>
          <w:lang w:val="en-GB" w:eastAsia="en-GB"/>
          <w14:ligatures w14:val="standardContextual"/>
        </w:rPr>
      </w:pPr>
      <w:hyperlink w:anchor="_Toc156056056" w:history="1">
        <w:r w:rsidRPr="007F4974">
          <w:rPr>
            <w:rStyle w:val="Hyperlink"/>
            <w:noProof/>
          </w:rPr>
          <w:t>Chart 2: Game thread frame time over unit count (zoomed in)</w:t>
        </w:r>
        <w:r>
          <w:rPr>
            <w:noProof/>
            <w:webHidden/>
          </w:rPr>
          <w:tab/>
        </w:r>
        <w:r>
          <w:rPr>
            <w:noProof/>
            <w:webHidden/>
          </w:rPr>
          <w:fldChar w:fldCharType="begin"/>
        </w:r>
        <w:r>
          <w:rPr>
            <w:noProof/>
            <w:webHidden/>
          </w:rPr>
          <w:instrText xml:space="preserve"> PAGEREF _Toc156056056 \h </w:instrText>
        </w:r>
        <w:r>
          <w:rPr>
            <w:noProof/>
            <w:webHidden/>
          </w:rPr>
        </w:r>
        <w:r>
          <w:rPr>
            <w:noProof/>
            <w:webHidden/>
          </w:rPr>
          <w:fldChar w:fldCharType="separate"/>
        </w:r>
        <w:r>
          <w:rPr>
            <w:noProof/>
            <w:webHidden/>
          </w:rPr>
          <w:t>37</w:t>
        </w:r>
        <w:r>
          <w:rPr>
            <w:noProof/>
            <w:webHidden/>
          </w:rPr>
          <w:fldChar w:fldCharType="end"/>
        </w:r>
      </w:hyperlink>
    </w:p>
    <w:p w14:paraId="4074915C" w14:textId="2F299B9C" w:rsidR="00120E2F" w:rsidRDefault="00120E2F">
      <w:pPr>
        <w:pStyle w:val="TableofFigures"/>
        <w:tabs>
          <w:tab w:val="right" w:leader="dot" w:pos="9350"/>
        </w:tabs>
        <w:rPr>
          <w:noProof/>
          <w:kern w:val="2"/>
          <w:sz w:val="24"/>
          <w:szCs w:val="24"/>
          <w:lang w:val="en-GB" w:eastAsia="en-GB"/>
          <w14:ligatures w14:val="standardContextual"/>
        </w:rPr>
      </w:pPr>
      <w:hyperlink w:anchor="_Toc156056057" w:history="1">
        <w:r w:rsidRPr="007F4974">
          <w:rPr>
            <w:rStyle w:val="Hyperlink"/>
            <w:noProof/>
          </w:rPr>
          <w:t>Chart 3: Render thread frame time over unit count</w:t>
        </w:r>
        <w:r>
          <w:rPr>
            <w:noProof/>
            <w:webHidden/>
          </w:rPr>
          <w:tab/>
        </w:r>
        <w:r>
          <w:rPr>
            <w:noProof/>
            <w:webHidden/>
          </w:rPr>
          <w:fldChar w:fldCharType="begin"/>
        </w:r>
        <w:r>
          <w:rPr>
            <w:noProof/>
            <w:webHidden/>
          </w:rPr>
          <w:instrText xml:space="preserve"> PAGEREF _Toc156056057 \h </w:instrText>
        </w:r>
        <w:r>
          <w:rPr>
            <w:noProof/>
            <w:webHidden/>
          </w:rPr>
        </w:r>
        <w:r>
          <w:rPr>
            <w:noProof/>
            <w:webHidden/>
          </w:rPr>
          <w:fldChar w:fldCharType="separate"/>
        </w:r>
        <w:r>
          <w:rPr>
            <w:noProof/>
            <w:webHidden/>
          </w:rPr>
          <w:t>38</w:t>
        </w:r>
        <w:r>
          <w:rPr>
            <w:noProof/>
            <w:webHidden/>
          </w:rPr>
          <w:fldChar w:fldCharType="end"/>
        </w:r>
      </w:hyperlink>
    </w:p>
    <w:p w14:paraId="52F94B9D" w14:textId="2978D7A4" w:rsidR="00120E2F" w:rsidRDefault="00120E2F">
      <w:pPr>
        <w:pStyle w:val="TableofFigures"/>
        <w:tabs>
          <w:tab w:val="right" w:leader="dot" w:pos="9350"/>
        </w:tabs>
        <w:rPr>
          <w:noProof/>
          <w:kern w:val="2"/>
          <w:sz w:val="24"/>
          <w:szCs w:val="24"/>
          <w:lang w:val="en-GB" w:eastAsia="en-GB"/>
          <w14:ligatures w14:val="standardContextual"/>
        </w:rPr>
      </w:pPr>
      <w:hyperlink w:anchor="_Toc156056058" w:history="1">
        <w:r w:rsidRPr="007F4974">
          <w:rPr>
            <w:rStyle w:val="Hyperlink"/>
            <w:noProof/>
          </w:rPr>
          <w:t>Chart 4: GPU frame time over unit count</w:t>
        </w:r>
        <w:r>
          <w:rPr>
            <w:noProof/>
            <w:webHidden/>
          </w:rPr>
          <w:tab/>
        </w:r>
        <w:r>
          <w:rPr>
            <w:noProof/>
            <w:webHidden/>
          </w:rPr>
          <w:fldChar w:fldCharType="begin"/>
        </w:r>
        <w:r>
          <w:rPr>
            <w:noProof/>
            <w:webHidden/>
          </w:rPr>
          <w:instrText xml:space="preserve"> PAGEREF _Toc156056058 \h </w:instrText>
        </w:r>
        <w:r>
          <w:rPr>
            <w:noProof/>
            <w:webHidden/>
          </w:rPr>
        </w:r>
        <w:r>
          <w:rPr>
            <w:noProof/>
            <w:webHidden/>
          </w:rPr>
          <w:fldChar w:fldCharType="separate"/>
        </w:r>
        <w:r>
          <w:rPr>
            <w:noProof/>
            <w:webHidden/>
          </w:rPr>
          <w:t>38</w:t>
        </w:r>
        <w:r>
          <w:rPr>
            <w:noProof/>
            <w:webHidden/>
          </w:rPr>
          <w:fldChar w:fldCharType="end"/>
        </w:r>
      </w:hyperlink>
    </w:p>
    <w:p w14:paraId="40D6B408" w14:textId="7E77CE5B" w:rsidR="00120E2F" w:rsidRDefault="00120E2F">
      <w:pPr>
        <w:pStyle w:val="TableofFigures"/>
        <w:tabs>
          <w:tab w:val="right" w:leader="dot" w:pos="9350"/>
        </w:tabs>
        <w:rPr>
          <w:noProof/>
          <w:kern w:val="2"/>
          <w:sz w:val="24"/>
          <w:szCs w:val="24"/>
          <w:lang w:val="en-GB" w:eastAsia="en-GB"/>
          <w14:ligatures w14:val="standardContextual"/>
        </w:rPr>
      </w:pPr>
      <w:hyperlink w:anchor="_Toc156056059" w:history="1">
        <w:r w:rsidRPr="007F4974">
          <w:rPr>
            <w:rStyle w:val="Hyperlink"/>
            <w:noProof/>
          </w:rPr>
          <w:t>Chart 5: Target acquisition frame time over unit count</w:t>
        </w:r>
        <w:r>
          <w:rPr>
            <w:noProof/>
            <w:webHidden/>
          </w:rPr>
          <w:tab/>
        </w:r>
        <w:r>
          <w:rPr>
            <w:noProof/>
            <w:webHidden/>
          </w:rPr>
          <w:fldChar w:fldCharType="begin"/>
        </w:r>
        <w:r>
          <w:rPr>
            <w:noProof/>
            <w:webHidden/>
          </w:rPr>
          <w:instrText xml:space="preserve"> PAGEREF _Toc156056059 \h </w:instrText>
        </w:r>
        <w:r>
          <w:rPr>
            <w:noProof/>
            <w:webHidden/>
          </w:rPr>
        </w:r>
        <w:r>
          <w:rPr>
            <w:noProof/>
            <w:webHidden/>
          </w:rPr>
          <w:fldChar w:fldCharType="separate"/>
        </w:r>
        <w:r>
          <w:rPr>
            <w:noProof/>
            <w:webHidden/>
          </w:rPr>
          <w:t>39</w:t>
        </w:r>
        <w:r>
          <w:rPr>
            <w:noProof/>
            <w:webHidden/>
          </w:rPr>
          <w:fldChar w:fldCharType="end"/>
        </w:r>
      </w:hyperlink>
    </w:p>
    <w:p w14:paraId="07C56343" w14:textId="74F314B8" w:rsidR="00120E2F" w:rsidRDefault="00120E2F">
      <w:pPr>
        <w:pStyle w:val="TableofFigures"/>
        <w:tabs>
          <w:tab w:val="right" w:leader="dot" w:pos="9350"/>
        </w:tabs>
        <w:rPr>
          <w:noProof/>
          <w:kern w:val="2"/>
          <w:sz w:val="24"/>
          <w:szCs w:val="24"/>
          <w:lang w:val="en-GB" w:eastAsia="en-GB"/>
          <w14:ligatures w14:val="standardContextual"/>
        </w:rPr>
      </w:pPr>
      <w:hyperlink w:anchor="_Toc156056060" w:history="1">
        <w:r w:rsidRPr="007F4974">
          <w:rPr>
            <w:rStyle w:val="Hyperlink"/>
            <w:noProof/>
          </w:rPr>
          <w:t>Chart 6: Target acquisition frame time over unit count (zoomed in).</w:t>
        </w:r>
        <w:r>
          <w:rPr>
            <w:noProof/>
            <w:webHidden/>
          </w:rPr>
          <w:tab/>
        </w:r>
        <w:r>
          <w:rPr>
            <w:noProof/>
            <w:webHidden/>
          </w:rPr>
          <w:fldChar w:fldCharType="begin"/>
        </w:r>
        <w:r>
          <w:rPr>
            <w:noProof/>
            <w:webHidden/>
          </w:rPr>
          <w:instrText xml:space="preserve"> PAGEREF _Toc156056060 \h </w:instrText>
        </w:r>
        <w:r>
          <w:rPr>
            <w:noProof/>
            <w:webHidden/>
          </w:rPr>
        </w:r>
        <w:r>
          <w:rPr>
            <w:noProof/>
            <w:webHidden/>
          </w:rPr>
          <w:fldChar w:fldCharType="separate"/>
        </w:r>
        <w:r>
          <w:rPr>
            <w:noProof/>
            <w:webHidden/>
          </w:rPr>
          <w:t>39</w:t>
        </w:r>
        <w:r>
          <w:rPr>
            <w:noProof/>
            <w:webHidden/>
          </w:rPr>
          <w:fldChar w:fldCharType="end"/>
        </w:r>
      </w:hyperlink>
    </w:p>
    <w:p w14:paraId="3A7DB856" w14:textId="539FF500" w:rsidR="00120E2F" w:rsidRDefault="00120E2F">
      <w:pPr>
        <w:pStyle w:val="TableofFigures"/>
        <w:tabs>
          <w:tab w:val="right" w:leader="dot" w:pos="9350"/>
        </w:tabs>
        <w:rPr>
          <w:noProof/>
          <w:kern w:val="2"/>
          <w:sz w:val="24"/>
          <w:szCs w:val="24"/>
          <w:lang w:val="en-GB" w:eastAsia="en-GB"/>
          <w14:ligatures w14:val="standardContextual"/>
        </w:rPr>
      </w:pPr>
      <w:hyperlink w:anchor="_Toc156056061" w:history="1">
        <w:r w:rsidRPr="007F4974">
          <w:rPr>
            <w:rStyle w:val="Hyperlink"/>
            <w:noProof/>
          </w:rPr>
          <w:t>Chart 7: Navigation frame time over unit count</w:t>
        </w:r>
        <w:r>
          <w:rPr>
            <w:noProof/>
            <w:webHidden/>
          </w:rPr>
          <w:tab/>
        </w:r>
        <w:r>
          <w:rPr>
            <w:noProof/>
            <w:webHidden/>
          </w:rPr>
          <w:fldChar w:fldCharType="begin"/>
        </w:r>
        <w:r>
          <w:rPr>
            <w:noProof/>
            <w:webHidden/>
          </w:rPr>
          <w:instrText xml:space="preserve"> PAGEREF _Toc156056061 \h </w:instrText>
        </w:r>
        <w:r>
          <w:rPr>
            <w:noProof/>
            <w:webHidden/>
          </w:rPr>
        </w:r>
        <w:r>
          <w:rPr>
            <w:noProof/>
            <w:webHidden/>
          </w:rPr>
          <w:fldChar w:fldCharType="separate"/>
        </w:r>
        <w:r>
          <w:rPr>
            <w:noProof/>
            <w:webHidden/>
          </w:rPr>
          <w:t>40</w:t>
        </w:r>
        <w:r>
          <w:rPr>
            <w:noProof/>
            <w:webHidden/>
          </w:rPr>
          <w:fldChar w:fldCharType="end"/>
        </w:r>
      </w:hyperlink>
    </w:p>
    <w:p w14:paraId="0415A186" w14:textId="7B99B8E0" w:rsidR="00120E2F" w:rsidRDefault="00120E2F">
      <w:pPr>
        <w:pStyle w:val="TableofFigures"/>
        <w:tabs>
          <w:tab w:val="right" w:leader="dot" w:pos="9350"/>
        </w:tabs>
        <w:rPr>
          <w:noProof/>
          <w:kern w:val="2"/>
          <w:sz w:val="24"/>
          <w:szCs w:val="24"/>
          <w:lang w:val="en-GB" w:eastAsia="en-GB"/>
          <w14:ligatures w14:val="standardContextual"/>
        </w:rPr>
      </w:pPr>
      <w:hyperlink w:anchor="_Toc156056062" w:history="1">
        <w:r w:rsidRPr="007F4974">
          <w:rPr>
            <w:rStyle w:val="Hyperlink"/>
            <w:noProof/>
          </w:rPr>
          <w:t>Chart 8: Movement and avoidance frame time over unit count</w:t>
        </w:r>
        <w:r>
          <w:rPr>
            <w:noProof/>
            <w:webHidden/>
          </w:rPr>
          <w:tab/>
        </w:r>
        <w:r>
          <w:rPr>
            <w:noProof/>
            <w:webHidden/>
          </w:rPr>
          <w:fldChar w:fldCharType="begin"/>
        </w:r>
        <w:r>
          <w:rPr>
            <w:noProof/>
            <w:webHidden/>
          </w:rPr>
          <w:instrText xml:space="preserve"> PAGEREF _Toc156056062 \h </w:instrText>
        </w:r>
        <w:r>
          <w:rPr>
            <w:noProof/>
            <w:webHidden/>
          </w:rPr>
        </w:r>
        <w:r>
          <w:rPr>
            <w:noProof/>
            <w:webHidden/>
          </w:rPr>
          <w:fldChar w:fldCharType="separate"/>
        </w:r>
        <w:r>
          <w:rPr>
            <w:noProof/>
            <w:webHidden/>
          </w:rPr>
          <w:t>41</w:t>
        </w:r>
        <w:r>
          <w:rPr>
            <w:noProof/>
            <w:webHidden/>
          </w:rPr>
          <w:fldChar w:fldCharType="end"/>
        </w:r>
      </w:hyperlink>
    </w:p>
    <w:p w14:paraId="4CE242D5" w14:textId="28521FF8" w:rsidR="00120E2F" w:rsidRDefault="00120E2F">
      <w:pPr>
        <w:pStyle w:val="TableofFigures"/>
        <w:tabs>
          <w:tab w:val="right" w:leader="dot" w:pos="9350"/>
        </w:tabs>
        <w:rPr>
          <w:noProof/>
          <w:kern w:val="2"/>
          <w:sz w:val="24"/>
          <w:szCs w:val="24"/>
          <w:lang w:val="en-GB" w:eastAsia="en-GB"/>
          <w14:ligatures w14:val="standardContextual"/>
        </w:rPr>
      </w:pPr>
      <w:hyperlink w:anchor="_Toc156056063" w:history="1">
        <w:r w:rsidRPr="007F4974">
          <w:rPr>
            <w:rStyle w:val="Hyperlink"/>
            <w:noProof/>
          </w:rPr>
          <w:t>Chart 9: Mass to actor frame time over unit count</w:t>
        </w:r>
        <w:r>
          <w:rPr>
            <w:noProof/>
            <w:webHidden/>
          </w:rPr>
          <w:tab/>
        </w:r>
        <w:r>
          <w:rPr>
            <w:noProof/>
            <w:webHidden/>
          </w:rPr>
          <w:fldChar w:fldCharType="begin"/>
        </w:r>
        <w:r>
          <w:rPr>
            <w:noProof/>
            <w:webHidden/>
          </w:rPr>
          <w:instrText xml:space="preserve"> PAGEREF _Toc156056063 \h </w:instrText>
        </w:r>
        <w:r>
          <w:rPr>
            <w:noProof/>
            <w:webHidden/>
          </w:rPr>
        </w:r>
        <w:r>
          <w:rPr>
            <w:noProof/>
            <w:webHidden/>
          </w:rPr>
          <w:fldChar w:fldCharType="separate"/>
        </w:r>
        <w:r>
          <w:rPr>
            <w:noProof/>
            <w:webHidden/>
          </w:rPr>
          <w:t>41</w:t>
        </w:r>
        <w:r>
          <w:rPr>
            <w:noProof/>
            <w:webHidden/>
          </w:rPr>
          <w:fldChar w:fldCharType="end"/>
        </w:r>
      </w:hyperlink>
    </w:p>
    <w:p w14:paraId="1F2AC537" w14:textId="18E2A5EE" w:rsidR="00120E2F" w:rsidRDefault="00120E2F">
      <w:pPr>
        <w:pStyle w:val="TableofFigures"/>
        <w:tabs>
          <w:tab w:val="right" w:leader="dot" w:pos="9350"/>
        </w:tabs>
        <w:rPr>
          <w:noProof/>
          <w:kern w:val="2"/>
          <w:sz w:val="24"/>
          <w:szCs w:val="24"/>
          <w:lang w:val="en-GB" w:eastAsia="en-GB"/>
          <w14:ligatures w14:val="standardContextual"/>
        </w:rPr>
      </w:pPr>
      <w:hyperlink w:anchor="_Toc156056064" w:history="1">
        <w:r w:rsidRPr="007F4974">
          <w:rPr>
            <w:rStyle w:val="Hyperlink"/>
            <w:noProof/>
          </w:rPr>
          <w:t>Chart 10: Animation frame time over unit count</w:t>
        </w:r>
        <w:r>
          <w:rPr>
            <w:noProof/>
            <w:webHidden/>
          </w:rPr>
          <w:tab/>
        </w:r>
        <w:r>
          <w:rPr>
            <w:noProof/>
            <w:webHidden/>
          </w:rPr>
          <w:fldChar w:fldCharType="begin"/>
        </w:r>
        <w:r>
          <w:rPr>
            <w:noProof/>
            <w:webHidden/>
          </w:rPr>
          <w:instrText xml:space="preserve"> PAGEREF _Toc156056064 \h </w:instrText>
        </w:r>
        <w:r>
          <w:rPr>
            <w:noProof/>
            <w:webHidden/>
          </w:rPr>
        </w:r>
        <w:r>
          <w:rPr>
            <w:noProof/>
            <w:webHidden/>
          </w:rPr>
          <w:fldChar w:fldCharType="separate"/>
        </w:r>
        <w:r>
          <w:rPr>
            <w:noProof/>
            <w:webHidden/>
          </w:rPr>
          <w:t>42</w:t>
        </w:r>
        <w:r>
          <w:rPr>
            <w:noProof/>
            <w:webHidden/>
          </w:rPr>
          <w:fldChar w:fldCharType="end"/>
        </w:r>
      </w:hyperlink>
    </w:p>
    <w:p w14:paraId="46DC8EAB" w14:textId="7948F04C" w:rsidR="00120E2F" w:rsidRDefault="00120E2F">
      <w:pPr>
        <w:pStyle w:val="TableofFigures"/>
        <w:tabs>
          <w:tab w:val="right" w:leader="dot" w:pos="9350"/>
        </w:tabs>
        <w:rPr>
          <w:noProof/>
          <w:kern w:val="2"/>
          <w:sz w:val="24"/>
          <w:szCs w:val="24"/>
          <w:lang w:val="en-GB" w:eastAsia="en-GB"/>
          <w14:ligatures w14:val="standardContextual"/>
        </w:rPr>
      </w:pPr>
      <w:hyperlink w:anchor="_Toc156056065" w:history="1">
        <w:r w:rsidRPr="007F4974">
          <w:rPr>
            <w:rStyle w:val="Hyperlink"/>
            <w:noProof/>
          </w:rPr>
          <w:t>Chart 11: Game thread frame time distribution in the simple battle simulator with 800 vs 800 units</w:t>
        </w:r>
        <w:r>
          <w:rPr>
            <w:noProof/>
            <w:webHidden/>
          </w:rPr>
          <w:tab/>
        </w:r>
        <w:r>
          <w:rPr>
            <w:noProof/>
            <w:webHidden/>
          </w:rPr>
          <w:fldChar w:fldCharType="begin"/>
        </w:r>
        <w:r>
          <w:rPr>
            <w:noProof/>
            <w:webHidden/>
          </w:rPr>
          <w:instrText xml:space="preserve"> PAGEREF _Toc156056065 \h </w:instrText>
        </w:r>
        <w:r>
          <w:rPr>
            <w:noProof/>
            <w:webHidden/>
          </w:rPr>
        </w:r>
        <w:r>
          <w:rPr>
            <w:noProof/>
            <w:webHidden/>
          </w:rPr>
          <w:fldChar w:fldCharType="separate"/>
        </w:r>
        <w:r>
          <w:rPr>
            <w:noProof/>
            <w:webHidden/>
          </w:rPr>
          <w:t>43</w:t>
        </w:r>
        <w:r>
          <w:rPr>
            <w:noProof/>
            <w:webHidden/>
          </w:rPr>
          <w:fldChar w:fldCharType="end"/>
        </w:r>
      </w:hyperlink>
    </w:p>
    <w:p w14:paraId="165A1F19" w14:textId="4BFD4301" w:rsidR="00120E2F" w:rsidRDefault="00120E2F">
      <w:pPr>
        <w:pStyle w:val="TableofFigures"/>
        <w:tabs>
          <w:tab w:val="right" w:leader="dot" w:pos="9350"/>
        </w:tabs>
        <w:rPr>
          <w:noProof/>
          <w:kern w:val="2"/>
          <w:sz w:val="24"/>
          <w:szCs w:val="24"/>
          <w:lang w:val="en-GB" w:eastAsia="en-GB"/>
          <w14:ligatures w14:val="standardContextual"/>
        </w:rPr>
      </w:pPr>
      <w:hyperlink w:anchor="_Toc156056066" w:history="1">
        <w:r w:rsidRPr="007F4974">
          <w:rPr>
            <w:rStyle w:val="Hyperlink"/>
            <w:noProof/>
          </w:rPr>
          <w:t>Chart 12: Game thread frame time distribution in the mass battle simulator with 800 vs 800 units</w:t>
        </w:r>
        <w:r>
          <w:rPr>
            <w:noProof/>
            <w:webHidden/>
          </w:rPr>
          <w:tab/>
        </w:r>
        <w:r>
          <w:rPr>
            <w:noProof/>
            <w:webHidden/>
          </w:rPr>
          <w:fldChar w:fldCharType="begin"/>
        </w:r>
        <w:r>
          <w:rPr>
            <w:noProof/>
            <w:webHidden/>
          </w:rPr>
          <w:instrText xml:space="preserve"> PAGEREF _Toc156056066 \h </w:instrText>
        </w:r>
        <w:r>
          <w:rPr>
            <w:noProof/>
            <w:webHidden/>
          </w:rPr>
        </w:r>
        <w:r>
          <w:rPr>
            <w:noProof/>
            <w:webHidden/>
          </w:rPr>
          <w:fldChar w:fldCharType="separate"/>
        </w:r>
        <w:r>
          <w:rPr>
            <w:noProof/>
            <w:webHidden/>
          </w:rPr>
          <w:t>43</w:t>
        </w:r>
        <w:r>
          <w:rPr>
            <w:noProof/>
            <w:webHidden/>
          </w:rPr>
          <w:fldChar w:fldCharType="end"/>
        </w:r>
      </w:hyperlink>
    </w:p>
    <w:p w14:paraId="1A67C7EB" w14:textId="7BE6E2DF" w:rsidR="00120E2F" w:rsidRDefault="00120E2F">
      <w:pPr>
        <w:pStyle w:val="TableofFigures"/>
        <w:tabs>
          <w:tab w:val="right" w:leader="dot" w:pos="9350"/>
        </w:tabs>
        <w:rPr>
          <w:noProof/>
          <w:kern w:val="2"/>
          <w:sz w:val="24"/>
          <w:szCs w:val="24"/>
          <w:lang w:val="en-GB" w:eastAsia="en-GB"/>
          <w14:ligatures w14:val="standardContextual"/>
        </w:rPr>
      </w:pPr>
      <w:hyperlink w:anchor="_Toc156056067" w:history="1">
        <w:r w:rsidRPr="007F4974">
          <w:rPr>
            <w:rStyle w:val="Hyperlink"/>
            <w:noProof/>
          </w:rPr>
          <w:t>Chart 13: Game thread frame time distribution in the mass battle simulator with multithreading with 800 vs 800 units</w:t>
        </w:r>
        <w:r>
          <w:rPr>
            <w:noProof/>
            <w:webHidden/>
          </w:rPr>
          <w:tab/>
        </w:r>
        <w:r>
          <w:rPr>
            <w:noProof/>
            <w:webHidden/>
          </w:rPr>
          <w:fldChar w:fldCharType="begin"/>
        </w:r>
        <w:r>
          <w:rPr>
            <w:noProof/>
            <w:webHidden/>
          </w:rPr>
          <w:instrText xml:space="preserve"> PAGEREF _Toc156056067 \h </w:instrText>
        </w:r>
        <w:r>
          <w:rPr>
            <w:noProof/>
            <w:webHidden/>
          </w:rPr>
        </w:r>
        <w:r>
          <w:rPr>
            <w:noProof/>
            <w:webHidden/>
          </w:rPr>
          <w:fldChar w:fldCharType="separate"/>
        </w:r>
        <w:r>
          <w:rPr>
            <w:noProof/>
            <w:webHidden/>
          </w:rPr>
          <w:t>44</w:t>
        </w:r>
        <w:r>
          <w:rPr>
            <w:noProof/>
            <w:webHidden/>
          </w:rPr>
          <w:fldChar w:fldCharType="end"/>
        </w:r>
      </w:hyperlink>
    </w:p>
    <w:p w14:paraId="1A6D40F0" w14:textId="330CE5BE" w:rsidR="00120E2F" w:rsidRDefault="00120E2F">
      <w:pPr>
        <w:pStyle w:val="TableofFigures"/>
        <w:tabs>
          <w:tab w:val="right" w:leader="dot" w:pos="9350"/>
        </w:tabs>
        <w:rPr>
          <w:noProof/>
          <w:kern w:val="2"/>
          <w:sz w:val="24"/>
          <w:szCs w:val="24"/>
          <w:lang w:val="en-GB" w:eastAsia="en-GB"/>
          <w14:ligatures w14:val="standardContextual"/>
        </w:rPr>
      </w:pPr>
      <w:hyperlink w:anchor="_Toc156056068" w:history="1">
        <w:r w:rsidRPr="007F4974">
          <w:rPr>
            <w:rStyle w:val="Hyperlink"/>
            <w:noProof/>
          </w:rPr>
          <w:t>Chart 14: Game thread frame time distribution in the mass battle simulator with spatial partitioning with 800 vs 800 units</w:t>
        </w:r>
        <w:r>
          <w:rPr>
            <w:noProof/>
            <w:webHidden/>
          </w:rPr>
          <w:tab/>
        </w:r>
        <w:r>
          <w:rPr>
            <w:noProof/>
            <w:webHidden/>
          </w:rPr>
          <w:fldChar w:fldCharType="begin"/>
        </w:r>
        <w:r>
          <w:rPr>
            <w:noProof/>
            <w:webHidden/>
          </w:rPr>
          <w:instrText xml:space="preserve"> PAGEREF _Toc156056068 \h </w:instrText>
        </w:r>
        <w:r>
          <w:rPr>
            <w:noProof/>
            <w:webHidden/>
          </w:rPr>
        </w:r>
        <w:r>
          <w:rPr>
            <w:noProof/>
            <w:webHidden/>
          </w:rPr>
          <w:fldChar w:fldCharType="separate"/>
        </w:r>
        <w:r>
          <w:rPr>
            <w:noProof/>
            <w:webHidden/>
          </w:rPr>
          <w:t>44</w:t>
        </w:r>
        <w:r>
          <w:rPr>
            <w:noProof/>
            <w:webHidden/>
          </w:rPr>
          <w:fldChar w:fldCharType="end"/>
        </w:r>
      </w:hyperlink>
    </w:p>
    <w:p w14:paraId="6C61045C" w14:textId="3E3DBE6C" w:rsidR="00120E2F" w:rsidRDefault="00120E2F">
      <w:pPr>
        <w:pStyle w:val="TableofFigures"/>
        <w:tabs>
          <w:tab w:val="right" w:leader="dot" w:pos="9350"/>
        </w:tabs>
        <w:rPr>
          <w:noProof/>
          <w:kern w:val="2"/>
          <w:sz w:val="24"/>
          <w:szCs w:val="24"/>
          <w:lang w:val="en-GB" w:eastAsia="en-GB"/>
          <w14:ligatures w14:val="standardContextual"/>
        </w:rPr>
      </w:pPr>
      <w:hyperlink w:anchor="_Toc156056069" w:history="1">
        <w:r w:rsidRPr="007F4974">
          <w:rPr>
            <w:rStyle w:val="Hyperlink"/>
            <w:noProof/>
          </w:rPr>
          <w:t>Chart 15: Game thread frame time distribution in the mass battle simulator with animation sharing with 800 vs 800 units</w:t>
        </w:r>
        <w:r>
          <w:rPr>
            <w:noProof/>
            <w:webHidden/>
          </w:rPr>
          <w:tab/>
        </w:r>
        <w:r>
          <w:rPr>
            <w:noProof/>
            <w:webHidden/>
          </w:rPr>
          <w:fldChar w:fldCharType="begin"/>
        </w:r>
        <w:r>
          <w:rPr>
            <w:noProof/>
            <w:webHidden/>
          </w:rPr>
          <w:instrText xml:space="preserve"> PAGEREF _Toc156056069 \h </w:instrText>
        </w:r>
        <w:r>
          <w:rPr>
            <w:noProof/>
            <w:webHidden/>
          </w:rPr>
        </w:r>
        <w:r>
          <w:rPr>
            <w:noProof/>
            <w:webHidden/>
          </w:rPr>
          <w:fldChar w:fldCharType="separate"/>
        </w:r>
        <w:r>
          <w:rPr>
            <w:noProof/>
            <w:webHidden/>
          </w:rPr>
          <w:t>45</w:t>
        </w:r>
        <w:r>
          <w:rPr>
            <w:noProof/>
            <w:webHidden/>
          </w:rPr>
          <w:fldChar w:fldCharType="end"/>
        </w:r>
      </w:hyperlink>
    </w:p>
    <w:p w14:paraId="668623F9" w14:textId="60F14112" w:rsidR="007D57B3" w:rsidRPr="00460533" w:rsidRDefault="007D57B3" w:rsidP="007D57B3">
      <w:pPr>
        <w:rPr>
          <w:highlight w:val="yellow"/>
        </w:rPr>
      </w:pPr>
      <w:r>
        <w:fldChar w:fldCharType="end"/>
      </w:r>
      <w:r>
        <w:br w:type="page"/>
      </w:r>
    </w:p>
    <w:p w14:paraId="7F00D9FC" w14:textId="77777777" w:rsidR="000D5C84" w:rsidRDefault="000D5C84" w:rsidP="000D5C84">
      <w:pPr>
        <w:pStyle w:val="Heading1"/>
      </w:pPr>
      <w:bookmarkStart w:id="112" w:name="_Toc155520919"/>
      <w:r>
        <w:lastRenderedPageBreak/>
        <w:t>References</w:t>
      </w:r>
      <w:bookmarkEnd w:id="112"/>
    </w:p>
    <w:p w14:paraId="4EF7F15E" w14:textId="77777777" w:rsidR="004D0D99" w:rsidRDefault="00D3038D" w:rsidP="004D0D99">
      <w:pPr>
        <w:pStyle w:val="Bibliography"/>
      </w:pPr>
      <w:r>
        <w:fldChar w:fldCharType="begin"/>
      </w:r>
      <w:r w:rsidR="00B32DA9">
        <w:instrText xml:space="preserve"> ADDIN ZOTERO_BIBL {"uncited":[],"omitted":[],"custom":[]} CSL_BIBLIOGRAPHY </w:instrText>
      </w:r>
      <w:r>
        <w:fldChar w:fldCharType="separate"/>
      </w:r>
      <w:r w:rsidR="004D0D99">
        <w:t>[1]</w:t>
      </w:r>
      <w:r w:rsidR="004D0D99">
        <w:tab/>
        <w:t xml:space="preserve">‘Artificial intelligence in video games’, </w:t>
      </w:r>
      <w:r w:rsidR="004D0D99">
        <w:rPr>
          <w:i/>
          <w:iCs/>
        </w:rPr>
        <w:t>Wikipedia</w:t>
      </w:r>
      <w:r w:rsidR="004D0D99">
        <w:t>. Jan. 10, 2024. Accessed: Jan. 12, 2024. [Online]. Available: https://en.wikipedia.org/w/index.php?title=Artificial_intelligence_in_video_games&amp;oldid=1194670313</w:t>
      </w:r>
    </w:p>
    <w:p w14:paraId="18F38455" w14:textId="77777777" w:rsidR="004D0D99" w:rsidRPr="004D0D99" w:rsidRDefault="004D0D99" w:rsidP="004D0D99">
      <w:pPr>
        <w:pStyle w:val="Bibliography"/>
        <w:rPr>
          <w:lang w:val="fr-BE"/>
        </w:rPr>
      </w:pPr>
      <w:r>
        <w:t>[2]</w:t>
      </w:r>
      <w:r>
        <w:tab/>
        <w:t xml:space="preserve">sophlogimo, ‘What is the biggest number of soldiers you have seen in one TW battle?’, r/totalwar. </w:t>
      </w:r>
      <w:r w:rsidRPr="004D0D99">
        <w:rPr>
          <w:lang w:val="fr-BE"/>
        </w:rPr>
        <w:t>[Online]. Available: https://www.reddit.com/r/totalwar/comments/dgcrdc/what_is_the_biggest_number_of_soldiers_you_have/</w:t>
      </w:r>
    </w:p>
    <w:p w14:paraId="51287AE8" w14:textId="77777777" w:rsidR="004D0D99" w:rsidRDefault="004D0D99" w:rsidP="004D0D99">
      <w:pPr>
        <w:pStyle w:val="Bibliography"/>
      </w:pPr>
      <w:r>
        <w:t>[3]</w:t>
      </w:r>
      <w:r>
        <w:tab/>
        <w:t>‘Maximum number of troops on battlefield ? :: Total War: EMPIRE - Definitive Edition General Discussions’. Accessed: Jan. 12, 2024. [Online]. Available: https://steamcommunity.com/app/10500/discussions/0/2765630416813779879/</w:t>
      </w:r>
    </w:p>
    <w:p w14:paraId="190001CE" w14:textId="77777777" w:rsidR="004D0D99" w:rsidRDefault="004D0D99" w:rsidP="004D0D99">
      <w:pPr>
        <w:pStyle w:val="Bibliography"/>
      </w:pPr>
      <w:r>
        <w:t>[4]</w:t>
      </w:r>
      <w:r>
        <w:tab/>
      </w:r>
      <w:r>
        <w:rPr>
          <w:i/>
          <w:iCs/>
        </w:rPr>
        <w:t>10 MILLION Characters On Screen?! - Ultimate Epic Battle Simulator 2 The Making Of Pt1</w:t>
      </w:r>
      <w:r>
        <w:t>, (Feb. 12, 2021). Accessed: Oct. 21, 2023. [Online Video]. Available: https://www.youtube.com/watch?v=kpojDPlIjdQ</w:t>
      </w:r>
    </w:p>
    <w:p w14:paraId="3052086A" w14:textId="77777777" w:rsidR="004D0D99" w:rsidRPr="004D0D99" w:rsidRDefault="004D0D99" w:rsidP="004D0D99">
      <w:pPr>
        <w:pStyle w:val="Bibliography"/>
        <w:rPr>
          <w:lang w:val="fr-BE"/>
        </w:rPr>
      </w:pPr>
      <w:r>
        <w:t>[5]</w:t>
      </w:r>
      <w:r>
        <w:tab/>
        <w:t xml:space="preserve">‘CPU cache’, </w:t>
      </w:r>
      <w:r>
        <w:rPr>
          <w:i/>
          <w:iCs/>
        </w:rPr>
        <w:t>Wikipedia</w:t>
      </w:r>
      <w:r>
        <w:t xml:space="preserve">. Dec. 29, 2023. Accessed: Jan. 12, 2024. </w:t>
      </w:r>
      <w:r w:rsidRPr="004D0D99">
        <w:rPr>
          <w:lang w:val="fr-BE"/>
        </w:rPr>
        <w:t>[Online]. Available: https://en.wikipedia.org/w/index.php?title=CPU_cache&amp;oldid=1192515389</w:t>
      </w:r>
    </w:p>
    <w:p w14:paraId="56199669" w14:textId="77777777" w:rsidR="004D0D99" w:rsidRDefault="004D0D99" w:rsidP="004D0D99">
      <w:pPr>
        <w:pStyle w:val="Bibliography"/>
      </w:pPr>
      <w:r>
        <w:t>[6]</w:t>
      </w:r>
      <w:r>
        <w:tab/>
      </w:r>
      <w:r>
        <w:rPr>
          <w:i/>
          <w:iCs/>
        </w:rPr>
        <w:t>CppCon 2014: Mike Acton ‘Data-Oriented Design and C++’</w:t>
      </w:r>
      <w:r>
        <w:t>, (Sep. 30, 2014). Accessed: Oct. 21, 2023. [Online Video]. Available: https://www.youtube.com/watch?v=rX0ItVEVjHc</w:t>
      </w:r>
    </w:p>
    <w:p w14:paraId="2EAC140F" w14:textId="77777777" w:rsidR="004D0D99" w:rsidRDefault="004D0D99" w:rsidP="004D0D99">
      <w:pPr>
        <w:pStyle w:val="Bibliography"/>
      </w:pPr>
      <w:r>
        <w:t>[7]</w:t>
      </w:r>
      <w:r>
        <w:tab/>
      </w:r>
      <w:r>
        <w:rPr>
          <w:i/>
          <w:iCs/>
        </w:rPr>
        <w:t>CppCon 2018: Stoyan Nikolov “OOP Is Dead, Long Live Data-oriented Design”</w:t>
      </w:r>
      <w:r>
        <w:t>, (Oct. 26, 2018). Accessed: Oct. 21, 2023. [Online Video]. Available: https://www.youtube.com/watch?v=yy8jQgmhbAU</w:t>
      </w:r>
    </w:p>
    <w:p w14:paraId="1A8A5C18" w14:textId="77777777" w:rsidR="004D0D99" w:rsidRDefault="004D0D99" w:rsidP="004D0D99">
      <w:pPr>
        <w:pStyle w:val="Bibliography"/>
      </w:pPr>
      <w:r>
        <w:t>[8]</w:t>
      </w:r>
      <w:r>
        <w:tab/>
        <w:t xml:space="preserve">‘Entity component system’, </w:t>
      </w:r>
      <w:r>
        <w:rPr>
          <w:i/>
          <w:iCs/>
        </w:rPr>
        <w:t>Wikipedia</w:t>
      </w:r>
      <w:r>
        <w:t>. Dec. 20, 2023. Accessed: Jan. 07, 2024. [Online]. Available: https://en.wikipedia.org/w/index.php?title=Entity_component_system&amp;oldid=1190943102</w:t>
      </w:r>
    </w:p>
    <w:p w14:paraId="48FBB3A0" w14:textId="77777777" w:rsidR="004D0D99" w:rsidRDefault="004D0D99" w:rsidP="004D0D99">
      <w:pPr>
        <w:pStyle w:val="Bibliography"/>
      </w:pPr>
      <w:r>
        <w:t>[9]</w:t>
      </w:r>
      <w:r>
        <w:tab/>
      </w:r>
      <w:r>
        <w:rPr>
          <w:i/>
          <w:iCs/>
        </w:rPr>
        <w:t>The ECS Architecture - Performance in UE4</w:t>
      </w:r>
      <w:r>
        <w:t>, (Feb. 06, 2021). Accessed: Oct. 21, 2023. [Online Video]. Available: https://www.youtube.com/watch?v=kXd0VDZDSks</w:t>
      </w:r>
    </w:p>
    <w:p w14:paraId="7B26CFB9" w14:textId="77777777" w:rsidR="004D0D99" w:rsidRPr="004D0D99" w:rsidRDefault="004D0D99" w:rsidP="004D0D99">
      <w:pPr>
        <w:pStyle w:val="Bibliography"/>
        <w:rPr>
          <w:lang w:val="fr-BE"/>
        </w:rPr>
      </w:pPr>
      <w:r>
        <w:t>[10]</w:t>
      </w:r>
      <w:r>
        <w:tab/>
        <w:t xml:space="preserve">‘MassEntity Overview’. Accessed: Oct. 21, 2023. [Online]. </w:t>
      </w:r>
      <w:r w:rsidRPr="004D0D99">
        <w:rPr>
          <w:lang w:val="fr-BE"/>
        </w:rPr>
        <w:t>Available: https://docs.unrealengine.com/5.2/en-US/overview-of-mass-entity-in-unreal-engine/</w:t>
      </w:r>
    </w:p>
    <w:p w14:paraId="1AFBDACE" w14:textId="77777777" w:rsidR="004D0D99" w:rsidRDefault="004D0D99" w:rsidP="004D0D99">
      <w:pPr>
        <w:pStyle w:val="Bibliography"/>
      </w:pPr>
      <w:r>
        <w:t>[11]</w:t>
      </w:r>
      <w:r>
        <w:tab/>
      </w:r>
      <w:r>
        <w:rPr>
          <w:i/>
          <w:iCs/>
        </w:rPr>
        <w:t>Large Numbers of Entities with Mass in UE5 | Feature Highlight | State of Unreal 2022</w:t>
      </w:r>
      <w:r>
        <w:t>, (Apr. 26, 2022). Accessed: Oct. 21, 2023. [Online Video]. Available: https://www.youtube.com/watch?v=f9q8A-9DvPo</w:t>
      </w:r>
    </w:p>
    <w:p w14:paraId="4B05C835" w14:textId="77777777" w:rsidR="004D0D99" w:rsidRDefault="004D0D99" w:rsidP="004D0D99">
      <w:pPr>
        <w:pStyle w:val="Bibliography"/>
      </w:pPr>
      <w:r>
        <w:t>[12]</w:t>
      </w:r>
      <w:r>
        <w:tab/>
      </w:r>
      <w:r>
        <w:rPr>
          <w:i/>
          <w:iCs/>
        </w:rPr>
        <w:t>The Matrix Awakens: Generating a World | Tech Talk | State of Unreal 2022</w:t>
      </w:r>
      <w:r>
        <w:t>, (Apr. 05, 2022). Accessed: Oct. 21, 2023. [Online Video]. Available: https://www.youtube.com/watch?v=usJrcwN6T4I</w:t>
      </w:r>
    </w:p>
    <w:p w14:paraId="37DE7C03" w14:textId="77777777" w:rsidR="004D0D99" w:rsidRDefault="004D0D99" w:rsidP="004D0D99">
      <w:pPr>
        <w:pStyle w:val="Bibliography"/>
      </w:pPr>
      <w:r>
        <w:t>[13]</w:t>
      </w:r>
      <w:r>
        <w:tab/>
        <w:t>J. Keeling, ‘Tutorial: Your First 60 Minutes with Mass’, Epic Developer Community Forums. Accessed: Oct. 21, 2023. [Online]. Available: https://forums.unrealengine.com/t/tutorial-your-first-60-minutes-with-mass/794314</w:t>
      </w:r>
    </w:p>
    <w:p w14:paraId="6D484200" w14:textId="77777777" w:rsidR="004D0D99" w:rsidRPr="004D0D99" w:rsidRDefault="004D0D99" w:rsidP="004D0D99">
      <w:pPr>
        <w:pStyle w:val="Bibliography"/>
        <w:rPr>
          <w:lang w:val="fr-BE"/>
        </w:rPr>
      </w:pPr>
      <w:r>
        <w:t>[14]</w:t>
      </w:r>
      <w:r>
        <w:tab/>
        <w:t xml:space="preserve">‘MassGameplay Overview’. Accessed: Oct. 21, 2023. [Online]. </w:t>
      </w:r>
      <w:r w:rsidRPr="004D0D99">
        <w:rPr>
          <w:lang w:val="fr-BE"/>
        </w:rPr>
        <w:t>Available: https://docs.unrealengine.com/5.2/en-US/overview-of-mass-gameplay-in-unreal-engine/</w:t>
      </w:r>
    </w:p>
    <w:p w14:paraId="0818DBB6" w14:textId="77777777" w:rsidR="004D0D99" w:rsidRPr="004D0D99" w:rsidRDefault="004D0D99" w:rsidP="004D0D99">
      <w:pPr>
        <w:pStyle w:val="Bibliography"/>
        <w:rPr>
          <w:lang w:val="fr-BE"/>
        </w:rPr>
      </w:pPr>
      <w:r>
        <w:t>[15]</w:t>
      </w:r>
      <w:r>
        <w:tab/>
        <w:t xml:space="preserve">‘Mass Avoidance Overview’. Accessed: Oct. 21, 2023. </w:t>
      </w:r>
      <w:r w:rsidRPr="004D0D99">
        <w:rPr>
          <w:lang w:val="fr-BE"/>
        </w:rPr>
        <w:t>[Online]. Available: https://docs.unrealengine.com/5.2/en-US/mass-avoidance-overview-in-unreal-engine/</w:t>
      </w:r>
    </w:p>
    <w:p w14:paraId="3CB18333" w14:textId="77777777" w:rsidR="004D0D99" w:rsidRDefault="004D0D99" w:rsidP="004D0D99">
      <w:pPr>
        <w:pStyle w:val="Bibliography"/>
      </w:pPr>
      <w:r>
        <w:t>[16]</w:t>
      </w:r>
      <w:r>
        <w:tab/>
        <w:t>Symphonym, ‘Choosing a spatial partitioning structure’, r/gamedev. Accessed: Oct. 21, 2023. [Online]. Available: www.reddit.com/r/gamedev/comments/22lxg5/choosing_a_spatial_partitioning_structure/</w:t>
      </w:r>
    </w:p>
    <w:p w14:paraId="01030A35" w14:textId="77777777" w:rsidR="004D0D99" w:rsidRDefault="004D0D99" w:rsidP="004D0D99">
      <w:pPr>
        <w:pStyle w:val="Bibliography"/>
      </w:pPr>
      <w:r>
        <w:t>[17]</w:t>
      </w:r>
      <w:r>
        <w:tab/>
        <w:t>M. KelleghanAugust 12 and 1997, ‘Octree Partitioning Techniques’, Game Developer. Accessed: Oct. 21, 2023. [Online]. Available: https://www.gamedeveloper.com/programming/octree-partitioning-techniques</w:t>
      </w:r>
    </w:p>
    <w:p w14:paraId="6CAB3C16" w14:textId="77777777" w:rsidR="004D0D99" w:rsidRPr="004D0D99" w:rsidRDefault="004D0D99" w:rsidP="004D0D99">
      <w:pPr>
        <w:pStyle w:val="Bibliography"/>
        <w:rPr>
          <w:lang w:val="fr-BE"/>
        </w:rPr>
      </w:pPr>
      <w:r>
        <w:t>[18]</w:t>
      </w:r>
      <w:r>
        <w:tab/>
        <w:t xml:space="preserve">‘Space partitioning’, </w:t>
      </w:r>
      <w:r>
        <w:rPr>
          <w:i/>
          <w:iCs/>
        </w:rPr>
        <w:t>Wikipedia</w:t>
      </w:r>
      <w:r>
        <w:t xml:space="preserve">. Oct. 16, 2022. Accessed: Oct. 21, 2023. </w:t>
      </w:r>
      <w:r w:rsidRPr="004D0D99">
        <w:rPr>
          <w:lang w:val="fr-BE"/>
        </w:rPr>
        <w:t>[Online]. Available: https://en.wikipedia.org/w/index.php?title=Space_partitioning&amp;oldid=1116447126</w:t>
      </w:r>
    </w:p>
    <w:p w14:paraId="002D17FA" w14:textId="77777777" w:rsidR="004D0D99" w:rsidRDefault="004D0D99" w:rsidP="004D0D99">
      <w:pPr>
        <w:pStyle w:val="Bibliography"/>
      </w:pPr>
      <w:r>
        <w:t>[19]</w:t>
      </w:r>
      <w:r>
        <w:tab/>
        <w:t>Bob Nystrom, ‘Spatial Partition · Optimization Patterns · Game Programming Patterns’. Accessed: Oct. 21, 2023. [Online]. Available: https://gameprogrammingpatterns.com/spatial-partition.html</w:t>
      </w:r>
    </w:p>
    <w:p w14:paraId="5CFD73C3" w14:textId="77777777" w:rsidR="004D0D99" w:rsidRDefault="004D0D99" w:rsidP="004D0D99">
      <w:pPr>
        <w:pStyle w:val="Bibliography"/>
      </w:pPr>
      <w:r>
        <w:lastRenderedPageBreak/>
        <w:t>[20]</w:t>
      </w:r>
      <w:r>
        <w:tab/>
        <w:t>‘UE5 Multithreading With FRunnable And Thread Workflow – Unreal C++ API’. Accessed: Oct. 21, 2023. [Online]. Available: https://store.algosyntax.com/tutorials/unreal-engine/ue5-multithreading-with-frunnable-and-thread-workflow/</w:t>
      </w:r>
    </w:p>
    <w:p w14:paraId="024EE48D" w14:textId="77777777" w:rsidR="004D0D99" w:rsidRDefault="004D0D99" w:rsidP="004D0D99">
      <w:pPr>
        <w:pStyle w:val="Bibliography"/>
      </w:pPr>
      <w:r>
        <w:t>[21]</w:t>
      </w:r>
      <w:r>
        <w:tab/>
        <w:t>‘Multithreading and Performance in Unreal’, Epic Developer Community Forums. Accessed: Oct. 22, 2023. [Online]. Available: https://forums.unrealengine.com/t/multithreading-and-performance-in-unreal/1216417</w:t>
      </w:r>
    </w:p>
    <w:p w14:paraId="27A29585" w14:textId="77777777" w:rsidR="004D0D99" w:rsidRDefault="004D0D99" w:rsidP="004D0D99">
      <w:pPr>
        <w:pStyle w:val="Bibliography"/>
      </w:pPr>
      <w:r>
        <w:t>[22]</w:t>
      </w:r>
      <w:r>
        <w:tab/>
      </w:r>
      <w:r>
        <w:rPr>
          <w:i/>
          <w:iCs/>
        </w:rPr>
        <w:t>Maximizing Your Game’s Performance in Unreal Engine | Unreal Fest 2022</w:t>
      </w:r>
      <w:r>
        <w:t>, (Nov. 03, 2022). Accessed: Jan. 07, 2024. [Online Video]. Available: https://www.youtube.com/watch?v=GuIav71867E&amp;list=PLGAgBU0oz5KZXHvaHAgas90IGBkJqsgzV</w:t>
      </w:r>
    </w:p>
    <w:p w14:paraId="234ECDD0" w14:textId="77777777" w:rsidR="004D0D99" w:rsidRDefault="004D0D99" w:rsidP="004D0D99">
      <w:pPr>
        <w:pStyle w:val="Bibliography"/>
      </w:pPr>
      <w:r>
        <w:t>[23]</w:t>
      </w:r>
      <w:r>
        <w:tab/>
      </w:r>
      <w:r>
        <w:rPr>
          <w:i/>
          <w:iCs/>
        </w:rPr>
        <w:t>Simulating Large Crowds In Niagara | Unreal Engine</w:t>
      </w:r>
      <w:r>
        <w:t>, (Jan. 15, 2021). Accessed: Oct. 21, 2023. [Online Video]. Available: https://www.youtube.com/watch?v=CqXKSyAPWZY</w:t>
      </w:r>
    </w:p>
    <w:p w14:paraId="213A5B6A" w14:textId="77777777" w:rsidR="004D0D99" w:rsidRPr="004D0D99" w:rsidRDefault="004D0D99" w:rsidP="004D0D99">
      <w:pPr>
        <w:pStyle w:val="Bibliography"/>
        <w:rPr>
          <w:lang w:val="fr-BE"/>
        </w:rPr>
      </w:pPr>
      <w:r>
        <w:t>[24]</w:t>
      </w:r>
      <w:r>
        <w:tab/>
        <w:t xml:space="preserve">‘Animation Budget Allocator’. Accessed: Jan. 07, 2024. </w:t>
      </w:r>
      <w:r w:rsidRPr="004D0D99">
        <w:rPr>
          <w:lang w:val="fr-BE"/>
        </w:rPr>
        <w:t>[Online]. Available: https://docs.unrealengine.com/5.3/en-US/animation-budget-allocator-in-unreal-engine/</w:t>
      </w:r>
    </w:p>
    <w:p w14:paraId="56D1A37C" w14:textId="77777777" w:rsidR="004D0D99" w:rsidRPr="004D0D99" w:rsidRDefault="004D0D99" w:rsidP="004D0D99">
      <w:pPr>
        <w:pStyle w:val="Bibliography"/>
        <w:rPr>
          <w:lang w:val="fr-BE"/>
        </w:rPr>
      </w:pPr>
      <w:r>
        <w:t>[25]</w:t>
      </w:r>
      <w:r>
        <w:tab/>
        <w:t xml:space="preserve">‘Animation Sharing Plugin’. Accessed: Jan. 07, 2024. </w:t>
      </w:r>
      <w:r w:rsidRPr="004D0D99">
        <w:rPr>
          <w:lang w:val="fr-BE"/>
        </w:rPr>
        <w:t>[Online]. Available: https://docs.unrealengine.com/5.3/en-US/animation-sharing-plugin-in-unreal-engine/</w:t>
      </w:r>
    </w:p>
    <w:p w14:paraId="4379ABCE" w14:textId="77777777" w:rsidR="004D0D99" w:rsidRDefault="004D0D99" w:rsidP="004D0D99">
      <w:pPr>
        <w:pStyle w:val="Bibliography"/>
      </w:pPr>
      <w:r>
        <w:t>[26]</w:t>
      </w:r>
      <w:r>
        <w:tab/>
        <w:t>Stephen Phillips, ‘Baking out vertex animation in editor with AnimToTexture | Community tutorial’, Epic Developer Community. Accessed: Oct. 21, 2023. [Online]. Available: https://dev.epicgames.com/community/learning/tutorials/daE9/unreal-engine-baking-out-vertex-animation-in-editor-with-animtotexture</w:t>
      </w:r>
    </w:p>
    <w:p w14:paraId="2DC0DCEC" w14:textId="77777777" w:rsidR="004D0D99" w:rsidRDefault="004D0D99" w:rsidP="004D0D99">
      <w:pPr>
        <w:pStyle w:val="Bibliography"/>
      </w:pPr>
      <w:r>
        <w:t>[27]</w:t>
      </w:r>
      <w:r>
        <w:tab/>
        <w:t>R. Banerjee, ‘Answer to “What is the difference between OpenCL and OpenGL’s compute shader?”’, Stack Overflow. Accessed: Oct. 22, 2023. [Online]. Available: https://stackoverflow.com/a/15868564</w:t>
      </w:r>
    </w:p>
    <w:p w14:paraId="5AE81077" w14:textId="77777777" w:rsidR="004D0D99" w:rsidRDefault="004D0D99" w:rsidP="004D0D99">
      <w:pPr>
        <w:pStyle w:val="Bibliography"/>
      </w:pPr>
      <w:r>
        <w:t>[28]</w:t>
      </w:r>
      <w:r>
        <w:tab/>
        <w:t>C. Rau, ‘Answer to “What is the difference between OpenCL and OpenGL’s compute shader?”’, Stack Overflow. Accessed: Oct. 22, 2023. [Online]. Available: https://stackoverflow.com/a/15874988</w:t>
      </w:r>
    </w:p>
    <w:p w14:paraId="13CC910E" w14:textId="77777777" w:rsidR="004D0D99" w:rsidRDefault="004D0D99" w:rsidP="004D0D99">
      <w:pPr>
        <w:pStyle w:val="Bibliography"/>
      </w:pPr>
      <w:r>
        <w:t>[29]</w:t>
      </w:r>
      <w:r>
        <w:tab/>
        <w:t>Maiss, ‘What is the difference between OpenCL and OpenGL’s compute shader?’, Stack Overflow. Accessed: Oct. 22, 2023. [Online]. Available: https://stackoverflow.com/q/15868498</w:t>
      </w:r>
    </w:p>
    <w:p w14:paraId="29E5882D" w14:textId="77777777" w:rsidR="004D0D99" w:rsidRDefault="004D0D99" w:rsidP="004D0D99">
      <w:pPr>
        <w:pStyle w:val="Bibliography"/>
      </w:pPr>
      <w:r>
        <w:t>[30]</w:t>
      </w:r>
      <w:r>
        <w:tab/>
        <w:t>‘Compute Shader - OpenGL Wiki’. Accessed: Jan. 13, 2024. [Online]. Available: https://www.khronos.org/opengl/wiki/Compute_Shader</w:t>
      </w:r>
    </w:p>
    <w:p w14:paraId="65A5E1C4" w14:textId="77777777" w:rsidR="004D0D99" w:rsidRDefault="004D0D99" w:rsidP="004D0D99">
      <w:pPr>
        <w:pStyle w:val="Bibliography"/>
      </w:pPr>
      <w:r>
        <w:t>[31]</w:t>
      </w:r>
      <w:r>
        <w:tab/>
        <w:t>stevewhims, ‘Compute Shader Overview - Win32 apps’. Accessed: Jan. 13, 2024. [Online]. Available: https://learn.microsoft.com/en-us/windows/win32/direct3d11/direct3d-11-advanced-stages-compute-shader</w:t>
      </w:r>
    </w:p>
    <w:p w14:paraId="27D2F79E" w14:textId="77777777" w:rsidR="004D0D99" w:rsidRPr="004D0D99" w:rsidRDefault="004D0D99" w:rsidP="004D0D99">
      <w:pPr>
        <w:pStyle w:val="Bibliography"/>
        <w:rPr>
          <w:lang w:val="fr-BE"/>
        </w:rPr>
      </w:pPr>
      <w:r>
        <w:t>[32]</w:t>
      </w:r>
      <w:r>
        <w:tab/>
        <w:t xml:space="preserve">‘CUDA’, </w:t>
      </w:r>
      <w:r>
        <w:rPr>
          <w:i/>
          <w:iCs/>
        </w:rPr>
        <w:t>Wikipedia</w:t>
      </w:r>
      <w:r>
        <w:t xml:space="preserve">. Jan. 05, 2024. Accessed: Jan. 07, 2024. </w:t>
      </w:r>
      <w:r w:rsidRPr="004D0D99">
        <w:rPr>
          <w:lang w:val="fr-BE"/>
        </w:rPr>
        <w:t>[Online]. Available: https://en.wikipedia.org/w/index.php?title=CUDA&amp;oldid=1193733902</w:t>
      </w:r>
    </w:p>
    <w:p w14:paraId="637232F3" w14:textId="77777777" w:rsidR="004D0D99" w:rsidRDefault="004D0D99" w:rsidP="004D0D99">
      <w:pPr>
        <w:pStyle w:val="Bibliography"/>
      </w:pPr>
      <w:r>
        <w:t>[33]</w:t>
      </w:r>
      <w:r>
        <w:tab/>
        <w:t>‘CUDA’. Accessed: Oct. 21, 2023. [Online]. Available: https://docs.unrealengine.com/5.1/en-US/API/Runtime/CUDA/</w:t>
      </w:r>
    </w:p>
    <w:p w14:paraId="2F198A37" w14:textId="77777777" w:rsidR="004D0D99" w:rsidRDefault="004D0D99" w:rsidP="004D0D99">
      <w:pPr>
        <w:pStyle w:val="Bibliography"/>
      </w:pPr>
      <w:r>
        <w:t>[34]</w:t>
      </w:r>
      <w:r>
        <w:tab/>
        <w:t>Brad Nemire, ‘CUDA Spotlight: GPU-Accelerated Agent-Based Simulation of Complex Systems’, NVIDIA Technical Blog. Accessed: Oct. 21, 2023. [Online]. Available: https://developer.nvidia.com/blog/cuda-spotlight-gpu-accelerated-agent-based-simulation-complex-systems/</w:t>
      </w:r>
    </w:p>
    <w:p w14:paraId="01D83614" w14:textId="77777777" w:rsidR="004D0D99" w:rsidRDefault="004D0D99" w:rsidP="004D0D99">
      <w:pPr>
        <w:pStyle w:val="Bibliography"/>
      </w:pPr>
      <w:r>
        <w:t>[35]</w:t>
      </w:r>
      <w:r>
        <w:tab/>
        <w:t>‘Fast Large-Scale Agent-based Simulations on NVIDIA GPUs with FLAME GPU’, NVIDIA Technical Blog. Accessed: Oct. 21, 2023. [Online]. Available: https://developer.nvidia.com/blog/fast-large-scale-agent-based-simulations-on-nvidia-gpus-with-flame-gpu/</w:t>
      </w:r>
    </w:p>
    <w:p w14:paraId="5E9F456D" w14:textId="77777777" w:rsidR="004D0D99" w:rsidRPr="004D0D99" w:rsidRDefault="004D0D99" w:rsidP="004D0D99">
      <w:pPr>
        <w:pStyle w:val="Bibliography"/>
        <w:rPr>
          <w:lang w:val="fr-BE"/>
        </w:rPr>
      </w:pPr>
      <w:r>
        <w:t>[36]</w:t>
      </w:r>
      <w:r>
        <w:tab/>
        <w:t xml:space="preserve">‘OpenCL’, </w:t>
      </w:r>
      <w:r>
        <w:rPr>
          <w:i/>
          <w:iCs/>
        </w:rPr>
        <w:t>Wikipedia</w:t>
      </w:r>
      <w:r>
        <w:t xml:space="preserve">. Oct. 20, 2023. Accessed: Oct. 21, 2023. </w:t>
      </w:r>
      <w:r w:rsidRPr="004D0D99">
        <w:rPr>
          <w:lang w:val="fr-BE"/>
        </w:rPr>
        <w:t>[Online]. Available: https://en.wikipedia.org/w/index.php?title=OpenCL&amp;oldid=1181029989</w:t>
      </w:r>
    </w:p>
    <w:p w14:paraId="1F374E3A" w14:textId="77777777" w:rsidR="004D0D99" w:rsidRDefault="004D0D99" w:rsidP="004D0D99">
      <w:pPr>
        <w:pStyle w:val="Bibliography"/>
      </w:pPr>
      <w:r>
        <w:t>[37]</w:t>
      </w:r>
      <w:r>
        <w:tab/>
        <w:t>‘OpenCL - The Open Standard for Parallel Programming of Heterogeneous Systems’, The Khronos Group. Accessed: Jan. 07, 2024. [Online]. Available: https://www.khronos.org//</w:t>
      </w:r>
    </w:p>
    <w:p w14:paraId="27C0D991" w14:textId="77777777" w:rsidR="004D0D99" w:rsidRPr="004D0D99" w:rsidRDefault="004D0D99" w:rsidP="004D0D99">
      <w:pPr>
        <w:pStyle w:val="Bibliography"/>
        <w:rPr>
          <w:lang w:val="fr-BE"/>
        </w:rPr>
      </w:pPr>
      <w:r>
        <w:t>[38]</w:t>
      </w:r>
      <w:r>
        <w:tab/>
        <w:t xml:space="preserve">‘OpenCL Guide’, Github. </w:t>
      </w:r>
      <w:r w:rsidRPr="004D0D99">
        <w:rPr>
          <w:lang w:val="fr-BE"/>
        </w:rPr>
        <w:t>[Online]. Available: https://github.com/KhronosGroup/OpenCL-Guide</w:t>
      </w:r>
    </w:p>
    <w:p w14:paraId="2C6768FE" w14:textId="77777777" w:rsidR="004D0D99" w:rsidRDefault="004D0D99" w:rsidP="004D0D99">
      <w:pPr>
        <w:pStyle w:val="Bibliography"/>
      </w:pPr>
      <w:r>
        <w:t>[39]</w:t>
      </w:r>
      <w:r>
        <w:tab/>
        <w:t xml:space="preserve">Jeremy Frank, ‘Simple compute shader with CPU readback | Community tutorial’, Epic Developer Community. Accessed: Oct. 22, 2023. [Online]. Available: </w:t>
      </w:r>
      <w:r>
        <w:lastRenderedPageBreak/>
        <w:t>https://dev.epicgames.com/community/learning/tutorials/WkwJ/unreal-engine-simple-compute-shader-with-cpu-readback</w:t>
      </w:r>
    </w:p>
    <w:p w14:paraId="16339F88" w14:textId="77777777" w:rsidR="004D0D99" w:rsidRDefault="004D0D99" w:rsidP="004D0D99">
      <w:pPr>
        <w:pStyle w:val="Bibliography"/>
      </w:pPr>
      <w:r>
        <w:t>[40]</w:t>
      </w:r>
      <w:r>
        <w:tab/>
        <w:t>anonymous_user_526a5b67, ‘How to use CUDA file in UE4?’, Epic Developer Community Forums. Accessed: Oct. 21, 2023. [Online]. Available: https://forums.unrealengine.com/t/how-to-use-cuda-file-in-ue4/90965</w:t>
      </w:r>
    </w:p>
    <w:p w14:paraId="557BF447" w14:textId="77777777" w:rsidR="004D0D99" w:rsidRDefault="004D0D99" w:rsidP="004D0D99">
      <w:pPr>
        <w:pStyle w:val="Bibliography"/>
      </w:pPr>
      <w:r>
        <w:t>[41]</w:t>
      </w:r>
      <w:r>
        <w:tab/>
        <w:t>SCIEMENT, ‘[C++][CUDA][UE4]CUDA</w:t>
      </w:r>
      <w:r>
        <w:rPr>
          <w:rFonts w:ascii="MS Mincho" w:eastAsia="MS Mincho" w:hAnsi="MS Mincho" w:cs="MS Mincho" w:hint="eastAsia"/>
        </w:rPr>
        <w:t>関数を</w:t>
      </w:r>
      <w:r>
        <w:t>Unreal Engine 4</w:t>
      </w:r>
      <w:r>
        <w:rPr>
          <w:rFonts w:ascii="MS Mincho" w:eastAsia="MS Mincho" w:hAnsi="MS Mincho" w:cs="MS Mincho" w:hint="eastAsia"/>
        </w:rPr>
        <w:t>で用いる</w:t>
      </w:r>
      <w:r>
        <w:t xml:space="preserve"> – </w:t>
      </w:r>
      <w:r>
        <w:rPr>
          <w:rFonts w:ascii="MS Mincho" w:eastAsia="MS Mincho" w:hAnsi="MS Mincho" w:cs="MS Mincho" w:hint="eastAsia"/>
        </w:rPr>
        <w:t>サイアメント技術メモ</w:t>
      </w:r>
      <w:r>
        <w:t>’. Accessed: Oct. 21, 2023. [Online]. Available: https://www.sciement.com/tech-blog/c/cuda_in_ue4/</w:t>
      </w:r>
    </w:p>
    <w:p w14:paraId="0F5739C3" w14:textId="77777777" w:rsidR="004D0D99" w:rsidRDefault="004D0D99" w:rsidP="004D0D99">
      <w:pPr>
        <w:pStyle w:val="Bibliography"/>
      </w:pPr>
      <w:r>
        <w:t>[42]</w:t>
      </w:r>
      <w:r>
        <w:tab/>
        <w:t>anonymous_user_968689a2, ‘OpenCL Plugin’, Epic Developer Community Forums. Accessed: Oct. 21, 2023. [Online]. Available: https://forums.unrealengine.com/t/opencl-plugin/18426</w:t>
      </w:r>
    </w:p>
    <w:p w14:paraId="204FABE2" w14:textId="77777777" w:rsidR="004D0D99" w:rsidRDefault="004D0D99" w:rsidP="004D0D99">
      <w:pPr>
        <w:pStyle w:val="Bibliography"/>
      </w:pPr>
      <w:r>
        <w:t>[43]</w:t>
      </w:r>
      <w:r>
        <w:tab/>
        <w:t>‘</w:t>
      </w:r>
      <w:r>
        <w:rPr>
          <w:i/>
          <w:iCs/>
        </w:rPr>
        <w:t>Paragon</w:t>
      </w:r>
      <w:r>
        <w:t xml:space="preserve"> (video game)’, </w:t>
      </w:r>
      <w:r>
        <w:rPr>
          <w:i/>
          <w:iCs/>
        </w:rPr>
        <w:t>Wikipedia</w:t>
      </w:r>
      <w:r>
        <w:t>. Dec. 25, 2023. Accessed: Jan. 07, 2024. [Online]. Available: https://en.wikipedia.org/w/index.php?title=Paragon_(video_game)&amp;oldid=1191788101</w:t>
      </w:r>
    </w:p>
    <w:p w14:paraId="2B81BFDD" w14:textId="77777777" w:rsidR="004D0D99" w:rsidRDefault="004D0D99" w:rsidP="004D0D99">
      <w:pPr>
        <w:pStyle w:val="Bibliography"/>
      </w:pPr>
      <w:r>
        <w:t>[44]</w:t>
      </w:r>
      <w:r>
        <w:tab/>
      </w:r>
      <w:r>
        <w:rPr>
          <w:i/>
          <w:iCs/>
        </w:rPr>
        <w:t>New Features of Insights: Unreal Engine’s Built In Profiling Tools | Inside Unreal</w:t>
      </w:r>
      <w:r>
        <w:t>, (Mar. 30, 2023). Accessed: Jan. 07, 2024. [Online Video]. Available: https://www.youtube.com/watch?v=af_M38Z325I&amp;list=PLGAgBU0oz5KZXHvaHAgas90IGBkJqsgzV</w:t>
      </w:r>
    </w:p>
    <w:p w14:paraId="2BAA550E" w14:textId="77777777" w:rsidR="004D0D99" w:rsidRDefault="004D0D99" w:rsidP="004D0D99">
      <w:pPr>
        <w:pStyle w:val="Bibliography"/>
      </w:pPr>
      <w:r>
        <w:t>[45]</w:t>
      </w:r>
      <w:r>
        <w:tab/>
        <w:t>‘MassAI, Mass Crowd, State Tree with Custom Character | UE5 | Community tutorial’, Epic Developer Community. Accessed: Oct. 21, 2023. [Online]. Available: https://dev.epicgames.com/community/learning/tutorials/0be9/unreal-engine-massai-mass-crowd-state-tree-with-custom-character-ue5</w:t>
      </w:r>
    </w:p>
    <w:p w14:paraId="408DD6C6" w14:textId="77777777" w:rsidR="004D0D99" w:rsidRDefault="004D0D99" w:rsidP="004D0D99">
      <w:pPr>
        <w:pStyle w:val="Bibliography"/>
      </w:pPr>
      <w:r>
        <w:t>[46]</w:t>
      </w:r>
      <w:r>
        <w:tab/>
      </w:r>
      <w:r>
        <w:rPr>
          <w:i/>
          <w:iCs/>
        </w:rPr>
        <w:t>UE5 MassAI Crowd in your project step by step guide Part 1</w:t>
      </w:r>
      <w:r>
        <w:t>, (May 08, 2022). Accessed: Oct. 21, 2023. [Online Video]. Available: https://www.youtube.com/watch?v=bVvYn7dEqMA</w:t>
      </w:r>
    </w:p>
    <w:p w14:paraId="1C7537DC" w14:textId="77777777" w:rsidR="004D0D99" w:rsidRDefault="004D0D99" w:rsidP="004D0D99">
      <w:pPr>
        <w:pStyle w:val="Bibliography"/>
      </w:pPr>
      <w:r>
        <w:t>[47]</w:t>
      </w:r>
      <w:r>
        <w:tab/>
      </w:r>
      <w:r>
        <w:rPr>
          <w:i/>
          <w:iCs/>
        </w:rPr>
        <w:t>UE5 MassAI Crowd in your project step by step guide Part2 AnimationBlueprint</w:t>
      </w:r>
      <w:r>
        <w:t>, (Jun. 29, 2022). Accessed: Oct. 21, 2023. [Online Video]. Available: https://www.youtube.com/watch?v=4-qcSrAxGCc&amp;list=PLKNsvWABWRceGFLyCWBz33f1aw4WjyYGs&amp;index=3</w:t>
      </w:r>
    </w:p>
    <w:p w14:paraId="57ECA2CD" w14:textId="77777777" w:rsidR="004D0D99" w:rsidRDefault="004D0D99" w:rsidP="004D0D99">
      <w:pPr>
        <w:pStyle w:val="Bibliography"/>
      </w:pPr>
      <w:r>
        <w:t>[48]</w:t>
      </w:r>
      <w:r>
        <w:tab/>
      </w:r>
      <w:r>
        <w:rPr>
          <w:i/>
          <w:iCs/>
        </w:rPr>
        <w:t>UE5 Tutorial MassAI Crowd in any project in less then 15 mins.</w:t>
      </w:r>
      <w:r>
        <w:t>, (Jul. 03, 2022). Accessed: Oct. 21, 2023. [Online Video]. Available: https://www.youtube.com/watch?v=2LvUB3_PAhI</w:t>
      </w:r>
    </w:p>
    <w:p w14:paraId="2C2E6EF0" w14:textId="77777777" w:rsidR="004D0D99" w:rsidRDefault="004D0D99" w:rsidP="004D0D99">
      <w:pPr>
        <w:pStyle w:val="Bibliography"/>
      </w:pPr>
      <w:r>
        <w:t>[49]</w:t>
      </w:r>
      <w:r>
        <w:tab/>
      </w:r>
      <w:r>
        <w:rPr>
          <w:i/>
          <w:iCs/>
        </w:rPr>
        <w:t>Unreal Engine 5 Mass Crowd Ai Tutorial</w:t>
      </w:r>
      <w:r>
        <w:t>, (May 03, 2022). Accessed: Oct. 21, 2023. [Online Video]. Available: https://www.youtube.com/watch?v=w_6LGyACVz0</w:t>
      </w:r>
    </w:p>
    <w:p w14:paraId="0C62A636" w14:textId="77777777" w:rsidR="004D0D99" w:rsidRDefault="004D0D99" w:rsidP="004D0D99">
      <w:pPr>
        <w:pStyle w:val="Bibliography"/>
      </w:pPr>
      <w:r>
        <w:t>[50]</w:t>
      </w:r>
      <w:r>
        <w:tab/>
      </w:r>
      <w:r>
        <w:rPr>
          <w:i/>
          <w:iCs/>
        </w:rPr>
        <w:t>Unreal Engine 5 MassEntity Plugin Demo</w:t>
      </w:r>
      <w:r>
        <w:t>, (Jul. 11, 2022). Accessed: Oct. 21, 2023. [Online Video]. Available: https://www.youtube.com/watch?v=0dwgnH3SoC0</w:t>
      </w:r>
    </w:p>
    <w:p w14:paraId="3F8F21DC" w14:textId="77777777" w:rsidR="004D0D99" w:rsidRPr="004D0D99" w:rsidRDefault="004D0D99" w:rsidP="004D0D99">
      <w:pPr>
        <w:pStyle w:val="Bibliography"/>
        <w:rPr>
          <w:lang w:val="fr-BE"/>
        </w:rPr>
      </w:pPr>
      <w:r>
        <w:t>[51]</w:t>
      </w:r>
      <w:r>
        <w:tab/>
        <w:t xml:space="preserve">‘Unreal Engine 5.1 Release Notes’. Accessed: Jan. 13, 2024. </w:t>
      </w:r>
      <w:r w:rsidRPr="004D0D99">
        <w:rPr>
          <w:lang w:val="fr-BE"/>
        </w:rPr>
        <w:t>[Online]. Available: https://docs.unrealengine.com/5.1/en-US/unreal-engine-5.1-release-notes/</w:t>
      </w:r>
    </w:p>
    <w:p w14:paraId="7112D042" w14:textId="77777777" w:rsidR="004D0D99" w:rsidRDefault="004D0D99" w:rsidP="004D0D99">
      <w:pPr>
        <w:pStyle w:val="Bibliography"/>
      </w:pPr>
      <w:r>
        <w:t>[52]</w:t>
      </w:r>
      <w:r>
        <w:tab/>
        <w:t>‘TOctree2’. Accessed: Jan. 13, 2024. [Online]. Available: https://docs.unrealengine.com/5.3/en-US/API/Runtime/Core/Math/TOctree2/</w:t>
      </w:r>
    </w:p>
    <w:p w14:paraId="79CC5DEC" w14:textId="77777777" w:rsidR="004D0D99" w:rsidRPr="004D0D99" w:rsidRDefault="004D0D99" w:rsidP="004D0D99">
      <w:pPr>
        <w:pStyle w:val="Bibliography"/>
        <w:rPr>
          <w:lang w:val="fr-BE"/>
        </w:rPr>
      </w:pPr>
      <w:r>
        <w:t>[53]</w:t>
      </w:r>
      <w:r>
        <w:tab/>
        <w:t xml:space="preserve">‘TOctree_DEPRECATED’. Accessed: Jan. 13, 2024. [Online]. </w:t>
      </w:r>
      <w:r w:rsidRPr="004D0D99">
        <w:rPr>
          <w:lang w:val="fr-BE"/>
        </w:rPr>
        <w:t>Available: https://docs.unrealengine.com/5.3/en-US/API/Runtime/Core/Math/TOctree_DEPRECATED/</w:t>
      </w:r>
    </w:p>
    <w:p w14:paraId="303C20F2" w14:textId="77777777" w:rsidR="004D0D99" w:rsidRDefault="004D0D99" w:rsidP="004D0D99">
      <w:pPr>
        <w:pStyle w:val="Bibliography"/>
      </w:pPr>
      <w:r>
        <w:t>[54]</w:t>
      </w:r>
      <w:r>
        <w:tab/>
        <w:t>‘FSparseDynamicOctree3’. Accessed: Jan. 13, 2024. [Online]. Available: https://docs.unrealengine.com/5.1/en-US/API/Plugins/GeometricObjects/Spatial/FSparseDynamicOctree3/</w:t>
      </w:r>
    </w:p>
    <w:p w14:paraId="0DC8A149" w14:textId="77777777" w:rsidR="004D0D99" w:rsidRDefault="004D0D99" w:rsidP="004D0D99">
      <w:pPr>
        <w:pStyle w:val="Bibliography"/>
      </w:pPr>
      <w:r>
        <w:t>[55]</w:t>
      </w:r>
      <w:r>
        <w:tab/>
      </w:r>
      <w:r>
        <w:rPr>
          <w:i/>
          <w:iCs/>
        </w:rPr>
        <w:t>[UE5] Understanding Render Thread and Animation Thread in Unreal Engine</w:t>
      </w:r>
      <w:r>
        <w:t>, (Mar. 06, 2023). Accessed: Jan. 07, 2024. [Online Video]. Available: https://www.youtube.com/watch?v=RRwNlntV10I</w:t>
      </w:r>
    </w:p>
    <w:p w14:paraId="64E017ED" w14:textId="77777777" w:rsidR="004D0D99" w:rsidRDefault="004D0D99" w:rsidP="004D0D99">
      <w:pPr>
        <w:pStyle w:val="Bibliography"/>
      </w:pPr>
      <w:r>
        <w:t>[56]</w:t>
      </w:r>
      <w:r>
        <w:tab/>
        <w:t>Phantomx1024, ‘Optimizations For High Unit Count AI’, r/unrealengine. Accessed: Oct. 21, 2023. [Online]. Available: www.reddit.com/r/unrealengine/comments/dmockq/optimizations_for_high_unit_count_ai/</w:t>
      </w:r>
    </w:p>
    <w:p w14:paraId="6CC2923F" w14:textId="7F70300B" w:rsidR="00285FAA" w:rsidRDefault="00D3038D" w:rsidP="003C4C6D">
      <w:r>
        <w:fldChar w:fldCharType="end"/>
      </w:r>
    </w:p>
    <w:p w14:paraId="18F2FB88" w14:textId="4FA4A98B" w:rsidR="002E1349" w:rsidRPr="003D33A8" w:rsidRDefault="002E1349">
      <w:r>
        <w:br w:type="page"/>
      </w:r>
    </w:p>
    <w:p w14:paraId="2DEF447C" w14:textId="73B2A3F0" w:rsidR="00F26B74" w:rsidRDefault="00F26B74" w:rsidP="00F26B74">
      <w:pPr>
        <w:pStyle w:val="Heading1"/>
      </w:pPr>
      <w:bookmarkStart w:id="113" w:name="_Toc155520920"/>
      <w:r>
        <w:lastRenderedPageBreak/>
        <w:t>Acknowledgements</w:t>
      </w:r>
      <w:bookmarkEnd w:id="113"/>
    </w:p>
    <w:p w14:paraId="0E270992" w14:textId="54E6C40A" w:rsidR="00794208" w:rsidRDefault="00FA5059" w:rsidP="00F26B74">
      <w:r>
        <w:t>I want to thank the lecturer of the Gradwork course, Alexander Deweppe</w:t>
      </w:r>
      <w:r w:rsidR="00C74B46">
        <w:t>, for giving insightful lectures on the topic of creating a research project.</w:t>
      </w:r>
    </w:p>
    <w:p w14:paraId="7A6AF083" w14:textId="3771B39E" w:rsidR="00FA5059" w:rsidRDefault="00FA5059" w:rsidP="00F26B74">
      <w:r>
        <w:t>I also want to thank my supervisor Alex Vanden Abeele</w:t>
      </w:r>
      <w:r w:rsidR="00C74B46">
        <w:t xml:space="preserve">, who </w:t>
      </w:r>
      <w:r w:rsidR="00980A73">
        <w:t>organized several feedback sessions where we would discuss the state of the project.</w:t>
      </w:r>
      <w:r w:rsidR="001031B8">
        <w:t xml:space="preserve"> He also gave lots of useful feedback throughout the entire study.</w:t>
      </w:r>
    </w:p>
    <w:p w14:paraId="16652556" w14:textId="66234CDE" w:rsidR="00FA5059" w:rsidRDefault="00FA5059" w:rsidP="00F26B74">
      <w:r>
        <w:t>I want to thank my coach Marijn Verspecht.</w:t>
      </w:r>
      <w:r w:rsidR="00C74B46">
        <w:t xml:space="preserve"> For assisting with the general outline of the Gradwork course.</w:t>
      </w:r>
    </w:p>
    <w:p w14:paraId="2CCCB5C5" w14:textId="7604DF19" w:rsidR="00FA5059" w:rsidRDefault="00FA5059" w:rsidP="00F26B74">
      <w:r>
        <w:t>And I want to thank</w:t>
      </w:r>
      <w:r w:rsidR="00C74B46">
        <w:t xml:space="preserve"> everyone at</w:t>
      </w:r>
      <w:r>
        <w:t xml:space="preserve"> Howest and Digital Arts and Entertainment for giving me the opportunity to develop </w:t>
      </w:r>
      <w:r w:rsidR="00C74B46">
        <w:t>the</w:t>
      </w:r>
      <w:r>
        <w:t xml:space="preserve"> skills that were </w:t>
      </w:r>
      <w:r w:rsidR="00080819">
        <w:t>needed</w:t>
      </w:r>
      <w:r>
        <w:t xml:space="preserve"> </w:t>
      </w:r>
      <w:r w:rsidR="00C74B46">
        <w:t>to complete this project.</w:t>
      </w:r>
    </w:p>
    <w:p w14:paraId="7B4E6C3F" w14:textId="49BAEAD6" w:rsidR="00794208" w:rsidRDefault="00980A73" w:rsidP="00F26B74">
      <w:r>
        <w:t>I also want to thank my family and friends for their support during this project</w:t>
      </w:r>
      <w:r w:rsidR="00D67EFC">
        <w:t>.</w:t>
      </w:r>
    </w:p>
    <w:p w14:paraId="364C7347" w14:textId="77777777"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114" w:name="_Toc155520921"/>
      <w:r>
        <w:lastRenderedPageBreak/>
        <w:t>Appendices</w:t>
      </w:r>
      <w:bookmarkEnd w:id="114"/>
    </w:p>
    <w:p w14:paraId="3B111852" w14:textId="2B1B9A50" w:rsidR="0043189D" w:rsidRPr="00BC5BF4" w:rsidRDefault="0043189D" w:rsidP="0043189D">
      <w:pPr>
        <w:rPr>
          <w:rStyle w:val="Hyperlink"/>
          <w:bCs/>
        </w:rPr>
      </w:pPr>
      <w:r w:rsidRPr="00BC5BF4">
        <w:rPr>
          <w:rStyle w:val="SubtleEmphasis"/>
          <w:bCs/>
          <w:i w:val="0"/>
          <w:iCs w:val="0"/>
          <w:color w:val="auto"/>
        </w:rPr>
        <w:t>Github repository:</w:t>
      </w:r>
      <w:r w:rsidRPr="00BC5BF4">
        <w:rPr>
          <w:rStyle w:val="SubtleEmphasis"/>
          <w:bCs/>
          <w:i w:val="0"/>
          <w:iCs w:val="0"/>
          <w:color w:val="auto"/>
        </w:rPr>
        <w:br/>
      </w:r>
      <w:hyperlink r:id="rId56" w:history="1">
        <w:r w:rsidRPr="00BC5BF4">
          <w:rPr>
            <w:rStyle w:val="Hyperlink"/>
            <w:bCs/>
          </w:rPr>
          <w:t>https://github.com/SimonSchaep/Research-UE5-Mass</w:t>
        </w:r>
      </w:hyperlink>
    </w:p>
    <w:p w14:paraId="18D4E991" w14:textId="39325DB8" w:rsidR="0043189D" w:rsidRPr="00BC5BF4" w:rsidRDefault="0043189D" w:rsidP="001D5823">
      <w:pPr>
        <w:rPr>
          <w:rStyle w:val="SubtleEmphasis"/>
          <w:bCs/>
          <w:i w:val="0"/>
          <w:iCs w:val="0"/>
          <w:color w:val="auto"/>
          <w:lang w:val="fr-BE"/>
        </w:rPr>
      </w:pPr>
      <w:r w:rsidRPr="00BC5BF4">
        <w:rPr>
          <w:bCs/>
          <w:lang w:val="fr-BE"/>
        </w:rPr>
        <w:t>Source code:</w:t>
      </w:r>
      <w:r w:rsidRPr="00BC5BF4">
        <w:rPr>
          <w:bCs/>
          <w:lang w:val="fr-BE"/>
        </w:rPr>
        <w:br/>
      </w:r>
      <w:hyperlink r:id="rId57" w:history="1">
        <w:r w:rsidRPr="00BC5BF4">
          <w:rPr>
            <w:rStyle w:val="Hyperlink"/>
            <w:bCs/>
            <w:lang w:val="fr-BE"/>
          </w:rPr>
          <w:t>https://github.com/SimonSchaep/Research-UE5-Mass/tree/main/UnrealProjects</w:t>
        </w:r>
      </w:hyperlink>
    </w:p>
    <w:p w14:paraId="6353D561" w14:textId="7CAF83F1" w:rsidR="001D5823" w:rsidRPr="00BC5BF4" w:rsidRDefault="0043189D" w:rsidP="000D5C84">
      <w:pPr>
        <w:rPr>
          <w:bCs/>
        </w:rPr>
      </w:pPr>
      <w:r w:rsidRPr="00BC5BF4">
        <w:rPr>
          <w:rStyle w:val="SubtleEmphasis"/>
          <w:bCs/>
          <w:i w:val="0"/>
          <w:iCs w:val="0"/>
          <w:color w:val="auto"/>
        </w:rPr>
        <w:t>Excel file with results from</w:t>
      </w:r>
      <w:r w:rsidR="002330D4">
        <w:rPr>
          <w:rStyle w:val="SubtleEmphasis"/>
          <w:bCs/>
          <w:i w:val="0"/>
          <w:iCs w:val="0"/>
          <w:color w:val="auto"/>
        </w:rPr>
        <w:t xml:space="preserve"> the</w:t>
      </w:r>
      <w:r w:rsidRPr="00BC5BF4">
        <w:rPr>
          <w:rStyle w:val="SubtleEmphasis"/>
          <w:bCs/>
          <w:i w:val="0"/>
          <w:iCs w:val="0"/>
          <w:color w:val="auto"/>
        </w:rPr>
        <w:t xml:space="preserve"> case study:</w:t>
      </w:r>
      <w:r w:rsidRPr="00BC5BF4">
        <w:rPr>
          <w:rStyle w:val="SubtleEmphasis"/>
          <w:bCs/>
          <w:i w:val="0"/>
          <w:iCs w:val="0"/>
          <w:color w:val="auto"/>
        </w:rPr>
        <w:br/>
      </w:r>
      <w:hyperlink r:id="rId58" w:history="1">
        <w:r w:rsidR="00D852C2" w:rsidRPr="00BC5BF4">
          <w:rPr>
            <w:rStyle w:val="Hyperlink"/>
            <w:bCs/>
          </w:rPr>
          <w:t>https://github.com/SimonSchaep/Research-UE5-Mass/blob/main/Results.xlsx</w:t>
        </w:r>
      </w:hyperlink>
    </w:p>
    <w:p w14:paraId="43036A63" w14:textId="276B8435" w:rsidR="002E208F" w:rsidRDefault="0043189D" w:rsidP="001C55B6">
      <w:r>
        <w:rPr>
          <w:rStyle w:val="SubtleEmphasis"/>
          <w:bCs/>
          <w:i w:val="0"/>
          <w:iCs w:val="0"/>
          <w:color w:val="auto"/>
        </w:rPr>
        <w:t>Trace files used to extract the data for the results:</w:t>
      </w:r>
      <w:r>
        <w:rPr>
          <w:rStyle w:val="SubtleEmphasis"/>
          <w:bCs/>
          <w:i w:val="0"/>
          <w:iCs w:val="0"/>
          <w:color w:val="auto"/>
        </w:rPr>
        <w:br/>
      </w:r>
      <w:hyperlink r:id="rId59" w:history="1">
        <w:r w:rsidRPr="0043189D">
          <w:rPr>
            <w:rStyle w:val="Hyperlink"/>
          </w:rPr>
          <w:t>https://drive.google.com/file/d/1dy27FoWe-HDYQR6C2MbmFpC7WUoz_FB9/view?usp=sharing</w:t>
        </w:r>
      </w:hyperlink>
    </w:p>
    <w:sectPr w:rsidR="002E208F" w:rsidSect="005B222C">
      <w:headerReference w:type="default" r:id="rId60"/>
      <w:footerReference w:type="default" r:id="rId61"/>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7ED75" w14:textId="77777777" w:rsidR="005B222C" w:rsidRDefault="005B222C" w:rsidP="001C55B6">
      <w:pPr>
        <w:spacing w:after="0" w:line="240" w:lineRule="auto"/>
      </w:pPr>
      <w:r>
        <w:separator/>
      </w:r>
    </w:p>
  </w:endnote>
  <w:endnote w:type="continuationSeparator" w:id="0">
    <w:p w14:paraId="0A605C9D" w14:textId="77777777" w:rsidR="005B222C" w:rsidRDefault="005B222C"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scadia Mono">
    <w:panose1 w:val="020B0609020000020004"/>
    <w:charset w:val="00"/>
    <w:family w:val="modern"/>
    <w:pitch w:val="fixed"/>
    <w:sig w:usb0="A1002AFF" w:usb1="4000F9FB" w:usb2="0004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4440E" w14:textId="77777777" w:rsidR="005B222C" w:rsidRDefault="005B222C" w:rsidP="001C55B6">
      <w:pPr>
        <w:spacing w:after="0" w:line="240" w:lineRule="auto"/>
      </w:pPr>
      <w:r>
        <w:separator/>
      </w:r>
    </w:p>
  </w:footnote>
  <w:footnote w:type="continuationSeparator" w:id="0">
    <w:p w14:paraId="23D2C7FC" w14:textId="77777777" w:rsidR="005B222C" w:rsidRDefault="005B222C"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A6ADCEB" w:rsidR="002E1349" w:rsidRDefault="001019A0" w:rsidP="002E1349">
        <w:r>
          <w:t>Schaep Sim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C0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3FF6A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744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5900D65"/>
    <w:multiLevelType w:val="multilevel"/>
    <w:tmpl w:val="41B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62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0F333A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1567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2643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1465A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10296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840048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1BC04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C52396A"/>
    <w:multiLevelType w:val="hybridMultilevel"/>
    <w:tmpl w:val="9D487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6" w15:restartNumberingAfterBreak="0">
    <w:nsid w:val="1EFF4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302B01"/>
    <w:multiLevelType w:val="hybridMultilevel"/>
    <w:tmpl w:val="67EEA7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1D6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D15161"/>
    <w:multiLevelType w:val="hybridMultilevel"/>
    <w:tmpl w:val="48905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D1A6B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241F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39106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DD18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DAC3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064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45BF03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C958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4C372E73"/>
    <w:multiLevelType w:val="hybridMultilevel"/>
    <w:tmpl w:val="0EE60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8E323E"/>
    <w:multiLevelType w:val="multilevel"/>
    <w:tmpl w:val="6F14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4FFC324A"/>
    <w:multiLevelType w:val="hybridMultilevel"/>
    <w:tmpl w:val="365A6C8C"/>
    <w:lvl w:ilvl="0" w:tplc="CDA8385C">
      <w:start w:val="1"/>
      <w:numFmt w:val="decimal"/>
      <w:lvlText w:val="%1."/>
      <w:lvlJc w:val="left"/>
      <w:pPr>
        <w:ind w:left="360" w:hanging="360"/>
      </w:pPr>
      <w:rPr>
        <w:rFonts w:hint="default"/>
        <w:b w:val="0"/>
        <w:bCs w:val="0"/>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DF43F2"/>
    <w:multiLevelType w:val="hybridMultilevel"/>
    <w:tmpl w:val="02A03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9752631"/>
    <w:multiLevelType w:val="multilevel"/>
    <w:tmpl w:val="A3CE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C4C0A5F"/>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2" w15:restartNumberingAfterBreak="0">
    <w:nsid w:val="5CEE56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26F0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9996E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CA30571"/>
    <w:multiLevelType w:val="hybridMultilevel"/>
    <w:tmpl w:val="9AD67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EAA2E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6F3474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51C1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E00DA8"/>
    <w:multiLevelType w:val="hybridMultilevel"/>
    <w:tmpl w:val="531E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90757CE"/>
    <w:multiLevelType w:val="hybridMultilevel"/>
    <w:tmpl w:val="73980D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FA954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0"/>
  </w:num>
  <w:num w:numId="2" w16cid:durableId="571962279">
    <w:abstractNumId w:val="10"/>
  </w:num>
  <w:num w:numId="3" w16cid:durableId="287973074">
    <w:abstractNumId w:val="10"/>
  </w:num>
  <w:num w:numId="4" w16cid:durableId="284821275">
    <w:abstractNumId w:val="10"/>
  </w:num>
  <w:num w:numId="5" w16cid:durableId="1600528937">
    <w:abstractNumId w:val="10"/>
  </w:num>
  <w:num w:numId="6" w16cid:durableId="375737947">
    <w:abstractNumId w:val="10"/>
  </w:num>
  <w:num w:numId="7" w16cid:durableId="1995258676">
    <w:abstractNumId w:val="10"/>
  </w:num>
  <w:num w:numId="8" w16cid:durableId="752356719">
    <w:abstractNumId w:val="10"/>
  </w:num>
  <w:num w:numId="9" w16cid:durableId="804590231">
    <w:abstractNumId w:val="10"/>
  </w:num>
  <w:num w:numId="10" w16cid:durableId="1476994451">
    <w:abstractNumId w:val="10"/>
  </w:num>
  <w:num w:numId="11" w16cid:durableId="858591427">
    <w:abstractNumId w:val="54"/>
  </w:num>
  <w:num w:numId="12" w16cid:durableId="2081292380">
    <w:abstractNumId w:val="37"/>
  </w:num>
  <w:num w:numId="13" w16cid:durableId="997924738">
    <w:abstractNumId w:val="27"/>
  </w:num>
  <w:num w:numId="14" w16cid:durableId="159737767">
    <w:abstractNumId w:val="35"/>
  </w:num>
  <w:num w:numId="15" w16cid:durableId="1105812379">
    <w:abstractNumId w:val="46"/>
  </w:num>
  <w:num w:numId="16" w16cid:durableId="2138378045">
    <w:abstractNumId w:val="51"/>
  </w:num>
  <w:num w:numId="17" w16cid:durableId="987830825">
    <w:abstractNumId w:val="58"/>
  </w:num>
  <w:num w:numId="18" w16cid:durableId="1568614667">
    <w:abstractNumId w:val="15"/>
  </w:num>
  <w:num w:numId="19" w16cid:durableId="847645189">
    <w:abstractNumId w:val="31"/>
  </w:num>
  <w:num w:numId="20" w16cid:durableId="1145776036">
    <w:abstractNumId w:val="43"/>
  </w:num>
  <w:num w:numId="21" w16cid:durableId="671182528">
    <w:abstractNumId w:val="26"/>
  </w:num>
  <w:num w:numId="22" w16cid:durableId="292449161">
    <w:abstractNumId w:val="47"/>
  </w:num>
  <w:num w:numId="23" w16cid:durableId="1850674605">
    <w:abstractNumId w:val="39"/>
  </w:num>
  <w:num w:numId="24" w16cid:durableId="1751000677">
    <w:abstractNumId w:val="5"/>
  </w:num>
  <w:num w:numId="25" w16cid:durableId="893396061">
    <w:abstractNumId w:val="22"/>
  </w:num>
  <w:num w:numId="26" w16cid:durableId="619723063">
    <w:abstractNumId w:val="52"/>
  </w:num>
  <w:num w:numId="27" w16cid:durableId="1415009619">
    <w:abstractNumId w:val="20"/>
  </w:num>
  <w:num w:numId="28" w16cid:durableId="1138256923">
    <w:abstractNumId w:val="33"/>
  </w:num>
  <w:num w:numId="29" w16cid:durableId="1136920838">
    <w:abstractNumId w:val="14"/>
  </w:num>
  <w:num w:numId="30" w16cid:durableId="676155707">
    <w:abstractNumId w:val="38"/>
  </w:num>
  <w:num w:numId="31" w16cid:durableId="2042196561">
    <w:abstractNumId w:val="48"/>
  </w:num>
  <w:num w:numId="32" w16cid:durableId="1909996772">
    <w:abstractNumId w:val="56"/>
  </w:num>
  <w:num w:numId="33" w16cid:durableId="594288969">
    <w:abstractNumId w:val="11"/>
  </w:num>
  <w:num w:numId="34" w16cid:durableId="1135953220">
    <w:abstractNumId w:val="6"/>
  </w:num>
  <w:num w:numId="35" w16cid:durableId="524104160">
    <w:abstractNumId w:val="4"/>
  </w:num>
  <w:num w:numId="36" w16cid:durableId="292489947">
    <w:abstractNumId w:val="21"/>
  </w:num>
  <w:num w:numId="37" w16cid:durableId="1991906146">
    <w:abstractNumId w:val="25"/>
  </w:num>
  <w:num w:numId="38" w16cid:durableId="976304660">
    <w:abstractNumId w:val="3"/>
  </w:num>
  <w:num w:numId="39" w16cid:durableId="1585607491">
    <w:abstractNumId w:val="17"/>
  </w:num>
  <w:num w:numId="40" w16cid:durableId="1011876490">
    <w:abstractNumId w:val="8"/>
  </w:num>
  <w:num w:numId="41" w16cid:durableId="346105217">
    <w:abstractNumId w:val="49"/>
  </w:num>
  <w:num w:numId="42" w16cid:durableId="86193628">
    <w:abstractNumId w:val="50"/>
  </w:num>
  <w:num w:numId="43" w16cid:durableId="1343975334">
    <w:abstractNumId w:val="0"/>
  </w:num>
  <w:num w:numId="44" w16cid:durableId="2139563036">
    <w:abstractNumId w:val="7"/>
  </w:num>
  <w:num w:numId="45" w16cid:durableId="1441218627">
    <w:abstractNumId w:val="16"/>
  </w:num>
  <w:num w:numId="46" w16cid:durableId="15038089">
    <w:abstractNumId w:val="23"/>
  </w:num>
  <w:num w:numId="47" w16cid:durableId="526337096">
    <w:abstractNumId w:val="29"/>
  </w:num>
  <w:num w:numId="48" w16cid:durableId="1933733298">
    <w:abstractNumId w:val="1"/>
  </w:num>
  <w:num w:numId="49" w16cid:durableId="136803379">
    <w:abstractNumId w:val="9"/>
  </w:num>
  <w:num w:numId="50" w16cid:durableId="742796970">
    <w:abstractNumId w:val="44"/>
  </w:num>
  <w:num w:numId="51" w16cid:durableId="335232259">
    <w:abstractNumId w:val="28"/>
  </w:num>
  <w:num w:numId="52" w16cid:durableId="326369740">
    <w:abstractNumId w:val="53"/>
  </w:num>
  <w:num w:numId="53" w16cid:durableId="949898206">
    <w:abstractNumId w:val="32"/>
  </w:num>
  <w:num w:numId="54" w16cid:durableId="1661344429">
    <w:abstractNumId w:val="18"/>
  </w:num>
  <w:num w:numId="55" w16cid:durableId="1365328435">
    <w:abstractNumId w:val="42"/>
  </w:num>
  <w:num w:numId="56" w16cid:durableId="1202665486">
    <w:abstractNumId w:val="19"/>
  </w:num>
  <w:num w:numId="57" w16cid:durableId="871264744">
    <w:abstractNumId w:val="12"/>
  </w:num>
  <w:num w:numId="58" w16cid:durableId="390464637">
    <w:abstractNumId w:val="41"/>
  </w:num>
  <w:num w:numId="59" w16cid:durableId="232665539">
    <w:abstractNumId w:val="30"/>
  </w:num>
  <w:num w:numId="60" w16cid:durableId="1245460146">
    <w:abstractNumId w:val="2"/>
  </w:num>
  <w:num w:numId="61" w16cid:durableId="747338017">
    <w:abstractNumId w:val="24"/>
  </w:num>
  <w:num w:numId="62" w16cid:durableId="1930506519">
    <w:abstractNumId w:val="45"/>
  </w:num>
  <w:num w:numId="63" w16cid:durableId="1024793357">
    <w:abstractNumId w:val="13"/>
  </w:num>
  <w:num w:numId="64" w16cid:durableId="431513896">
    <w:abstractNumId w:val="55"/>
  </w:num>
  <w:num w:numId="65" w16cid:durableId="1473015626">
    <w:abstractNumId w:val="40"/>
  </w:num>
  <w:num w:numId="66" w16cid:durableId="1019623701">
    <w:abstractNumId w:val="34"/>
  </w:num>
  <w:num w:numId="67" w16cid:durableId="96366377">
    <w:abstractNumId w:val="57"/>
  </w:num>
  <w:num w:numId="68" w16cid:durableId="2057260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7CE"/>
    <w:rsid w:val="00000D37"/>
    <w:rsid w:val="00000FAE"/>
    <w:rsid w:val="00003ACD"/>
    <w:rsid w:val="000042E3"/>
    <w:rsid w:val="00005B61"/>
    <w:rsid w:val="00005CCC"/>
    <w:rsid w:val="00012EAC"/>
    <w:rsid w:val="00016ED3"/>
    <w:rsid w:val="0002190D"/>
    <w:rsid w:val="000220A2"/>
    <w:rsid w:val="000317F5"/>
    <w:rsid w:val="00031CAC"/>
    <w:rsid w:val="00032AF5"/>
    <w:rsid w:val="00035F34"/>
    <w:rsid w:val="000366CB"/>
    <w:rsid w:val="00044DF5"/>
    <w:rsid w:val="00047DFC"/>
    <w:rsid w:val="00047FD6"/>
    <w:rsid w:val="00053C1B"/>
    <w:rsid w:val="0005783E"/>
    <w:rsid w:val="00060C18"/>
    <w:rsid w:val="00060DD4"/>
    <w:rsid w:val="00061991"/>
    <w:rsid w:val="00063EE0"/>
    <w:rsid w:val="00067B4C"/>
    <w:rsid w:val="00073E6B"/>
    <w:rsid w:val="0007434B"/>
    <w:rsid w:val="00074958"/>
    <w:rsid w:val="0007495D"/>
    <w:rsid w:val="00075574"/>
    <w:rsid w:val="000762CE"/>
    <w:rsid w:val="000769DF"/>
    <w:rsid w:val="00076F13"/>
    <w:rsid w:val="00080819"/>
    <w:rsid w:val="00081746"/>
    <w:rsid w:val="000817E2"/>
    <w:rsid w:val="00085A56"/>
    <w:rsid w:val="000909BC"/>
    <w:rsid w:val="000926E1"/>
    <w:rsid w:val="00092737"/>
    <w:rsid w:val="00094373"/>
    <w:rsid w:val="00096731"/>
    <w:rsid w:val="000A2FDF"/>
    <w:rsid w:val="000A33CF"/>
    <w:rsid w:val="000A52D8"/>
    <w:rsid w:val="000A75B8"/>
    <w:rsid w:val="000B3E81"/>
    <w:rsid w:val="000C11F3"/>
    <w:rsid w:val="000C1334"/>
    <w:rsid w:val="000C16BA"/>
    <w:rsid w:val="000C1EE7"/>
    <w:rsid w:val="000C2F97"/>
    <w:rsid w:val="000C4251"/>
    <w:rsid w:val="000C743D"/>
    <w:rsid w:val="000C7930"/>
    <w:rsid w:val="000D5C84"/>
    <w:rsid w:val="000E2BE8"/>
    <w:rsid w:val="000E3541"/>
    <w:rsid w:val="000E5A88"/>
    <w:rsid w:val="000E5F1F"/>
    <w:rsid w:val="000E675C"/>
    <w:rsid w:val="000E7BAC"/>
    <w:rsid w:val="000F4A51"/>
    <w:rsid w:val="000F4BBB"/>
    <w:rsid w:val="000F54D2"/>
    <w:rsid w:val="000F7A3B"/>
    <w:rsid w:val="001019A0"/>
    <w:rsid w:val="001019D1"/>
    <w:rsid w:val="00102E74"/>
    <w:rsid w:val="001031B8"/>
    <w:rsid w:val="0010417E"/>
    <w:rsid w:val="0010532E"/>
    <w:rsid w:val="00112C1F"/>
    <w:rsid w:val="0011303F"/>
    <w:rsid w:val="00115DEC"/>
    <w:rsid w:val="001172CA"/>
    <w:rsid w:val="00120ABB"/>
    <w:rsid w:val="00120E2F"/>
    <w:rsid w:val="00120E84"/>
    <w:rsid w:val="00121F45"/>
    <w:rsid w:val="0012506D"/>
    <w:rsid w:val="00125E30"/>
    <w:rsid w:val="001264BA"/>
    <w:rsid w:val="00126785"/>
    <w:rsid w:val="00127B1A"/>
    <w:rsid w:val="00127EA7"/>
    <w:rsid w:val="00127F9B"/>
    <w:rsid w:val="001326B5"/>
    <w:rsid w:val="001355FD"/>
    <w:rsid w:val="001473F8"/>
    <w:rsid w:val="00150C09"/>
    <w:rsid w:val="00151449"/>
    <w:rsid w:val="001521F2"/>
    <w:rsid w:val="00154B83"/>
    <w:rsid w:val="00156DC4"/>
    <w:rsid w:val="0016521D"/>
    <w:rsid w:val="001724BF"/>
    <w:rsid w:val="00174C8C"/>
    <w:rsid w:val="00175EA8"/>
    <w:rsid w:val="00181512"/>
    <w:rsid w:val="00181691"/>
    <w:rsid w:val="00181D1C"/>
    <w:rsid w:val="001842BA"/>
    <w:rsid w:val="00185C39"/>
    <w:rsid w:val="00185F9F"/>
    <w:rsid w:val="0018724B"/>
    <w:rsid w:val="00191BD0"/>
    <w:rsid w:val="0019273D"/>
    <w:rsid w:val="00195628"/>
    <w:rsid w:val="00196AB7"/>
    <w:rsid w:val="001A21BE"/>
    <w:rsid w:val="001A3012"/>
    <w:rsid w:val="001A46DC"/>
    <w:rsid w:val="001A52E4"/>
    <w:rsid w:val="001B0FD0"/>
    <w:rsid w:val="001B1B9B"/>
    <w:rsid w:val="001B1D78"/>
    <w:rsid w:val="001B346B"/>
    <w:rsid w:val="001B3FF1"/>
    <w:rsid w:val="001B4845"/>
    <w:rsid w:val="001C1833"/>
    <w:rsid w:val="001C55B6"/>
    <w:rsid w:val="001C5938"/>
    <w:rsid w:val="001D0494"/>
    <w:rsid w:val="001D08A1"/>
    <w:rsid w:val="001D1DD5"/>
    <w:rsid w:val="001D2BFB"/>
    <w:rsid w:val="001D43C3"/>
    <w:rsid w:val="001D5823"/>
    <w:rsid w:val="001E149F"/>
    <w:rsid w:val="001E77FB"/>
    <w:rsid w:val="001E7926"/>
    <w:rsid w:val="001F0901"/>
    <w:rsid w:val="001F15AF"/>
    <w:rsid w:val="001F19D5"/>
    <w:rsid w:val="001F548C"/>
    <w:rsid w:val="001F61C2"/>
    <w:rsid w:val="001F6FAB"/>
    <w:rsid w:val="0020067B"/>
    <w:rsid w:val="0020318A"/>
    <w:rsid w:val="0020453F"/>
    <w:rsid w:val="00204A47"/>
    <w:rsid w:val="00204CAC"/>
    <w:rsid w:val="00206276"/>
    <w:rsid w:val="002076FA"/>
    <w:rsid w:val="002101CA"/>
    <w:rsid w:val="00212C18"/>
    <w:rsid w:val="00212D23"/>
    <w:rsid w:val="00214599"/>
    <w:rsid w:val="002146BA"/>
    <w:rsid w:val="00214F0D"/>
    <w:rsid w:val="002153C7"/>
    <w:rsid w:val="00220A6D"/>
    <w:rsid w:val="0022141F"/>
    <w:rsid w:val="00223653"/>
    <w:rsid w:val="00231221"/>
    <w:rsid w:val="002330D4"/>
    <w:rsid w:val="002406EF"/>
    <w:rsid w:val="00242524"/>
    <w:rsid w:val="00243AAE"/>
    <w:rsid w:val="00246978"/>
    <w:rsid w:val="00247712"/>
    <w:rsid w:val="00250DA6"/>
    <w:rsid w:val="00251B10"/>
    <w:rsid w:val="0025289C"/>
    <w:rsid w:val="0025553D"/>
    <w:rsid w:val="002566ED"/>
    <w:rsid w:val="002569B3"/>
    <w:rsid w:val="002602FE"/>
    <w:rsid w:val="00261638"/>
    <w:rsid w:val="00262331"/>
    <w:rsid w:val="002648C1"/>
    <w:rsid w:val="00264CBB"/>
    <w:rsid w:val="0026580B"/>
    <w:rsid w:val="00265E59"/>
    <w:rsid w:val="0026602A"/>
    <w:rsid w:val="00267C1E"/>
    <w:rsid w:val="0027098F"/>
    <w:rsid w:val="002716E0"/>
    <w:rsid w:val="0027220A"/>
    <w:rsid w:val="00272FAB"/>
    <w:rsid w:val="00273881"/>
    <w:rsid w:val="00276A1F"/>
    <w:rsid w:val="00281B20"/>
    <w:rsid w:val="0028356D"/>
    <w:rsid w:val="002839ED"/>
    <w:rsid w:val="0028474C"/>
    <w:rsid w:val="00284B73"/>
    <w:rsid w:val="00285671"/>
    <w:rsid w:val="00285FAA"/>
    <w:rsid w:val="00287D01"/>
    <w:rsid w:val="0029183F"/>
    <w:rsid w:val="00292095"/>
    <w:rsid w:val="0029406E"/>
    <w:rsid w:val="0029424A"/>
    <w:rsid w:val="002942B4"/>
    <w:rsid w:val="002942FE"/>
    <w:rsid w:val="0029695C"/>
    <w:rsid w:val="00297085"/>
    <w:rsid w:val="002A061C"/>
    <w:rsid w:val="002A2ECF"/>
    <w:rsid w:val="002A3FB5"/>
    <w:rsid w:val="002A5EC5"/>
    <w:rsid w:val="002B2640"/>
    <w:rsid w:val="002B2C46"/>
    <w:rsid w:val="002B3A39"/>
    <w:rsid w:val="002B4C91"/>
    <w:rsid w:val="002B4D9A"/>
    <w:rsid w:val="002C2A75"/>
    <w:rsid w:val="002C5209"/>
    <w:rsid w:val="002C7949"/>
    <w:rsid w:val="002D2EAC"/>
    <w:rsid w:val="002D3614"/>
    <w:rsid w:val="002D4805"/>
    <w:rsid w:val="002D7323"/>
    <w:rsid w:val="002E0BB4"/>
    <w:rsid w:val="002E1107"/>
    <w:rsid w:val="002E1349"/>
    <w:rsid w:val="002E208F"/>
    <w:rsid w:val="002E43B0"/>
    <w:rsid w:val="002E4DFA"/>
    <w:rsid w:val="002E4FED"/>
    <w:rsid w:val="002E6A19"/>
    <w:rsid w:val="002E6F83"/>
    <w:rsid w:val="002F3B28"/>
    <w:rsid w:val="002F3CA9"/>
    <w:rsid w:val="002F6213"/>
    <w:rsid w:val="00320F5F"/>
    <w:rsid w:val="00321BC4"/>
    <w:rsid w:val="00327A45"/>
    <w:rsid w:val="00333B95"/>
    <w:rsid w:val="0033544C"/>
    <w:rsid w:val="00343021"/>
    <w:rsid w:val="00343982"/>
    <w:rsid w:val="00344086"/>
    <w:rsid w:val="00346603"/>
    <w:rsid w:val="00346D6B"/>
    <w:rsid w:val="00350C2B"/>
    <w:rsid w:val="003519B5"/>
    <w:rsid w:val="003519FB"/>
    <w:rsid w:val="003523E0"/>
    <w:rsid w:val="00355A4E"/>
    <w:rsid w:val="00356630"/>
    <w:rsid w:val="00356673"/>
    <w:rsid w:val="0035692E"/>
    <w:rsid w:val="0036079B"/>
    <w:rsid w:val="003627D5"/>
    <w:rsid w:val="00362E20"/>
    <w:rsid w:val="0036797E"/>
    <w:rsid w:val="003726D2"/>
    <w:rsid w:val="00373699"/>
    <w:rsid w:val="00375318"/>
    <w:rsid w:val="00380DEB"/>
    <w:rsid w:val="0038438B"/>
    <w:rsid w:val="003916DE"/>
    <w:rsid w:val="00393160"/>
    <w:rsid w:val="003934F5"/>
    <w:rsid w:val="003941A3"/>
    <w:rsid w:val="00394953"/>
    <w:rsid w:val="00397550"/>
    <w:rsid w:val="003A0148"/>
    <w:rsid w:val="003A3268"/>
    <w:rsid w:val="003A62FE"/>
    <w:rsid w:val="003B13DF"/>
    <w:rsid w:val="003B4BA8"/>
    <w:rsid w:val="003B55DC"/>
    <w:rsid w:val="003B641E"/>
    <w:rsid w:val="003C0C4E"/>
    <w:rsid w:val="003C4C6D"/>
    <w:rsid w:val="003D173E"/>
    <w:rsid w:val="003D25D5"/>
    <w:rsid w:val="003D33A8"/>
    <w:rsid w:val="003D3CAF"/>
    <w:rsid w:val="003D5D65"/>
    <w:rsid w:val="003D6EE0"/>
    <w:rsid w:val="003D6FEC"/>
    <w:rsid w:val="003D7FB6"/>
    <w:rsid w:val="003F0648"/>
    <w:rsid w:val="003F0AC7"/>
    <w:rsid w:val="003F224F"/>
    <w:rsid w:val="003F2D08"/>
    <w:rsid w:val="003F3AF1"/>
    <w:rsid w:val="003F3BEB"/>
    <w:rsid w:val="003F45A5"/>
    <w:rsid w:val="004010EC"/>
    <w:rsid w:val="00402884"/>
    <w:rsid w:val="00405BA0"/>
    <w:rsid w:val="004069B9"/>
    <w:rsid w:val="00407B48"/>
    <w:rsid w:val="00413D9E"/>
    <w:rsid w:val="00415A66"/>
    <w:rsid w:val="00416EF6"/>
    <w:rsid w:val="004235F8"/>
    <w:rsid w:val="00424491"/>
    <w:rsid w:val="00424980"/>
    <w:rsid w:val="004256F0"/>
    <w:rsid w:val="00427C48"/>
    <w:rsid w:val="00430B79"/>
    <w:rsid w:val="0043189D"/>
    <w:rsid w:val="004318C5"/>
    <w:rsid w:val="00433764"/>
    <w:rsid w:val="00433930"/>
    <w:rsid w:val="00434BE0"/>
    <w:rsid w:val="00435E2A"/>
    <w:rsid w:val="004374EC"/>
    <w:rsid w:val="00440321"/>
    <w:rsid w:val="004434FA"/>
    <w:rsid w:val="00445649"/>
    <w:rsid w:val="0045635C"/>
    <w:rsid w:val="004565AA"/>
    <w:rsid w:val="00460533"/>
    <w:rsid w:val="00462C26"/>
    <w:rsid w:val="00462CAA"/>
    <w:rsid w:val="00463091"/>
    <w:rsid w:val="00466D09"/>
    <w:rsid w:val="00474513"/>
    <w:rsid w:val="004807DA"/>
    <w:rsid w:val="00482620"/>
    <w:rsid w:val="00494C6A"/>
    <w:rsid w:val="0049670E"/>
    <w:rsid w:val="0049685B"/>
    <w:rsid w:val="004979EC"/>
    <w:rsid w:val="004A0345"/>
    <w:rsid w:val="004A23BE"/>
    <w:rsid w:val="004A49B8"/>
    <w:rsid w:val="004A5AF9"/>
    <w:rsid w:val="004A7BDF"/>
    <w:rsid w:val="004B44CA"/>
    <w:rsid w:val="004B4C74"/>
    <w:rsid w:val="004B6BAE"/>
    <w:rsid w:val="004B6E0E"/>
    <w:rsid w:val="004C28F9"/>
    <w:rsid w:val="004C7BDD"/>
    <w:rsid w:val="004D003F"/>
    <w:rsid w:val="004D0D99"/>
    <w:rsid w:val="004D1A93"/>
    <w:rsid w:val="004D6E6D"/>
    <w:rsid w:val="004E19CD"/>
    <w:rsid w:val="004E386A"/>
    <w:rsid w:val="004E7F8B"/>
    <w:rsid w:val="004F2F91"/>
    <w:rsid w:val="004F4B5E"/>
    <w:rsid w:val="004F68C5"/>
    <w:rsid w:val="004F6B82"/>
    <w:rsid w:val="00500B8B"/>
    <w:rsid w:val="005042E6"/>
    <w:rsid w:val="00505A71"/>
    <w:rsid w:val="005163CE"/>
    <w:rsid w:val="00516F1A"/>
    <w:rsid w:val="005200FD"/>
    <w:rsid w:val="0052080F"/>
    <w:rsid w:val="00520FFB"/>
    <w:rsid w:val="00521684"/>
    <w:rsid w:val="00523115"/>
    <w:rsid w:val="00523F43"/>
    <w:rsid w:val="00527A7E"/>
    <w:rsid w:val="0053548A"/>
    <w:rsid w:val="00536F67"/>
    <w:rsid w:val="00541393"/>
    <w:rsid w:val="005416FF"/>
    <w:rsid w:val="00542449"/>
    <w:rsid w:val="00542A73"/>
    <w:rsid w:val="005440DB"/>
    <w:rsid w:val="00546C55"/>
    <w:rsid w:val="00552427"/>
    <w:rsid w:val="00560779"/>
    <w:rsid w:val="00561888"/>
    <w:rsid w:val="00561B21"/>
    <w:rsid w:val="005634A3"/>
    <w:rsid w:val="0056482B"/>
    <w:rsid w:val="00567717"/>
    <w:rsid w:val="0057098A"/>
    <w:rsid w:val="005731E5"/>
    <w:rsid w:val="00575581"/>
    <w:rsid w:val="00575AD5"/>
    <w:rsid w:val="00576632"/>
    <w:rsid w:val="00582504"/>
    <w:rsid w:val="005832EA"/>
    <w:rsid w:val="005835D8"/>
    <w:rsid w:val="005853DC"/>
    <w:rsid w:val="005854DB"/>
    <w:rsid w:val="005862A8"/>
    <w:rsid w:val="005913FF"/>
    <w:rsid w:val="005946DC"/>
    <w:rsid w:val="00594918"/>
    <w:rsid w:val="00594F36"/>
    <w:rsid w:val="005970DB"/>
    <w:rsid w:val="005A0B0D"/>
    <w:rsid w:val="005A143E"/>
    <w:rsid w:val="005A2BCC"/>
    <w:rsid w:val="005A2FA6"/>
    <w:rsid w:val="005B222C"/>
    <w:rsid w:val="005B2302"/>
    <w:rsid w:val="005B4F99"/>
    <w:rsid w:val="005B5790"/>
    <w:rsid w:val="005C3CBB"/>
    <w:rsid w:val="005C5FF7"/>
    <w:rsid w:val="005D07E8"/>
    <w:rsid w:val="005D0DB4"/>
    <w:rsid w:val="005D140E"/>
    <w:rsid w:val="005D602B"/>
    <w:rsid w:val="005E04E3"/>
    <w:rsid w:val="005E3A15"/>
    <w:rsid w:val="005E5EF9"/>
    <w:rsid w:val="005E60EF"/>
    <w:rsid w:val="005F2859"/>
    <w:rsid w:val="005F3930"/>
    <w:rsid w:val="005F54E3"/>
    <w:rsid w:val="005F68C8"/>
    <w:rsid w:val="005F7F0B"/>
    <w:rsid w:val="0060064D"/>
    <w:rsid w:val="006064B7"/>
    <w:rsid w:val="00606858"/>
    <w:rsid w:val="00606AB0"/>
    <w:rsid w:val="006147FC"/>
    <w:rsid w:val="00616118"/>
    <w:rsid w:val="0061716B"/>
    <w:rsid w:val="00620F08"/>
    <w:rsid w:val="00621184"/>
    <w:rsid w:val="00621630"/>
    <w:rsid w:val="006224BF"/>
    <w:rsid w:val="0062287A"/>
    <w:rsid w:val="00623A65"/>
    <w:rsid w:val="00625263"/>
    <w:rsid w:val="00631E5F"/>
    <w:rsid w:val="006323B4"/>
    <w:rsid w:val="006326AD"/>
    <w:rsid w:val="0063289F"/>
    <w:rsid w:val="00634E7E"/>
    <w:rsid w:val="00635008"/>
    <w:rsid w:val="00636825"/>
    <w:rsid w:val="006413DC"/>
    <w:rsid w:val="00641640"/>
    <w:rsid w:val="00644773"/>
    <w:rsid w:val="00644D35"/>
    <w:rsid w:val="00644E3B"/>
    <w:rsid w:val="006451C8"/>
    <w:rsid w:val="0065024E"/>
    <w:rsid w:val="00650D91"/>
    <w:rsid w:val="00650EDC"/>
    <w:rsid w:val="0065113B"/>
    <w:rsid w:val="0065179E"/>
    <w:rsid w:val="00653A01"/>
    <w:rsid w:val="00653E4A"/>
    <w:rsid w:val="006557E6"/>
    <w:rsid w:val="006562FA"/>
    <w:rsid w:val="006613B2"/>
    <w:rsid w:val="00661EFE"/>
    <w:rsid w:val="006624B2"/>
    <w:rsid w:val="00667CB9"/>
    <w:rsid w:val="00672213"/>
    <w:rsid w:val="00672BAC"/>
    <w:rsid w:val="006740D1"/>
    <w:rsid w:val="0067524D"/>
    <w:rsid w:val="00681006"/>
    <w:rsid w:val="00685648"/>
    <w:rsid w:val="0068597E"/>
    <w:rsid w:val="006863DD"/>
    <w:rsid w:val="00686547"/>
    <w:rsid w:val="006971FE"/>
    <w:rsid w:val="006A31D0"/>
    <w:rsid w:val="006A3E9B"/>
    <w:rsid w:val="006A6EFB"/>
    <w:rsid w:val="006A7310"/>
    <w:rsid w:val="006B01FC"/>
    <w:rsid w:val="006B262E"/>
    <w:rsid w:val="006C32FF"/>
    <w:rsid w:val="006C460A"/>
    <w:rsid w:val="006C5103"/>
    <w:rsid w:val="006C61A0"/>
    <w:rsid w:val="006C69A9"/>
    <w:rsid w:val="006C6EE7"/>
    <w:rsid w:val="006D08D1"/>
    <w:rsid w:val="006D2185"/>
    <w:rsid w:val="006D3FFD"/>
    <w:rsid w:val="006D40D7"/>
    <w:rsid w:val="006E149C"/>
    <w:rsid w:val="006E2AF5"/>
    <w:rsid w:val="006E3E00"/>
    <w:rsid w:val="006E5894"/>
    <w:rsid w:val="006E7F89"/>
    <w:rsid w:val="006F2AFC"/>
    <w:rsid w:val="006F3816"/>
    <w:rsid w:val="006F4DD9"/>
    <w:rsid w:val="007002BC"/>
    <w:rsid w:val="007005D7"/>
    <w:rsid w:val="007019F5"/>
    <w:rsid w:val="00702D13"/>
    <w:rsid w:val="00706658"/>
    <w:rsid w:val="00706733"/>
    <w:rsid w:val="00710480"/>
    <w:rsid w:val="00710AFC"/>
    <w:rsid w:val="00711680"/>
    <w:rsid w:val="007129A3"/>
    <w:rsid w:val="007205AF"/>
    <w:rsid w:val="00722570"/>
    <w:rsid w:val="00722586"/>
    <w:rsid w:val="00725D2F"/>
    <w:rsid w:val="00726AF8"/>
    <w:rsid w:val="007307AB"/>
    <w:rsid w:val="00730EEE"/>
    <w:rsid w:val="00731783"/>
    <w:rsid w:val="007341FA"/>
    <w:rsid w:val="007371E2"/>
    <w:rsid w:val="00737CB5"/>
    <w:rsid w:val="00740C9C"/>
    <w:rsid w:val="00741045"/>
    <w:rsid w:val="00742366"/>
    <w:rsid w:val="0074402E"/>
    <w:rsid w:val="007464D0"/>
    <w:rsid w:val="0075011F"/>
    <w:rsid w:val="00750E50"/>
    <w:rsid w:val="00750FB8"/>
    <w:rsid w:val="007621FD"/>
    <w:rsid w:val="00763C59"/>
    <w:rsid w:val="007657D5"/>
    <w:rsid w:val="007676E0"/>
    <w:rsid w:val="0077304D"/>
    <w:rsid w:val="007765F1"/>
    <w:rsid w:val="00780F50"/>
    <w:rsid w:val="007830CD"/>
    <w:rsid w:val="00783AEE"/>
    <w:rsid w:val="007864A7"/>
    <w:rsid w:val="00790420"/>
    <w:rsid w:val="007905DE"/>
    <w:rsid w:val="00790F54"/>
    <w:rsid w:val="00791401"/>
    <w:rsid w:val="00793A03"/>
    <w:rsid w:val="00793A83"/>
    <w:rsid w:val="00794208"/>
    <w:rsid w:val="007A2816"/>
    <w:rsid w:val="007A530B"/>
    <w:rsid w:val="007A6723"/>
    <w:rsid w:val="007A732A"/>
    <w:rsid w:val="007B7265"/>
    <w:rsid w:val="007C0891"/>
    <w:rsid w:val="007C16EB"/>
    <w:rsid w:val="007C296E"/>
    <w:rsid w:val="007C3610"/>
    <w:rsid w:val="007C3BBE"/>
    <w:rsid w:val="007C5EF3"/>
    <w:rsid w:val="007C5FB1"/>
    <w:rsid w:val="007D2D55"/>
    <w:rsid w:val="007D57B3"/>
    <w:rsid w:val="007E02AF"/>
    <w:rsid w:val="007E4409"/>
    <w:rsid w:val="007E515C"/>
    <w:rsid w:val="007E6049"/>
    <w:rsid w:val="007F2D32"/>
    <w:rsid w:val="00800EDD"/>
    <w:rsid w:val="00803972"/>
    <w:rsid w:val="008046D0"/>
    <w:rsid w:val="00804D98"/>
    <w:rsid w:val="00804DFE"/>
    <w:rsid w:val="00806E11"/>
    <w:rsid w:val="0081076D"/>
    <w:rsid w:val="008155D4"/>
    <w:rsid w:val="0081617F"/>
    <w:rsid w:val="008163C9"/>
    <w:rsid w:val="00820B1A"/>
    <w:rsid w:val="00823F78"/>
    <w:rsid w:val="008248CA"/>
    <w:rsid w:val="0082499D"/>
    <w:rsid w:val="00833B9B"/>
    <w:rsid w:val="00833E11"/>
    <w:rsid w:val="00836A11"/>
    <w:rsid w:val="00837780"/>
    <w:rsid w:val="00844CBB"/>
    <w:rsid w:val="00846A4D"/>
    <w:rsid w:val="00847787"/>
    <w:rsid w:val="00847B04"/>
    <w:rsid w:val="0085110F"/>
    <w:rsid w:val="00851B49"/>
    <w:rsid w:val="008553BA"/>
    <w:rsid w:val="00861DFF"/>
    <w:rsid w:val="008712D3"/>
    <w:rsid w:val="00871E10"/>
    <w:rsid w:val="00876848"/>
    <w:rsid w:val="00882809"/>
    <w:rsid w:val="00886167"/>
    <w:rsid w:val="00886AB5"/>
    <w:rsid w:val="00896524"/>
    <w:rsid w:val="008A22A2"/>
    <w:rsid w:val="008A4104"/>
    <w:rsid w:val="008A6FCB"/>
    <w:rsid w:val="008B0823"/>
    <w:rsid w:val="008B3BCA"/>
    <w:rsid w:val="008B3EF2"/>
    <w:rsid w:val="008B42B8"/>
    <w:rsid w:val="008B46DA"/>
    <w:rsid w:val="008B4A11"/>
    <w:rsid w:val="008B5CD5"/>
    <w:rsid w:val="008B78E3"/>
    <w:rsid w:val="008B7B13"/>
    <w:rsid w:val="008C2599"/>
    <w:rsid w:val="008C4A55"/>
    <w:rsid w:val="008C4C1A"/>
    <w:rsid w:val="008C67E2"/>
    <w:rsid w:val="008C7A4B"/>
    <w:rsid w:val="008C7F52"/>
    <w:rsid w:val="008D0D72"/>
    <w:rsid w:val="008D4418"/>
    <w:rsid w:val="008D6209"/>
    <w:rsid w:val="008D67BC"/>
    <w:rsid w:val="008E022D"/>
    <w:rsid w:val="008E15CD"/>
    <w:rsid w:val="008E311D"/>
    <w:rsid w:val="008F0EEB"/>
    <w:rsid w:val="008F1166"/>
    <w:rsid w:val="008F1B22"/>
    <w:rsid w:val="008F3A42"/>
    <w:rsid w:val="008F5718"/>
    <w:rsid w:val="008F57A2"/>
    <w:rsid w:val="008F7A85"/>
    <w:rsid w:val="009016DA"/>
    <w:rsid w:val="00902B68"/>
    <w:rsid w:val="00902F52"/>
    <w:rsid w:val="00903509"/>
    <w:rsid w:val="009057BC"/>
    <w:rsid w:val="00913DF3"/>
    <w:rsid w:val="00917585"/>
    <w:rsid w:val="009178E9"/>
    <w:rsid w:val="009230A6"/>
    <w:rsid w:val="0092342B"/>
    <w:rsid w:val="00931751"/>
    <w:rsid w:val="00931C23"/>
    <w:rsid w:val="009336F7"/>
    <w:rsid w:val="00941CDE"/>
    <w:rsid w:val="00952126"/>
    <w:rsid w:val="0095461F"/>
    <w:rsid w:val="009556B4"/>
    <w:rsid w:val="0096337D"/>
    <w:rsid w:val="00964295"/>
    <w:rsid w:val="009655AB"/>
    <w:rsid w:val="00967503"/>
    <w:rsid w:val="009708DE"/>
    <w:rsid w:val="00970CB9"/>
    <w:rsid w:val="009726B0"/>
    <w:rsid w:val="009726B1"/>
    <w:rsid w:val="00975935"/>
    <w:rsid w:val="00977BF1"/>
    <w:rsid w:val="00980A73"/>
    <w:rsid w:val="00984133"/>
    <w:rsid w:val="00985E32"/>
    <w:rsid w:val="00986DA2"/>
    <w:rsid w:val="00990A54"/>
    <w:rsid w:val="0099315B"/>
    <w:rsid w:val="0099610F"/>
    <w:rsid w:val="009A01DA"/>
    <w:rsid w:val="009A03F1"/>
    <w:rsid w:val="009A307F"/>
    <w:rsid w:val="009A34C8"/>
    <w:rsid w:val="009A3B0D"/>
    <w:rsid w:val="009A5C72"/>
    <w:rsid w:val="009B02B5"/>
    <w:rsid w:val="009B09B9"/>
    <w:rsid w:val="009B6E74"/>
    <w:rsid w:val="009B78AD"/>
    <w:rsid w:val="009B7DF4"/>
    <w:rsid w:val="009C4B74"/>
    <w:rsid w:val="009C4C60"/>
    <w:rsid w:val="009C73BF"/>
    <w:rsid w:val="009C747E"/>
    <w:rsid w:val="009D051E"/>
    <w:rsid w:val="009D16C6"/>
    <w:rsid w:val="009E15AB"/>
    <w:rsid w:val="009E237C"/>
    <w:rsid w:val="009E4CF1"/>
    <w:rsid w:val="009E5746"/>
    <w:rsid w:val="009E6552"/>
    <w:rsid w:val="009E6753"/>
    <w:rsid w:val="009F56CD"/>
    <w:rsid w:val="009F60E4"/>
    <w:rsid w:val="00A009B9"/>
    <w:rsid w:val="00A01028"/>
    <w:rsid w:val="00A012C0"/>
    <w:rsid w:val="00A01B03"/>
    <w:rsid w:val="00A01C97"/>
    <w:rsid w:val="00A027C7"/>
    <w:rsid w:val="00A029D1"/>
    <w:rsid w:val="00A0567D"/>
    <w:rsid w:val="00A15809"/>
    <w:rsid w:val="00A16C0E"/>
    <w:rsid w:val="00A2025F"/>
    <w:rsid w:val="00A2058F"/>
    <w:rsid w:val="00A228A1"/>
    <w:rsid w:val="00A26E58"/>
    <w:rsid w:val="00A27B32"/>
    <w:rsid w:val="00A31438"/>
    <w:rsid w:val="00A33EC6"/>
    <w:rsid w:val="00A34014"/>
    <w:rsid w:val="00A34418"/>
    <w:rsid w:val="00A347E2"/>
    <w:rsid w:val="00A350A0"/>
    <w:rsid w:val="00A3684E"/>
    <w:rsid w:val="00A369D8"/>
    <w:rsid w:val="00A37923"/>
    <w:rsid w:val="00A413C3"/>
    <w:rsid w:val="00A42A27"/>
    <w:rsid w:val="00A43250"/>
    <w:rsid w:val="00A438BF"/>
    <w:rsid w:val="00A51CC9"/>
    <w:rsid w:val="00A5403D"/>
    <w:rsid w:val="00A56DD0"/>
    <w:rsid w:val="00A608D7"/>
    <w:rsid w:val="00A611FA"/>
    <w:rsid w:val="00A648FD"/>
    <w:rsid w:val="00A66F0F"/>
    <w:rsid w:val="00A700C6"/>
    <w:rsid w:val="00A720B5"/>
    <w:rsid w:val="00A7512C"/>
    <w:rsid w:val="00A7604F"/>
    <w:rsid w:val="00A80A6E"/>
    <w:rsid w:val="00A82571"/>
    <w:rsid w:val="00A83209"/>
    <w:rsid w:val="00A84716"/>
    <w:rsid w:val="00A85499"/>
    <w:rsid w:val="00A91A06"/>
    <w:rsid w:val="00A95F5E"/>
    <w:rsid w:val="00A969D1"/>
    <w:rsid w:val="00AA02F0"/>
    <w:rsid w:val="00AA191D"/>
    <w:rsid w:val="00AA60E5"/>
    <w:rsid w:val="00AA61E0"/>
    <w:rsid w:val="00AA710C"/>
    <w:rsid w:val="00AA7859"/>
    <w:rsid w:val="00AB5822"/>
    <w:rsid w:val="00AB5F9A"/>
    <w:rsid w:val="00AB7BDD"/>
    <w:rsid w:val="00AC524B"/>
    <w:rsid w:val="00AC5FF0"/>
    <w:rsid w:val="00AC7753"/>
    <w:rsid w:val="00AD207F"/>
    <w:rsid w:val="00AE0F09"/>
    <w:rsid w:val="00AE0FB9"/>
    <w:rsid w:val="00AE32A4"/>
    <w:rsid w:val="00AF1FBE"/>
    <w:rsid w:val="00AF483D"/>
    <w:rsid w:val="00B049EC"/>
    <w:rsid w:val="00B0609F"/>
    <w:rsid w:val="00B10EC6"/>
    <w:rsid w:val="00B114A8"/>
    <w:rsid w:val="00B15435"/>
    <w:rsid w:val="00B162DE"/>
    <w:rsid w:val="00B16373"/>
    <w:rsid w:val="00B16556"/>
    <w:rsid w:val="00B20168"/>
    <w:rsid w:val="00B26D70"/>
    <w:rsid w:val="00B27554"/>
    <w:rsid w:val="00B314DF"/>
    <w:rsid w:val="00B32DA9"/>
    <w:rsid w:val="00B33A51"/>
    <w:rsid w:val="00B341C8"/>
    <w:rsid w:val="00B34A19"/>
    <w:rsid w:val="00B36670"/>
    <w:rsid w:val="00B40026"/>
    <w:rsid w:val="00B43E83"/>
    <w:rsid w:val="00B449FC"/>
    <w:rsid w:val="00B47A54"/>
    <w:rsid w:val="00B47AF6"/>
    <w:rsid w:val="00B51E82"/>
    <w:rsid w:val="00B61C90"/>
    <w:rsid w:val="00B641B3"/>
    <w:rsid w:val="00B648FE"/>
    <w:rsid w:val="00B657EC"/>
    <w:rsid w:val="00B6669B"/>
    <w:rsid w:val="00B66E23"/>
    <w:rsid w:val="00B7178A"/>
    <w:rsid w:val="00B72ECF"/>
    <w:rsid w:val="00B73BB7"/>
    <w:rsid w:val="00B74BFA"/>
    <w:rsid w:val="00B75705"/>
    <w:rsid w:val="00B8168D"/>
    <w:rsid w:val="00B817D3"/>
    <w:rsid w:val="00B81921"/>
    <w:rsid w:val="00B81FAE"/>
    <w:rsid w:val="00B83986"/>
    <w:rsid w:val="00B86B2F"/>
    <w:rsid w:val="00B86F73"/>
    <w:rsid w:val="00B86FC4"/>
    <w:rsid w:val="00B93423"/>
    <w:rsid w:val="00B945DF"/>
    <w:rsid w:val="00BA0BB4"/>
    <w:rsid w:val="00BA1105"/>
    <w:rsid w:val="00BA1975"/>
    <w:rsid w:val="00BA1AED"/>
    <w:rsid w:val="00BA30C4"/>
    <w:rsid w:val="00BA5C57"/>
    <w:rsid w:val="00BB10D7"/>
    <w:rsid w:val="00BB26CC"/>
    <w:rsid w:val="00BB753F"/>
    <w:rsid w:val="00BC0BFA"/>
    <w:rsid w:val="00BC35B5"/>
    <w:rsid w:val="00BC3D87"/>
    <w:rsid w:val="00BC4566"/>
    <w:rsid w:val="00BC5BF4"/>
    <w:rsid w:val="00BC6ACD"/>
    <w:rsid w:val="00BC6BAD"/>
    <w:rsid w:val="00BC726E"/>
    <w:rsid w:val="00BD4CCB"/>
    <w:rsid w:val="00BD5794"/>
    <w:rsid w:val="00BE019F"/>
    <w:rsid w:val="00BE5D93"/>
    <w:rsid w:val="00BE6C28"/>
    <w:rsid w:val="00BE7F37"/>
    <w:rsid w:val="00BF152E"/>
    <w:rsid w:val="00BF5191"/>
    <w:rsid w:val="00BF587E"/>
    <w:rsid w:val="00BF7A31"/>
    <w:rsid w:val="00C00248"/>
    <w:rsid w:val="00C016AD"/>
    <w:rsid w:val="00C042A0"/>
    <w:rsid w:val="00C1259B"/>
    <w:rsid w:val="00C13516"/>
    <w:rsid w:val="00C15BEE"/>
    <w:rsid w:val="00C16EBB"/>
    <w:rsid w:val="00C206DF"/>
    <w:rsid w:val="00C25978"/>
    <w:rsid w:val="00C34ADB"/>
    <w:rsid w:val="00C36220"/>
    <w:rsid w:val="00C36752"/>
    <w:rsid w:val="00C40E96"/>
    <w:rsid w:val="00C45621"/>
    <w:rsid w:val="00C4770A"/>
    <w:rsid w:val="00C50E55"/>
    <w:rsid w:val="00C6354F"/>
    <w:rsid w:val="00C74188"/>
    <w:rsid w:val="00C74B46"/>
    <w:rsid w:val="00C7645D"/>
    <w:rsid w:val="00C840DC"/>
    <w:rsid w:val="00C8501E"/>
    <w:rsid w:val="00C8576B"/>
    <w:rsid w:val="00C85AF4"/>
    <w:rsid w:val="00C86709"/>
    <w:rsid w:val="00C86E0C"/>
    <w:rsid w:val="00C907E8"/>
    <w:rsid w:val="00C90809"/>
    <w:rsid w:val="00C90F0C"/>
    <w:rsid w:val="00C91FAC"/>
    <w:rsid w:val="00C92400"/>
    <w:rsid w:val="00C93C8D"/>
    <w:rsid w:val="00C945CA"/>
    <w:rsid w:val="00C96985"/>
    <w:rsid w:val="00C97766"/>
    <w:rsid w:val="00CA24DB"/>
    <w:rsid w:val="00CA50D8"/>
    <w:rsid w:val="00CA6892"/>
    <w:rsid w:val="00CA775F"/>
    <w:rsid w:val="00CB097D"/>
    <w:rsid w:val="00CB63C7"/>
    <w:rsid w:val="00CC25BC"/>
    <w:rsid w:val="00CC7440"/>
    <w:rsid w:val="00CD0345"/>
    <w:rsid w:val="00CD6730"/>
    <w:rsid w:val="00CD779B"/>
    <w:rsid w:val="00CD7B9D"/>
    <w:rsid w:val="00CE0916"/>
    <w:rsid w:val="00CE0BA2"/>
    <w:rsid w:val="00CE1158"/>
    <w:rsid w:val="00CE20BA"/>
    <w:rsid w:val="00CE2CB7"/>
    <w:rsid w:val="00CF15C5"/>
    <w:rsid w:val="00CF321A"/>
    <w:rsid w:val="00CF42AA"/>
    <w:rsid w:val="00CF79BA"/>
    <w:rsid w:val="00D00911"/>
    <w:rsid w:val="00D05FC3"/>
    <w:rsid w:val="00D12C89"/>
    <w:rsid w:val="00D13F67"/>
    <w:rsid w:val="00D14511"/>
    <w:rsid w:val="00D22104"/>
    <w:rsid w:val="00D24374"/>
    <w:rsid w:val="00D249E8"/>
    <w:rsid w:val="00D2615A"/>
    <w:rsid w:val="00D3038D"/>
    <w:rsid w:val="00D32C45"/>
    <w:rsid w:val="00D33FCF"/>
    <w:rsid w:val="00D34F14"/>
    <w:rsid w:val="00D371F3"/>
    <w:rsid w:val="00D43920"/>
    <w:rsid w:val="00D44054"/>
    <w:rsid w:val="00D44305"/>
    <w:rsid w:val="00D5248D"/>
    <w:rsid w:val="00D54B5D"/>
    <w:rsid w:val="00D605D9"/>
    <w:rsid w:val="00D6185A"/>
    <w:rsid w:val="00D63D05"/>
    <w:rsid w:val="00D64B6A"/>
    <w:rsid w:val="00D67275"/>
    <w:rsid w:val="00D67EFC"/>
    <w:rsid w:val="00D712BD"/>
    <w:rsid w:val="00D73FB1"/>
    <w:rsid w:val="00D76912"/>
    <w:rsid w:val="00D807F1"/>
    <w:rsid w:val="00D811A4"/>
    <w:rsid w:val="00D852C2"/>
    <w:rsid w:val="00D935F9"/>
    <w:rsid w:val="00D93F6A"/>
    <w:rsid w:val="00D97F5B"/>
    <w:rsid w:val="00DA559E"/>
    <w:rsid w:val="00DA5E12"/>
    <w:rsid w:val="00DA6578"/>
    <w:rsid w:val="00DB03C3"/>
    <w:rsid w:val="00DB4D64"/>
    <w:rsid w:val="00DC0401"/>
    <w:rsid w:val="00DC1C2B"/>
    <w:rsid w:val="00DC3B3B"/>
    <w:rsid w:val="00DC64F8"/>
    <w:rsid w:val="00DC66F5"/>
    <w:rsid w:val="00DD07D7"/>
    <w:rsid w:val="00DD1041"/>
    <w:rsid w:val="00DD107B"/>
    <w:rsid w:val="00DD1BE6"/>
    <w:rsid w:val="00DD41F7"/>
    <w:rsid w:val="00DD5082"/>
    <w:rsid w:val="00DD7862"/>
    <w:rsid w:val="00DD7A68"/>
    <w:rsid w:val="00DD7DC8"/>
    <w:rsid w:val="00DD7EBE"/>
    <w:rsid w:val="00DE348C"/>
    <w:rsid w:val="00DF0FEA"/>
    <w:rsid w:val="00DF21B5"/>
    <w:rsid w:val="00DF319D"/>
    <w:rsid w:val="00DF550A"/>
    <w:rsid w:val="00E00BED"/>
    <w:rsid w:val="00E052BA"/>
    <w:rsid w:val="00E100B1"/>
    <w:rsid w:val="00E12BAB"/>
    <w:rsid w:val="00E13ED2"/>
    <w:rsid w:val="00E16828"/>
    <w:rsid w:val="00E16B12"/>
    <w:rsid w:val="00E178BD"/>
    <w:rsid w:val="00E32CF7"/>
    <w:rsid w:val="00E34D84"/>
    <w:rsid w:val="00E353FD"/>
    <w:rsid w:val="00E36553"/>
    <w:rsid w:val="00E36A99"/>
    <w:rsid w:val="00E433A0"/>
    <w:rsid w:val="00E43978"/>
    <w:rsid w:val="00E43D2A"/>
    <w:rsid w:val="00E46C21"/>
    <w:rsid w:val="00E46CD6"/>
    <w:rsid w:val="00E47CB0"/>
    <w:rsid w:val="00E51BF8"/>
    <w:rsid w:val="00E542E8"/>
    <w:rsid w:val="00E572D2"/>
    <w:rsid w:val="00E62AF7"/>
    <w:rsid w:val="00E62F93"/>
    <w:rsid w:val="00E64F1E"/>
    <w:rsid w:val="00E65954"/>
    <w:rsid w:val="00E71176"/>
    <w:rsid w:val="00E712D2"/>
    <w:rsid w:val="00E7483F"/>
    <w:rsid w:val="00E8425A"/>
    <w:rsid w:val="00E920EC"/>
    <w:rsid w:val="00E95F26"/>
    <w:rsid w:val="00E971EF"/>
    <w:rsid w:val="00EA0A24"/>
    <w:rsid w:val="00EA2894"/>
    <w:rsid w:val="00EA6A11"/>
    <w:rsid w:val="00EB1279"/>
    <w:rsid w:val="00EB3F6E"/>
    <w:rsid w:val="00EB74C6"/>
    <w:rsid w:val="00EC2C90"/>
    <w:rsid w:val="00EC2F03"/>
    <w:rsid w:val="00EC3133"/>
    <w:rsid w:val="00EC3D07"/>
    <w:rsid w:val="00EC4948"/>
    <w:rsid w:val="00ED5192"/>
    <w:rsid w:val="00ED67D1"/>
    <w:rsid w:val="00ED78CB"/>
    <w:rsid w:val="00EE00A4"/>
    <w:rsid w:val="00EE6108"/>
    <w:rsid w:val="00EF398F"/>
    <w:rsid w:val="00F01D5C"/>
    <w:rsid w:val="00F061DA"/>
    <w:rsid w:val="00F0674F"/>
    <w:rsid w:val="00F10198"/>
    <w:rsid w:val="00F10F09"/>
    <w:rsid w:val="00F110D8"/>
    <w:rsid w:val="00F11261"/>
    <w:rsid w:val="00F11298"/>
    <w:rsid w:val="00F116A7"/>
    <w:rsid w:val="00F1442A"/>
    <w:rsid w:val="00F14856"/>
    <w:rsid w:val="00F15784"/>
    <w:rsid w:val="00F16702"/>
    <w:rsid w:val="00F1722F"/>
    <w:rsid w:val="00F20282"/>
    <w:rsid w:val="00F26B74"/>
    <w:rsid w:val="00F26CBB"/>
    <w:rsid w:val="00F32A2C"/>
    <w:rsid w:val="00F35AF4"/>
    <w:rsid w:val="00F36E07"/>
    <w:rsid w:val="00F40BC9"/>
    <w:rsid w:val="00F42B88"/>
    <w:rsid w:val="00F44587"/>
    <w:rsid w:val="00F46574"/>
    <w:rsid w:val="00F46E96"/>
    <w:rsid w:val="00F51811"/>
    <w:rsid w:val="00F5228D"/>
    <w:rsid w:val="00F56A06"/>
    <w:rsid w:val="00F6325C"/>
    <w:rsid w:val="00F63DC6"/>
    <w:rsid w:val="00F664EC"/>
    <w:rsid w:val="00F7278D"/>
    <w:rsid w:val="00F77916"/>
    <w:rsid w:val="00F80425"/>
    <w:rsid w:val="00F81C3F"/>
    <w:rsid w:val="00F82B3F"/>
    <w:rsid w:val="00F87AE6"/>
    <w:rsid w:val="00F92B5C"/>
    <w:rsid w:val="00F94B0E"/>
    <w:rsid w:val="00FA0B79"/>
    <w:rsid w:val="00FA1A55"/>
    <w:rsid w:val="00FA237B"/>
    <w:rsid w:val="00FA2ACF"/>
    <w:rsid w:val="00FA5059"/>
    <w:rsid w:val="00FA5A4E"/>
    <w:rsid w:val="00FA61DC"/>
    <w:rsid w:val="00FB51E0"/>
    <w:rsid w:val="00FB5215"/>
    <w:rsid w:val="00FB64CA"/>
    <w:rsid w:val="00FC3247"/>
    <w:rsid w:val="00FC45E0"/>
    <w:rsid w:val="00FC7D77"/>
    <w:rsid w:val="00FD149F"/>
    <w:rsid w:val="00FD1BE9"/>
    <w:rsid w:val="00FD4FEA"/>
    <w:rsid w:val="00FD5B20"/>
    <w:rsid w:val="00FD6A77"/>
    <w:rsid w:val="00FE09DE"/>
    <w:rsid w:val="00FE255E"/>
    <w:rsid w:val="00FE4B3B"/>
    <w:rsid w:val="00FE5928"/>
    <w:rsid w:val="00FE78CF"/>
    <w:rsid w:val="00FF0D25"/>
    <w:rsid w:val="00FF1F54"/>
    <w:rsid w:val="00FF2CD2"/>
    <w:rsid w:val="00FF3551"/>
    <w:rsid w:val="00FF4A94"/>
    <w:rsid w:val="00FF5A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D97F5B"/>
    <w:rPr>
      <w:color w:val="605E5C"/>
      <w:shd w:val="clear" w:color="auto" w:fill="E1DFDD"/>
    </w:rPr>
  </w:style>
  <w:style w:type="character" w:styleId="FollowedHyperlink">
    <w:name w:val="FollowedHyperlink"/>
    <w:basedOn w:val="DefaultParagraphFont"/>
    <w:uiPriority w:val="99"/>
    <w:semiHidden/>
    <w:unhideWhenUsed/>
    <w:rsid w:val="002C5209"/>
    <w:rPr>
      <w:color w:val="954F72" w:themeColor="followedHyperlink"/>
      <w:u w:val="single"/>
    </w:rPr>
  </w:style>
  <w:style w:type="character" w:customStyle="1" w:styleId="notion-enable-hover">
    <w:name w:val="notion-enable-hover"/>
    <w:basedOn w:val="DefaultParagraphFont"/>
    <w:rsid w:val="00185F9F"/>
  </w:style>
  <w:style w:type="paragraph" w:styleId="TableofFigures">
    <w:name w:val="table of figures"/>
    <w:basedOn w:val="Normal"/>
    <w:next w:val="Normal"/>
    <w:uiPriority w:val="99"/>
    <w:unhideWhenUsed/>
    <w:rsid w:val="00204A47"/>
    <w:pPr>
      <w:spacing w:after="0"/>
    </w:pPr>
  </w:style>
  <w:style w:type="paragraph" w:styleId="FootnoteText">
    <w:name w:val="footnote text"/>
    <w:basedOn w:val="Normal"/>
    <w:link w:val="FootnoteTextChar"/>
    <w:uiPriority w:val="99"/>
    <w:semiHidden/>
    <w:unhideWhenUsed/>
    <w:rsid w:val="00D935F9"/>
    <w:pPr>
      <w:spacing w:before="0" w:after="0" w:line="240" w:lineRule="auto"/>
    </w:pPr>
  </w:style>
  <w:style w:type="character" w:customStyle="1" w:styleId="FootnoteTextChar">
    <w:name w:val="Footnote Text Char"/>
    <w:basedOn w:val="DefaultParagraphFont"/>
    <w:link w:val="FootnoteText"/>
    <w:uiPriority w:val="99"/>
    <w:semiHidden/>
    <w:rsid w:val="00D935F9"/>
  </w:style>
  <w:style w:type="character" w:styleId="FootnoteReference">
    <w:name w:val="footnote reference"/>
    <w:basedOn w:val="DefaultParagraphFont"/>
    <w:uiPriority w:val="99"/>
    <w:semiHidden/>
    <w:unhideWhenUsed/>
    <w:rsid w:val="00D935F9"/>
    <w:rPr>
      <w:vertAlign w:val="superscript"/>
    </w:rPr>
  </w:style>
  <w:style w:type="paragraph" w:styleId="Bibliography">
    <w:name w:val="Bibliography"/>
    <w:basedOn w:val="Normal"/>
    <w:next w:val="Normal"/>
    <w:uiPriority w:val="37"/>
    <w:unhideWhenUsed/>
    <w:rsid w:val="00D935F9"/>
    <w:pPr>
      <w:tabs>
        <w:tab w:val="left" w:pos="384"/>
      </w:tabs>
      <w:spacing w:after="0" w:line="240" w:lineRule="auto"/>
      <w:ind w:left="384" w:hanging="384"/>
    </w:pPr>
  </w:style>
  <w:style w:type="paragraph" w:styleId="HTMLPreformatted">
    <w:name w:val="HTML Preformatted"/>
    <w:basedOn w:val="Normal"/>
    <w:link w:val="HTMLPreformattedChar"/>
    <w:uiPriority w:val="99"/>
    <w:semiHidden/>
    <w:unhideWhenUsed/>
    <w:rsid w:val="006413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val="en-GB" w:eastAsia="en-GB"/>
    </w:rPr>
  </w:style>
  <w:style w:type="character" w:customStyle="1" w:styleId="HTMLPreformattedChar">
    <w:name w:val="HTML Preformatted Char"/>
    <w:basedOn w:val="DefaultParagraphFont"/>
    <w:link w:val="HTMLPreformatted"/>
    <w:uiPriority w:val="99"/>
    <w:semiHidden/>
    <w:rsid w:val="006413DC"/>
    <w:rPr>
      <w:rFonts w:ascii="Courier New" w:eastAsia="Times New Roman" w:hAnsi="Courier New" w:cs="Courier New"/>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013">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75031212">
      <w:bodyDiv w:val="1"/>
      <w:marLeft w:val="0"/>
      <w:marRight w:val="0"/>
      <w:marTop w:val="0"/>
      <w:marBottom w:val="0"/>
      <w:divBdr>
        <w:top w:val="none" w:sz="0" w:space="0" w:color="auto"/>
        <w:left w:val="none" w:sz="0" w:space="0" w:color="auto"/>
        <w:bottom w:val="none" w:sz="0" w:space="0" w:color="auto"/>
        <w:right w:val="none" w:sz="0" w:space="0" w:color="auto"/>
      </w:divBdr>
    </w:div>
    <w:div w:id="899943806">
      <w:bodyDiv w:val="1"/>
      <w:marLeft w:val="0"/>
      <w:marRight w:val="0"/>
      <w:marTop w:val="0"/>
      <w:marBottom w:val="0"/>
      <w:divBdr>
        <w:top w:val="none" w:sz="0" w:space="0" w:color="auto"/>
        <w:left w:val="none" w:sz="0" w:space="0" w:color="auto"/>
        <w:bottom w:val="none" w:sz="0" w:space="0" w:color="auto"/>
        <w:right w:val="none" w:sz="0" w:space="0" w:color="auto"/>
      </w:divBdr>
    </w:div>
    <w:div w:id="1041131704">
      <w:bodyDiv w:val="1"/>
      <w:marLeft w:val="0"/>
      <w:marRight w:val="0"/>
      <w:marTop w:val="0"/>
      <w:marBottom w:val="0"/>
      <w:divBdr>
        <w:top w:val="none" w:sz="0" w:space="0" w:color="auto"/>
        <w:left w:val="none" w:sz="0" w:space="0" w:color="auto"/>
        <w:bottom w:val="none" w:sz="0" w:space="0" w:color="auto"/>
        <w:right w:val="none" w:sz="0" w:space="0" w:color="auto"/>
      </w:divBdr>
      <w:divsChild>
        <w:div w:id="1158112998">
          <w:marLeft w:val="0"/>
          <w:marRight w:val="0"/>
          <w:marTop w:val="0"/>
          <w:marBottom w:val="0"/>
          <w:divBdr>
            <w:top w:val="none" w:sz="0" w:space="0" w:color="auto"/>
            <w:left w:val="none" w:sz="0" w:space="0" w:color="auto"/>
            <w:bottom w:val="none" w:sz="0" w:space="0" w:color="auto"/>
            <w:right w:val="none" w:sz="0" w:space="0" w:color="auto"/>
          </w:divBdr>
          <w:divsChild>
            <w:div w:id="1708289583">
              <w:marLeft w:val="0"/>
              <w:marRight w:val="0"/>
              <w:marTop w:val="0"/>
              <w:marBottom w:val="0"/>
              <w:divBdr>
                <w:top w:val="none" w:sz="0" w:space="0" w:color="auto"/>
                <w:left w:val="none" w:sz="0" w:space="0" w:color="auto"/>
                <w:bottom w:val="none" w:sz="0" w:space="0" w:color="auto"/>
                <w:right w:val="none" w:sz="0" w:space="0" w:color="auto"/>
              </w:divBdr>
            </w:div>
            <w:div w:id="962884867">
              <w:marLeft w:val="0"/>
              <w:marRight w:val="0"/>
              <w:marTop w:val="0"/>
              <w:marBottom w:val="0"/>
              <w:divBdr>
                <w:top w:val="none" w:sz="0" w:space="0" w:color="auto"/>
                <w:left w:val="none" w:sz="0" w:space="0" w:color="auto"/>
                <w:bottom w:val="none" w:sz="0" w:space="0" w:color="auto"/>
                <w:right w:val="none" w:sz="0" w:space="0" w:color="auto"/>
              </w:divBdr>
            </w:div>
            <w:div w:id="497380763">
              <w:marLeft w:val="0"/>
              <w:marRight w:val="0"/>
              <w:marTop w:val="0"/>
              <w:marBottom w:val="0"/>
              <w:divBdr>
                <w:top w:val="none" w:sz="0" w:space="0" w:color="auto"/>
                <w:left w:val="none" w:sz="0" w:space="0" w:color="auto"/>
                <w:bottom w:val="none" w:sz="0" w:space="0" w:color="auto"/>
                <w:right w:val="none" w:sz="0" w:space="0" w:color="auto"/>
              </w:divBdr>
            </w:div>
            <w:div w:id="1957521000">
              <w:marLeft w:val="0"/>
              <w:marRight w:val="0"/>
              <w:marTop w:val="0"/>
              <w:marBottom w:val="0"/>
              <w:divBdr>
                <w:top w:val="none" w:sz="0" w:space="0" w:color="auto"/>
                <w:left w:val="none" w:sz="0" w:space="0" w:color="auto"/>
                <w:bottom w:val="none" w:sz="0" w:space="0" w:color="auto"/>
                <w:right w:val="none" w:sz="0" w:space="0" w:color="auto"/>
              </w:divBdr>
            </w:div>
            <w:div w:id="1486356604">
              <w:marLeft w:val="0"/>
              <w:marRight w:val="0"/>
              <w:marTop w:val="0"/>
              <w:marBottom w:val="0"/>
              <w:divBdr>
                <w:top w:val="none" w:sz="0" w:space="0" w:color="auto"/>
                <w:left w:val="none" w:sz="0" w:space="0" w:color="auto"/>
                <w:bottom w:val="none" w:sz="0" w:space="0" w:color="auto"/>
                <w:right w:val="none" w:sz="0" w:space="0" w:color="auto"/>
              </w:divBdr>
            </w:div>
            <w:div w:id="777603603">
              <w:marLeft w:val="0"/>
              <w:marRight w:val="0"/>
              <w:marTop w:val="0"/>
              <w:marBottom w:val="0"/>
              <w:divBdr>
                <w:top w:val="none" w:sz="0" w:space="0" w:color="auto"/>
                <w:left w:val="none" w:sz="0" w:space="0" w:color="auto"/>
                <w:bottom w:val="none" w:sz="0" w:space="0" w:color="auto"/>
                <w:right w:val="none" w:sz="0" w:space="0" w:color="auto"/>
              </w:divBdr>
            </w:div>
            <w:div w:id="1472868503">
              <w:marLeft w:val="0"/>
              <w:marRight w:val="0"/>
              <w:marTop w:val="0"/>
              <w:marBottom w:val="0"/>
              <w:divBdr>
                <w:top w:val="none" w:sz="0" w:space="0" w:color="auto"/>
                <w:left w:val="none" w:sz="0" w:space="0" w:color="auto"/>
                <w:bottom w:val="none" w:sz="0" w:space="0" w:color="auto"/>
                <w:right w:val="none" w:sz="0" w:space="0" w:color="auto"/>
              </w:divBdr>
            </w:div>
            <w:div w:id="618268851">
              <w:marLeft w:val="0"/>
              <w:marRight w:val="0"/>
              <w:marTop w:val="0"/>
              <w:marBottom w:val="0"/>
              <w:divBdr>
                <w:top w:val="none" w:sz="0" w:space="0" w:color="auto"/>
                <w:left w:val="none" w:sz="0" w:space="0" w:color="auto"/>
                <w:bottom w:val="none" w:sz="0" w:space="0" w:color="auto"/>
                <w:right w:val="none" w:sz="0" w:space="0" w:color="auto"/>
              </w:divBdr>
            </w:div>
            <w:div w:id="1071125558">
              <w:marLeft w:val="0"/>
              <w:marRight w:val="0"/>
              <w:marTop w:val="0"/>
              <w:marBottom w:val="0"/>
              <w:divBdr>
                <w:top w:val="none" w:sz="0" w:space="0" w:color="auto"/>
                <w:left w:val="none" w:sz="0" w:space="0" w:color="auto"/>
                <w:bottom w:val="none" w:sz="0" w:space="0" w:color="auto"/>
                <w:right w:val="none" w:sz="0" w:space="0" w:color="auto"/>
              </w:divBdr>
            </w:div>
            <w:div w:id="1973244878">
              <w:marLeft w:val="0"/>
              <w:marRight w:val="0"/>
              <w:marTop w:val="0"/>
              <w:marBottom w:val="0"/>
              <w:divBdr>
                <w:top w:val="none" w:sz="0" w:space="0" w:color="auto"/>
                <w:left w:val="none" w:sz="0" w:space="0" w:color="auto"/>
                <w:bottom w:val="none" w:sz="0" w:space="0" w:color="auto"/>
                <w:right w:val="none" w:sz="0" w:space="0" w:color="auto"/>
              </w:divBdr>
            </w:div>
            <w:div w:id="352072273">
              <w:marLeft w:val="0"/>
              <w:marRight w:val="0"/>
              <w:marTop w:val="0"/>
              <w:marBottom w:val="0"/>
              <w:divBdr>
                <w:top w:val="none" w:sz="0" w:space="0" w:color="auto"/>
                <w:left w:val="none" w:sz="0" w:space="0" w:color="auto"/>
                <w:bottom w:val="none" w:sz="0" w:space="0" w:color="auto"/>
                <w:right w:val="none" w:sz="0" w:space="0" w:color="auto"/>
              </w:divBdr>
            </w:div>
            <w:div w:id="1761373189">
              <w:marLeft w:val="0"/>
              <w:marRight w:val="0"/>
              <w:marTop w:val="0"/>
              <w:marBottom w:val="0"/>
              <w:divBdr>
                <w:top w:val="none" w:sz="0" w:space="0" w:color="auto"/>
                <w:left w:val="none" w:sz="0" w:space="0" w:color="auto"/>
                <w:bottom w:val="none" w:sz="0" w:space="0" w:color="auto"/>
                <w:right w:val="none" w:sz="0" w:space="0" w:color="auto"/>
              </w:divBdr>
            </w:div>
            <w:div w:id="293607116">
              <w:marLeft w:val="0"/>
              <w:marRight w:val="0"/>
              <w:marTop w:val="0"/>
              <w:marBottom w:val="0"/>
              <w:divBdr>
                <w:top w:val="none" w:sz="0" w:space="0" w:color="auto"/>
                <w:left w:val="none" w:sz="0" w:space="0" w:color="auto"/>
                <w:bottom w:val="none" w:sz="0" w:space="0" w:color="auto"/>
                <w:right w:val="none" w:sz="0" w:space="0" w:color="auto"/>
              </w:divBdr>
            </w:div>
            <w:div w:id="196360032">
              <w:marLeft w:val="0"/>
              <w:marRight w:val="0"/>
              <w:marTop w:val="0"/>
              <w:marBottom w:val="0"/>
              <w:divBdr>
                <w:top w:val="none" w:sz="0" w:space="0" w:color="auto"/>
                <w:left w:val="none" w:sz="0" w:space="0" w:color="auto"/>
                <w:bottom w:val="none" w:sz="0" w:space="0" w:color="auto"/>
                <w:right w:val="none" w:sz="0" w:space="0" w:color="auto"/>
              </w:divBdr>
            </w:div>
            <w:div w:id="2068263908">
              <w:marLeft w:val="0"/>
              <w:marRight w:val="0"/>
              <w:marTop w:val="0"/>
              <w:marBottom w:val="0"/>
              <w:divBdr>
                <w:top w:val="none" w:sz="0" w:space="0" w:color="auto"/>
                <w:left w:val="none" w:sz="0" w:space="0" w:color="auto"/>
                <w:bottom w:val="none" w:sz="0" w:space="0" w:color="auto"/>
                <w:right w:val="none" w:sz="0" w:space="0" w:color="auto"/>
              </w:divBdr>
            </w:div>
            <w:div w:id="1152868172">
              <w:marLeft w:val="0"/>
              <w:marRight w:val="0"/>
              <w:marTop w:val="0"/>
              <w:marBottom w:val="0"/>
              <w:divBdr>
                <w:top w:val="none" w:sz="0" w:space="0" w:color="auto"/>
                <w:left w:val="none" w:sz="0" w:space="0" w:color="auto"/>
                <w:bottom w:val="none" w:sz="0" w:space="0" w:color="auto"/>
                <w:right w:val="none" w:sz="0" w:space="0" w:color="auto"/>
              </w:divBdr>
            </w:div>
            <w:div w:id="242761177">
              <w:marLeft w:val="0"/>
              <w:marRight w:val="0"/>
              <w:marTop w:val="0"/>
              <w:marBottom w:val="0"/>
              <w:divBdr>
                <w:top w:val="none" w:sz="0" w:space="0" w:color="auto"/>
                <w:left w:val="none" w:sz="0" w:space="0" w:color="auto"/>
                <w:bottom w:val="none" w:sz="0" w:space="0" w:color="auto"/>
                <w:right w:val="none" w:sz="0" w:space="0" w:color="auto"/>
              </w:divBdr>
            </w:div>
            <w:div w:id="1255086579">
              <w:marLeft w:val="0"/>
              <w:marRight w:val="0"/>
              <w:marTop w:val="0"/>
              <w:marBottom w:val="0"/>
              <w:divBdr>
                <w:top w:val="none" w:sz="0" w:space="0" w:color="auto"/>
                <w:left w:val="none" w:sz="0" w:space="0" w:color="auto"/>
                <w:bottom w:val="none" w:sz="0" w:space="0" w:color="auto"/>
                <w:right w:val="none" w:sz="0" w:space="0" w:color="auto"/>
              </w:divBdr>
            </w:div>
            <w:div w:id="525948632">
              <w:marLeft w:val="0"/>
              <w:marRight w:val="0"/>
              <w:marTop w:val="0"/>
              <w:marBottom w:val="0"/>
              <w:divBdr>
                <w:top w:val="none" w:sz="0" w:space="0" w:color="auto"/>
                <w:left w:val="none" w:sz="0" w:space="0" w:color="auto"/>
                <w:bottom w:val="none" w:sz="0" w:space="0" w:color="auto"/>
                <w:right w:val="none" w:sz="0" w:space="0" w:color="auto"/>
              </w:divBdr>
            </w:div>
            <w:div w:id="1194269055">
              <w:marLeft w:val="0"/>
              <w:marRight w:val="0"/>
              <w:marTop w:val="0"/>
              <w:marBottom w:val="0"/>
              <w:divBdr>
                <w:top w:val="none" w:sz="0" w:space="0" w:color="auto"/>
                <w:left w:val="none" w:sz="0" w:space="0" w:color="auto"/>
                <w:bottom w:val="none" w:sz="0" w:space="0" w:color="auto"/>
                <w:right w:val="none" w:sz="0" w:space="0" w:color="auto"/>
              </w:divBdr>
            </w:div>
            <w:div w:id="656496743">
              <w:marLeft w:val="0"/>
              <w:marRight w:val="0"/>
              <w:marTop w:val="0"/>
              <w:marBottom w:val="0"/>
              <w:divBdr>
                <w:top w:val="none" w:sz="0" w:space="0" w:color="auto"/>
                <w:left w:val="none" w:sz="0" w:space="0" w:color="auto"/>
                <w:bottom w:val="none" w:sz="0" w:space="0" w:color="auto"/>
                <w:right w:val="none" w:sz="0" w:space="0" w:color="auto"/>
              </w:divBdr>
            </w:div>
            <w:div w:id="252709111">
              <w:marLeft w:val="0"/>
              <w:marRight w:val="0"/>
              <w:marTop w:val="0"/>
              <w:marBottom w:val="0"/>
              <w:divBdr>
                <w:top w:val="none" w:sz="0" w:space="0" w:color="auto"/>
                <w:left w:val="none" w:sz="0" w:space="0" w:color="auto"/>
                <w:bottom w:val="none" w:sz="0" w:space="0" w:color="auto"/>
                <w:right w:val="none" w:sz="0" w:space="0" w:color="auto"/>
              </w:divBdr>
            </w:div>
            <w:div w:id="1974559435">
              <w:marLeft w:val="0"/>
              <w:marRight w:val="0"/>
              <w:marTop w:val="0"/>
              <w:marBottom w:val="0"/>
              <w:divBdr>
                <w:top w:val="none" w:sz="0" w:space="0" w:color="auto"/>
                <w:left w:val="none" w:sz="0" w:space="0" w:color="auto"/>
                <w:bottom w:val="none" w:sz="0" w:space="0" w:color="auto"/>
                <w:right w:val="none" w:sz="0" w:space="0" w:color="auto"/>
              </w:divBdr>
            </w:div>
            <w:div w:id="674528682">
              <w:marLeft w:val="0"/>
              <w:marRight w:val="0"/>
              <w:marTop w:val="0"/>
              <w:marBottom w:val="0"/>
              <w:divBdr>
                <w:top w:val="none" w:sz="0" w:space="0" w:color="auto"/>
                <w:left w:val="none" w:sz="0" w:space="0" w:color="auto"/>
                <w:bottom w:val="none" w:sz="0" w:space="0" w:color="auto"/>
                <w:right w:val="none" w:sz="0" w:space="0" w:color="auto"/>
              </w:divBdr>
            </w:div>
            <w:div w:id="232469598">
              <w:marLeft w:val="0"/>
              <w:marRight w:val="0"/>
              <w:marTop w:val="0"/>
              <w:marBottom w:val="0"/>
              <w:divBdr>
                <w:top w:val="none" w:sz="0" w:space="0" w:color="auto"/>
                <w:left w:val="none" w:sz="0" w:space="0" w:color="auto"/>
                <w:bottom w:val="none" w:sz="0" w:space="0" w:color="auto"/>
                <w:right w:val="none" w:sz="0" w:space="0" w:color="auto"/>
              </w:divBdr>
            </w:div>
            <w:div w:id="555431856">
              <w:marLeft w:val="0"/>
              <w:marRight w:val="0"/>
              <w:marTop w:val="0"/>
              <w:marBottom w:val="0"/>
              <w:divBdr>
                <w:top w:val="none" w:sz="0" w:space="0" w:color="auto"/>
                <w:left w:val="none" w:sz="0" w:space="0" w:color="auto"/>
                <w:bottom w:val="none" w:sz="0" w:space="0" w:color="auto"/>
                <w:right w:val="none" w:sz="0" w:space="0" w:color="auto"/>
              </w:divBdr>
            </w:div>
            <w:div w:id="1826386021">
              <w:marLeft w:val="0"/>
              <w:marRight w:val="0"/>
              <w:marTop w:val="0"/>
              <w:marBottom w:val="0"/>
              <w:divBdr>
                <w:top w:val="none" w:sz="0" w:space="0" w:color="auto"/>
                <w:left w:val="none" w:sz="0" w:space="0" w:color="auto"/>
                <w:bottom w:val="none" w:sz="0" w:space="0" w:color="auto"/>
                <w:right w:val="none" w:sz="0" w:space="0" w:color="auto"/>
              </w:divBdr>
            </w:div>
            <w:div w:id="2089031816">
              <w:marLeft w:val="0"/>
              <w:marRight w:val="0"/>
              <w:marTop w:val="0"/>
              <w:marBottom w:val="0"/>
              <w:divBdr>
                <w:top w:val="none" w:sz="0" w:space="0" w:color="auto"/>
                <w:left w:val="none" w:sz="0" w:space="0" w:color="auto"/>
                <w:bottom w:val="none" w:sz="0" w:space="0" w:color="auto"/>
                <w:right w:val="none" w:sz="0" w:space="0" w:color="auto"/>
              </w:divBdr>
            </w:div>
            <w:div w:id="417095684">
              <w:marLeft w:val="0"/>
              <w:marRight w:val="0"/>
              <w:marTop w:val="0"/>
              <w:marBottom w:val="0"/>
              <w:divBdr>
                <w:top w:val="none" w:sz="0" w:space="0" w:color="auto"/>
                <w:left w:val="none" w:sz="0" w:space="0" w:color="auto"/>
                <w:bottom w:val="none" w:sz="0" w:space="0" w:color="auto"/>
                <w:right w:val="none" w:sz="0" w:space="0" w:color="auto"/>
              </w:divBdr>
            </w:div>
            <w:div w:id="391001777">
              <w:marLeft w:val="0"/>
              <w:marRight w:val="0"/>
              <w:marTop w:val="0"/>
              <w:marBottom w:val="0"/>
              <w:divBdr>
                <w:top w:val="none" w:sz="0" w:space="0" w:color="auto"/>
                <w:left w:val="none" w:sz="0" w:space="0" w:color="auto"/>
                <w:bottom w:val="none" w:sz="0" w:space="0" w:color="auto"/>
                <w:right w:val="none" w:sz="0" w:space="0" w:color="auto"/>
              </w:divBdr>
            </w:div>
            <w:div w:id="1282034989">
              <w:marLeft w:val="0"/>
              <w:marRight w:val="0"/>
              <w:marTop w:val="0"/>
              <w:marBottom w:val="0"/>
              <w:divBdr>
                <w:top w:val="none" w:sz="0" w:space="0" w:color="auto"/>
                <w:left w:val="none" w:sz="0" w:space="0" w:color="auto"/>
                <w:bottom w:val="none" w:sz="0" w:space="0" w:color="auto"/>
                <w:right w:val="none" w:sz="0" w:space="0" w:color="auto"/>
              </w:divBdr>
            </w:div>
            <w:div w:id="1583294864">
              <w:marLeft w:val="0"/>
              <w:marRight w:val="0"/>
              <w:marTop w:val="0"/>
              <w:marBottom w:val="0"/>
              <w:divBdr>
                <w:top w:val="none" w:sz="0" w:space="0" w:color="auto"/>
                <w:left w:val="none" w:sz="0" w:space="0" w:color="auto"/>
                <w:bottom w:val="none" w:sz="0" w:space="0" w:color="auto"/>
                <w:right w:val="none" w:sz="0" w:space="0" w:color="auto"/>
              </w:divBdr>
            </w:div>
            <w:div w:id="314408799">
              <w:marLeft w:val="0"/>
              <w:marRight w:val="0"/>
              <w:marTop w:val="0"/>
              <w:marBottom w:val="0"/>
              <w:divBdr>
                <w:top w:val="none" w:sz="0" w:space="0" w:color="auto"/>
                <w:left w:val="none" w:sz="0" w:space="0" w:color="auto"/>
                <w:bottom w:val="none" w:sz="0" w:space="0" w:color="auto"/>
                <w:right w:val="none" w:sz="0" w:space="0" w:color="auto"/>
              </w:divBdr>
            </w:div>
            <w:div w:id="251283996">
              <w:marLeft w:val="0"/>
              <w:marRight w:val="0"/>
              <w:marTop w:val="0"/>
              <w:marBottom w:val="0"/>
              <w:divBdr>
                <w:top w:val="none" w:sz="0" w:space="0" w:color="auto"/>
                <w:left w:val="none" w:sz="0" w:space="0" w:color="auto"/>
                <w:bottom w:val="none" w:sz="0" w:space="0" w:color="auto"/>
                <w:right w:val="none" w:sz="0" w:space="0" w:color="auto"/>
              </w:divBdr>
            </w:div>
            <w:div w:id="805896249">
              <w:marLeft w:val="0"/>
              <w:marRight w:val="0"/>
              <w:marTop w:val="0"/>
              <w:marBottom w:val="0"/>
              <w:divBdr>
                <w:top w:val="none" w:sz="0" w:space="0" w:color="auto"/>
                <w:left w:val="none" w:sz="0" w:space="0" w:color="auto"/>
                <w:bottom w:val="none" w:sz="0" w:space="0" w:color="auto"/>
                <w:right w:val="none" w:sz="0" w:space="0" w:color="auto"/>
              </w:divBdr>
            </w:div>
            <w:div w:id="295918334">
              <w:marLeft w:val="0"/>
              <w:marRight w:val="0"/>
              <w:marTop w:val="0"/>
              <w:marBottom w:val="0"/>
              <w:divBdr>
                <w:top w:val="none" w:sz="0" w:space="0" w:color="auto"/>
                <w:left w:val="none" w:sz="0" w:space="0" w:color="auto"/>
                <w:bottom w:val="none" w:sz="0" w:space="0" w:color="auto"/>
                <w:right w:val="none" w:sz="0" w:space="0" w:color="auto"/>
              </w:divBdr>
            </w:div>
            <w:div w:id="1818183309">
              <w:marLeft w:val="0"/>
              <w:marRight w:val="0"/>
              <w:marTop w:val="0"/>
              <w:marBottom w:val="0"/>
              <w:divBdr>
                <w:top w:val="none" w:sz="0" w:space="0" w:color="auto"/>
                <w:left w:val="none" w:sz="0" w:space="0" w:color="auto"/>
                <w:bottom w:val="none" w:sz="0" w:space="0" w:color="auto"/>
                <w:right w:val="none" w:sz="0" w:space="0" w:color="auto"/>
              </w:divBdr>
            </w:div>
            <w:div w:id="510528156">
              <w:marLeft w:val="0"/>
              <w:marRight w:val="0"/>
              <w:marTop w:val="0"/>
              <w:marBottom w:val="0"/>
              <w:divBdr>
                <w:top w:val="none" w:sz="0" w:space="0" w:color="auto"/>
                <w:left w:val="none" w:sz="0" w:space="0" w:color="auto"/>
                <w:bottom w:val="none" w:sz="0" w:space="0" w:color="auto"/>
                <w:right w:val="none" w:sz="0" w:space="0" w:color="auto"/>
              </w:divBdr>
            </w:div>
            <w:div w:id="317735905">
              <w:marLeft w:val="0"/>
              <w:marRight w:val="0"/>
              <w:marTop w:val="0"/>
              <w:marBottom w:val="0"/>
              <w:divBdr>
                <w:top w:val="none" w:sz="0" w:space="0" w:color="auto"/>
                <w:left w:val="none" w:sz="0" w:space="0" w:color="auto"/>
                <w:bottom w:val="none" w:sz="0" w:space="0" w:color="auto"/>
                <w:right w:val="none" w:sz="0" w:space="0" w:color="auto"/>
              </w:divBdr>
            </w:div>
            <w:div w:id="413091787">
              <w:marLeft w:val="0"/>
              <w:marRight w:val="0"/>
              <w:marTop w:val="0"/>
              <w:marBottom w:val="0"/>
              <w:divBdr>
                <w:top w:val="none" w:sz="0" w:space="0" w:color="auto"/>
                <w:left w:val="none" w:sz="0" w:space="0" w:color="auto"/>
                <w:bottom w:val="none" w:sz="0" w:space="0" w:color="auto"/>
                <w:right w:val="none" w:sz="0" w:space="0" w:color="auto"/>
              </w:divBdr>
            </w:div>
            <w:div w:id="1294093759">
              <w:marLeft w:val="0"/>
              <w:marRight w:val="0"/>
              <w:marTop w:val="0"/>
              <w:marBottom w:val="0"/>
              <w:divBdr>
                <w:top w:val="none" w:sz="0" w:space="0" w:color="auto"/>
                <w:left w:val="none" w:sz="0" w:space="0" w:color="auto"/>
                <w:bottom w:val="none" w:sz="0" w:space="0" w:color="auto"/>
                <w:right w:val="none" w:sz="0" w:space="0" w:color="auto"/>
              </w:divBdr>
            </w:div>
            <w:div w:id="670639653">
              <w:marLeft w:val="0"/>
              <w:marRight w:val="0"/>
              <w:marTop w:val="0"/>
              <w:marBottom w:val="0"/>
              <w:divBdr>
                <w:top w:val="none" w:sz="0" w:space="0" w:color="auto"/>
                <w:left w:val="none" w:sz="0" w:space="0" w:color="auto"/>
                <w:bottom w:val="none" w:sz="0" w:space="0" w:color="auto"/>
                <w:right w:val="none" w:sz="0" w:space="0" w:color="auto"/>
              </w:divBdr>
            </w:div>
            <w:div w:id="2086680800">
              <w:marLeft w:val="0"/>
              <w:marRight w:val="0"/>
              <w:marTop w:val="0"/>
              <w:marBottom w:val="0"/>
              <w:divBdr>
                <w:top w:val="none" w:sz="0" w:space="0" w:color="auto"/>
                <w:left w:val="none" w:sz="0" w:space="0" w:color="auto"/>
                <w:bottom w:val="none" w:sz="0" w:space="0" w:color="auto"/>
                <w:right w:val="none" w:sz="0" w:space="0" w:color="auto"/>
              </w:divBdr>
            </w:div>
            <w:div w:id="2023507171">
              <w:marLeft w:val="0"/>
              <w:marRight w:val="0"/>
              <w:marTop w:val="0"/>
              <w:marBottom w:val="0"/>
              <w:divBdr>
                <w:top w:val="none" w:sz="0" w:space="0" w:color="auto"/>
                <w:left w:val="none" w:sz="0" w:space="0" w:color="auto"/>
                <w:bottom w:val="none" w:sz="0" w:space="0" w:color="auto"/>
                <w:right w:val="none" w:sz="0" w:space="0" w:color="auto"/>
              </w:divBdr>
            </w:div>
            <w:div w:id="1746562142">
              <w:marLeft w:val="0"/>
              <w:marRight w:val="0"/>
              <w:marTop w:val="0"/>
              <w:marBottom w:val="0"/>
              <w:divBdr>
                <w:top w:val="none" w:sz="0" w:space="0" w:color="auto"/>
                <w:left w:val="none" w:sz="0" w:space="0" w:color="auto"/>
                <w:bottom w:val="none" w:sz="0" w:space="0" w:color="auto"/>
                <w:right w:val="none" w:sz="0" w:space="0" w:color="auto"/>
              </w:divBdr>
            </w:div>
            <w:div w:id="8719213">
              <w:marLeft w:val="0"/>
              <w:marRight w:val="0"/>
              <w:marTop w:val="0"/>
              <w:marBottom w:val="0"/>
              <w:divBdr>
                <w:top w:val="none" w:sz="0" w:space="0" w:color="auto"/>
                <w:left w:val="none" w:sz="0" w:space="0" w:color="auto"/>
                <w:bottom w:val="none" w:sz="0" w:space="0" w:color="auto"/>
                <w:right w:val="none" w:sz="0" w:space="0" w:color="auto"/>
              </w:divBdr>
            </w:div>
            <w:div w:id="1871608175">
              <w:marLeft w:val="0"/>
              <w:marRight w:val="0"/>
              <w:marTop w:val="0"/>
              <w:marBottom w:val="0"/>
              <w:divBdr>
                <w:top w:val="none" w:sz="0" w:space="0" w:color="auto"/>
                <w:left w:val="none" w:sz="0" w:space="0" w:color="auto"/>
                <w:bottom w:val="none" w:sz="0" w:space="0" w:color="auto"/>
                <w:right w:val="none" w:sz="0" w:space="0" w:color="auto"/>
              </w:divBdr>
            </w:div>
            <w:div w:id="1106659634">
              <w:marLeft w:val="0"/>
              <w:marRight w:val="0"/>
              <w:marTop w:val="0"/>
              <w:marBottom w:val="0"/>
              <w:divBdr>
                <w:top w:val="none" w:sz="0" w:space="0" w:color="auto"/>
                <w:left w:val="none" w:sz="0" w:space="0" w:color="auto"/>
                <w:bottom w:val="none" w:sz="0" w:space="0" w:color="auto"/>
                <w:right w:val="none" w:sz="0" w:space="0" w:color="auto"/>
              </w:divBdr>
            </w:div>
            <w:div w:id="547030564">
              <w:marLeft w:val="0"/>
              <w:marRight w:val="0"/>
              <w:marTop w:val="0"/>
              <w:marBottom w:val="0"/>
              <w:divBdr>
                <w:top w:val="none" w:sz="0" w:space="0" w:color="auto"/>
                <w:left w:val="none" w:sz="0" w:space="0" w:color="auto"/>
                <w:bottom w:val="none" w:sz="0" w:space="0" w:color="auto"/>
                <w:right w:val="none" w:sz="0" w:space="0" w:color="auto"/>
              </w:divBdr>
            </w:div>
            <w:div w:id="242185829">
              <w:marLeft w:val="0"/>
              <w:marRight w:val="0"/>
              <w:marTop w:val="0"/>
              <w:marBottom w:val="0"/>
              <w:divBdr>
                <w:top w:val="none" w:sz="0" w:space="0" w:color="auto"/>
                <w:left w:val="none" w:sz="0" w:space="0" w:color="auto"/>
                <w:bottom w:val="none" w:sz="0" w:space="0" w:color="auto"/>
                <w:right w:val="none" w:sz="0" w:space="0" w:color="auto"/>
              </w:divBdr>
            </w:div>
            <w:div w:id="554463468">
              <w:marLeft w:val="0"/>
              <w:marRight w:val="0"/>
              <w:marTop w:val="0"/>
              <w:marBottom w:val="0"/>
              <w:divBdr>
                <w:top w:val="none" w:sz="0" w:space="0" w:color="auto"/>
                <w:left w:val="none" w:sz="0" w:space="0" w:color="auto"/>
                <w:bottom w:val="none" w:sz="0" w:space="0" w:color="auto"/>
                <w:right w:val="none" w:sz="0" w:space="0" w:color="auto"/>
              </w:divBdr>
            </w:div>
            <w:div w:id="860509888">
              <w:marLeft w:val="0"/>
              <w:marRight w:val="0"/>
              <w:marTop w:val="0"/>
              <w:marBottom w:val="0"/>
              <w:divBdr>
                <w:top w:val="none" w:sz="0" w:space="0" w:color="auto"/>
                <w:left w:val="none" w:sz="0" w:space="0" w:color="auto"/>
                <w:bottom w:val="none" w:sz="0" w:space="0" w:color="auto"/>
                <w:right w:val="none" w:sz="0" w:space="0" w:color="auto"/>
              </w:divBdr>
            </w:div>
            <w:div w:id="320819743">
              <w:marLeft w:val="0"/>
              <w:marRight w:val="0"/>
              <w:marTop w:val="0"/>
              <w:marBottom w:val="0"/>
              <w:divBdr>
                <w:top w:val="none" w:sz="0" w:space="0" w:color="auto"/>
                <w:left w:val="none" w:sz="0" w:space="0" w:color="auto"/>
                <w:bottom w:val="none" w:sz="0" w:space="0" w:color="auto"/>
                <w:right w:val="none" w:sz="0" w:space="0" w:color="auto"/>
              </w:divBdr>
            </w:div>
            <w:div w:id="519125875">
              <w:marLeft w:val="0"/>
              <w:marRight w:val="0"/>
              <w:marTop w:val="0"/>
              <w:marBottom w:val="0"/>
              <w:divBdr>
                <w:top w:val="none" w:sz="0" w:space="0" w:color="auto"/>
                <w:left w:val="none" w:sz="0" w:space="0" w:color="auto"/>
                <w:bottom w:val="none" w:sz="0" w:space="0" w:color="auto"/>
                <w:right w:val="none" w:sz="0" w:space="0" w:color="auto"/>
              </w:divBdr>
            </w:div>
            <w:div w:id="1305812288">
              <w:marLeft w:val="0"/>
              <w:marRight w:val="0"/>
              <w:marTop w:val="0"/>
              <w:marBottom w:val="0"/>
              <w:divBdr>
                <w:top w:val="none" w:sz="0" w:space="0" w:color="auto"/>
                <w:left w:val="none" w:sz="0" w:space="0" w:color="auto"/>
                <w:bottom w:val="none" w:sz="0" w:space="0" w:color="auto"/>
                <w:right w:val="none" w:sz="0" w:space="0" w:color="auto"/>
              </w:divBdr>
            </w:div>
            <w:div w:id="564947149">
              <w:marLeft w:val="0"/>
              <w:marRight w:val="0"/>
              <w:marTop w:val="0"/>
              <w:marBottom w:val="0"/>
              <w:divBdr>
                <w:top w:val="none" w:sz="0" w:space="0" w:color="auto"/>
                <w:left w:val="none" w:sz="0" w:space="0" w:color="auto"/>
                <w:bottom w:val="none" w:sz="0" w:space="0" w:color="auto"/>
                <w:right w:val="none" w:sz="0" w:space="0" w:color="auto"/>
              </w:divBdr>
            </w:div>
            <w:div w:id="964504583">
              <w:marLeft w:val="0"/>
              <w:marRight w:val="0"/>
              <w:marTop w:val="0"/>
              <w:marBottom w:val="0"/>
              <w:divBdr>
                <w:top w:val="none" w:sz="0" w:space="0" w:color="auto"/>
                <w:left w:val="none" w:sz="0" w:space="0" w:color="auto"/>
                <w:bottom w:val="none" w:sz="0" w:space="0" w:color="auto"/>
                <w:right w:val="none" w:sz="0" w:space="0" w:color="auto"/>
              </w:divBdr>
            </w:div>
            <w:div w:id="701786590">
              <w:marLeft w:val="0"/>
              <w:marRight w:val="0"/>
              <w:marTop w:val="0"/>
              <w:marBottom w:val="0"/>
              <w:divBdr>
                <w:top w:val="none" w:sz="0" w:space="0" w:color="auto"/>
                <w:left w:val="none" w:sz="0" w:space="0" w:color="auto"/>
                <w:bottom w:val="none" w:sz="0" w:space="0" w:color="auto"/>
                <w:right w:val="none" w:sz="0" w:space="0" w:color="auto"/>
              </w:divBdr>
            </w:div>
            <w:div w:id="171264916">
              <w:marLeft w:val="0"/>
              <w:marRight w:val="0"/>
              <w:marTop w:val="0"/>
              <w:marBottom w:val="0"/>
              <w:divBdr>
                <w:top w:val="none" w:sz="0" w:space="0" w:color="auto"/>
                <w:left w:val="none" w:sz="0" w:space="0" w:color="auto"/>
                <w:bottom w:val="none" w:sz="0" w:space="0" w:color="auto"/>
                <w:right w:val="none" w:sz="0" w:space="0" w:color="auto"/>
              </w:divBdr>
            </w:div>
            <w:div w:id="303237420">
              <w:marLeft w:val="0"/>
              <w:marRight w:val="0"/>
              <w:marTop w:val="0"/>
              <w:marBottom w:val="0"/>
              <w:divBdr>
                <w:top w:val="none" w:sz="0" w:space="0" w:color="auto"/>
                <w:left w:val="none" w:sz="0" w:space="0" w:color="auto"/>
                <w:bottom w:val="none" w:sz="0" w:space="0" w:color="auto"/>
                <w:right w:val="none" w:sz="0" w:space="0" w:color="auto"/>
              </w:divBdr>
            </w:div>
            <w:div w:id="2026318977">
              <w:marLeft w:val="0"/>
              <w:marRight w:val="0"/>
              <w:marTop w:val="0"/>
              <w:marBottom w:val="0"/>
              <w:divBdr>
                <w:top w:val="none" w:sz="0" w:space="0" w:color="auto"/>
                <w:left w:val="none" w:sz="0" w:space="0" w:color="auto"/>
                <w:bottom w:val="none" w:sz="0" w:space="0" w:color="auto"/>
                <w:right w:val="none" w:sz="0" w:space="0" w:color="auto"/>
              </w:divBdr>
            </w:div>
            <w:div w:id="1834181960">
              <w:marLeft w:val="0"/>
              <w:marRight w:val="0"/>
              <w:marTop w:val="0"/>
              <w:marBottom w:val="0"/>
              <w:divBdr>
                <w:top w:val="none" w:sz="0" w:space="0" w:color="auto"/>
                <w:left w:val="none" w:sz="0" w:space="0" w:color="auto"/>
                <w:bottom w:val="none" w:sz="0" w:space="0" w:color="auto"/>
                <w:right w:val="none" w:sz="0" w:space="0" w:color="auto"/>
              </w:divBdr>
            </w:div>
            <w:div w:id="598215327">
              <w:marLeft w:val="0"/>
              <w:marRight w:val="0"/>
              <w:marTop w:val="0"/>
              <w:marBottom w:val="0"/>
              <w:divBdr>
                <w:top w:val="none" w:sz="0" w:space="0" w:color="auto"/>
                <w:left w:val="none" w:sz="0" w:space="0" w:color="auto"/>
                <w:bottom w:val="none" w:sz="0" w:space="0" w:color="auto"/>
                <w:right w:val="none" w:sz="0" w:space="0" w:color="auto"/>
              </w:divBdr>
            </w:div>
            <w:div w:id="276832194">
              <w:marLeft w:val="0"/>
              <w:marRight w:val="0"/>
              <w:marTop w:val="0"/>
              <w:marBottom w:val="0"/>
              <w:divBdr>
                <w:top w:val="none" w:sz="0" w:space="0" w:color="auto"/>
                <w:left w:val="none" w:sz="0" w:space="0" w:color="auto"/>
                <w:bottom w:val="none" w:sz="0" w:space="0" w:color="auto"/>
                <w:right w:val="none" w:sz="0" w:space="0" w:color="auto"/>
              </w:divBdr>
            </w:div>
            <w:div w:id="1671103607">
              <w:marLeft w:val="0"/>
              <w:marRight w:val="0"/>
              <w:marTop w:val="0"/>
              <w:marBottom w:val="0"/>
              <w:divBdr>
                <w:top w:val="none" w:sz="0" w:space="0" w:color="auto"/>
                <w:left w:val="none" w:sz="0" w:space="0" w:color="auto"/>
                <w:bottom w:val="none" w:sz="0" w:space="0" w:color="auto"/>
                <w:right w:val="none" w:sz="0" w:space="0" w:color="auto"/>
              </w:divBdr>
            </w:div>
            <w:div w:id="1477186035">
              <w:marLeft w:val="0"/>
              <w:marRight w:val="0"/>
              <w:marTop w:val="0"/>
              <w:marBottom w:val="0"/>
              <w:divBdr>
                <w:top w:val="none" w:sz="0" w:space="0" w:color="auto"/>
                <w:left w:val="none" w:sz="0" w:space="0" w:color="auto"/>
                <w:bottom w:val="none" w:sz="0" w:space="0" w:color="auto"/>
                <w:right w:val="none" w:sz="0" w:space="0" w:color="auto"/>
              </w:divBdr>
            </w:div>
            <w:div w:id="78408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41576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7277040">
      <w:bodyDiv w:val="1"/>
      <w:marLeft w:val="0"/>
      <w:marRight w:val="0"/>
      <w:marTop w:val="0"/>
      <w:marBottom w:val="0"/>
      <w:divBdr>
        <w:top w:val="none" w:sz="0" w:space="0" w:color="auto"/>
        <w:left w:val="none" w:sz="0" w:space="0" w:color="auto"/>
        <w:bottom w:val="none" w:sz="0" w:space="0" w:color="auto"/>
        <w:right w:val="none" w:sz="0" w:space="0" w:color="auto"/>
      </w:divBdr>
    </w:div>
    <w:div w:id="1423138305">
      <w:bodyDiv w:val="1"/>
      <w:marLeft w:val="0"/>
      <w:marRight w:val="0"/>
      <w:marTop w:val="0"/>
      <w:marBottom w:val="0"/>
      <w:divBdr>
        <w:top w:val="none" w:sz="0" w:space="0" w:color="auto"/>
        <w:left w:val="none" w:sz="0" w:space="0" w:color="auto"/>
        <w:bottom w:val="none" w:sz="0" w:space="0" w:color="auto"/>
        <w:right w:val="none" w:sz="0" w:space="0" w:color="auto"/>
      </w:divBdr>
    </w:div>
    <w:div w:id="1522545396">
      <w:bodyDiv w:val="1"/>
      <w:marLeft w:val="0"/>
      <w:marRight w:val="0"/>
      <w:marTop w:val="0"/>
      <w:marBottom w:val="0"/>
      <w:divBdr>
        <w:top w:val="none" w:sz="0" w:space="0" w:color="auto"/>
        <w:left w:val="none" w:sz="0" w:space="0" w:color="auto"/>
        <w:bottom w:val="none" w:sz="0" w:space="0" w:color="auto"/>
        <w:right w:val="none" w:sz="0" w:space="0" w:color="auto"/>
      </w:divBdr>
      <w:divsChild>
        <w:div w:id="179704465">
          <w:marLeft w:val="480"/>
          <w:marRight w:val="0"/>
          <w:marTop w:val="0"/>
          <w:marBottom w:val="0"/>
          <w:divBdr>
            <w:top w:val="none" w:sz="0" w:space="0" w:color="auto"/>
            <w:left w:val="none" w:sz="0" w:space="0" w:color="auto"/>
            <w:bottom w:val="none" w:sz="0" w:space="0" w:color="auto"/>
            <w:right w:val="none" w:sz="0" w:space="0" w:color="auto"/>
          </w:divBdr>
          <w:divsChild>
            <w:div w:id="134416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6174">
      <w:bodyDiv w:val="1"/>
      <w:marLeft w:val="0"/>
      <w:marRight w:val="0"/>
      <w:marTop w:val="0"/>
      <w:marBottom w:val="0"/>
      <w:divBdr>
        <w:top w:val="none" w:sz="0" w:space="0" w:color="auto"/>
        <w:left w:val="none" w:sz="0" w:space="0" w:color="auto"/>
        <w:bottom w:val="none" w:sz="0" w:space="0" w:color="auto"/>
        <w:right w:val="none" w:sz="0" w:space="0" w:color="auto"/>
      </w:divBdr>
    </w:div>
    <w:div w:id="2044012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en.wikipedia.org/wiki/Khronos_Group" TargetMode="External"/><Relationship Id="rId26" Type="http://schemas.openxmlformats.org/officeDocument/2006/relationships/image" Target="media/image11.png"/><Relationship Id="rId39" Type="http://schemas.openxmlformats.org/officeDocument/2006/relationships/hyperlink" Target="https://drive.google.com/file/d/1dy27FoWe-HDYQR6C2MbmFpC7WUoz_FB9/view?usp=sharing" TargetMode="External"/><Relationship Id="rId21" Type="http://schemas.openxmlformats.org/officeDocument/2006/relationships/hyperlink" Target="https://www.unrealengine.com/marketplace/en-US/product/paragon-minions" TargetMode="External"/><Relationship Id="rId34" Type="http://schemas.openxmlformats.org/officeDocument/2006/relationships/image" Target="media/image19.png"/><Relationship Id="rId42" Type="http://schemas.openxmlformats.org/officeDocument/2006/relationships/chart" Target="charts/chart2.xml"/><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chart" Target="charts/chart15.xml"/><Relationship Id="rId63"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4.png"/><Relationship Id="rId11" Type="http://schemas.openxmlformats.org/officeDocument/2006/relationships/image" Target="media/image1.jpe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github.com/SimonSchaep/Research-UE5-Mass/blob/main/Results.xlsx" TargetMode="External"/><Relationship Id="rId40" Type="http://schemas.openxmlformats.org/officeDocument/2006/relationships/hyperlink" Target="https://github.com/SimonSchaep/Research-UE5-Mass/blob/main/Results.xlsx" TargetMode="External"/><Relationship Id="rId45" Type="http://schemas.openxmlformats.org/officeDocument/2006/relationships/chart" Target="charts/chart5.xml"/><Relationship Id="rId53" Type="http://schemas.openxmlformats.org/officeDocument/2006/relationships/chart" Target="charts/chart13.xml"/><Relationship Id="rId58" Type="http://schemas.openxmlformats.org/officeDocument/2006/relationships/hyperlink" Target="https://github.com/SimonSchaep/Research-UE5-Mass/blob/main/Results.xlsx" TargetMode="External"/><Relationship Id="rId5" Type="http://schemas.openxmlformats.org/officeDocument/2006/relationships/numbering" Target="numbering.xml"/><Relationship Id="rId61" Type="http://schemas.openxmlformats.org/officeDocument/2006/relationships/footer" Target="footer1.xml"/><Relationship Id="rId19" Type="http://schemas.openxmlformats.org/officeDocument/2006/relationships/hyperlink" Target="https://github.com/SimonSchaep/Research-UE5-Mass/tree/main/UnrealProjects" TargetMode="External"/><Relationship Id="rId14" Type="http://schemas.openxmlformats.org/officeDocument/2006/relationships/image" Target="media/image4.jpeg"/><Relationship Id="rId22" Type="http://schemas.openxmlformats.org/officeDocument/2006/relationships/hyperlink" Target="%20https:/www.unrealengine.com/marketplace/en-US/product/landscape-pro-auto-generated-material"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chart" Target="charts/chart3.xml"/><Relationship Id="rId48" Type="http://schemas.openxmlformats.org/officeDocument/2006/relationships/chart" Target="charts/chart8.xml"/><Relationship Id="rId56" Type="http://schemas.openxmlformats.org/officeDocument/2006/relationships/hyperlink" Target="https://github.com/SimonSchaep/Research-UE5-Mass"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chart" Target="charts/chart1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chart" Target="charts/chart6.xml"/><Relationship Id="rId59" Type="http://schemas.openxmlformats.org/officeDocument/2006/relationships/hyperlink" Target="https://drive.google.com/file/d/1dy27FoWe-HDYQR6C2MbmFpC7WUoz_FB9/view?usp=sharing" TargetMode="External"/><Relationship Id="rId20" Type="http://schemas.openxmlformats.org/officeDocument/2006/relationships/hyperlink" Target="https://docs.unrealengine.com/5.3/en-US/epic-cplusplus-coding-standard-for-unreal-engine/" TargetMode="External"/><Relationship Id="rId41" Type="http://schemas.openxmlformats.org/officeDocument/2006/relationships/chart" Target="charts/chart1.xml"/><Relationship Id="rId54" Type="http://schemas.openxmlformats.org/officeDocument/2006/relationships/chart" Target="charts/chart14.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chart" Target="charts/chart9.xml"/><Relationship Id="rId57" Type="http://schemas.openxmlformats.org/officeDocument/2006/relationships/hyperlink" Target="https://github.com/SimonSchaep/Research-UE5-Mass/tree/main/UnrealProjects" TargetMode="Externa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chart" Target="charts/chart4.xml"/><Relationship Id="rId52" Type="http://schemas.openxmlformats.org/officeDocument/2006/relationships/chart" Target="charts/chart12.xml"/><Relationship Id="rId6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AE\Semester1\GradWork\git\GradWork\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AE\Semester1\GradWork\git\GradWork\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AE\Semester1\GradWork\git\GradWork\Paper\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DBBF-4C99-B63F-4418497991EE}"/>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DBBF-4C99-B63F-4418497991EE}"/>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DBBF-4C99-B63F-4418497991EE}"/>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DBBF-4C99-B63F-4418497991EE}"/>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DBBF-4C99-B63F-4418497991EE}"/>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14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nim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33</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134:$B$141</c:f>
              <c:numCache>
                <c:formatCode>0.0\ "ms"</c:formatCode>
                <c:ptCount val="8"/>
                <c:pt idx="0">
                  <c:v>4</c:v>
                </c:pt>
                <c:pt idx="1">
                  <c:v>5</c:v>
                </c:pt>
                <c:pt idx="2">
                  <c:v>9.6999999999999993</c:v>
                </c:pt>
                <c:pt idx="3">
                  <c:v>21</c:v>
                </c:pt>
                <c:pt idx="4">
                  <c:v>40.200000000000003</c:v>
                </c:pt>
                <c:pt idx="5">
                  <c:v>77.7</c:v>
                </c:pt>
                <c:pt idx="6">
                  <c:v>167</c:v>
                </c:pt>
                <c:pt idx="7">
                  <c:v>329</c:v>
                </c:pt>
              </c:numCache>
            </c:numRef>
          </c:val>
          <c:smooth val="0"/>
          <c:extLst>
            <c:ext xmlns:c16="http://schemas.microsoft.com/office/drawing/2014/chart" uri="{C3380CC4-5D6E-409C-BE32-E72D297353CC}">
              <c16:uniqueId val="{00000000-8286-4D1F-BA6B-A82BEE493B0D}"/>
            </c:ext>
          </c:extLst>
        </c:ser>
        <c:ser>
          <c:idx val="1"/>
          <c:order val="1"/>
          <c:tx>
            <c:strRef>
              <c:f>Charts!$C$133</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34:$C$141</c:f>
              <c:numCache>
                <c:formatCode>0.0\ "ms"</c:formatCode>
                <c:ptCount val="8"/>
                <c:pt idx="0">
                  <c:v>3.5</c:v>
                </c:pt>
                <c:pt idx="1">
                  <c:v>6</c:v>
                </c:pt>
                <c:pt idx="2">
                  <c:v>9.6999999999999993</c:v>
                </c:pt>
                <c:pt idx="3">
                  <c:v>9.8000000000000007</c:v>
                </c:pt>
                <c:pt idx="4">
                  <c:v>13.4</c:v>
                </c:pt>
                <c:pt idx="5">
                  <c:v>12.7</c:v>
                </c:pt>
                <c:pt idx="6">
                  <c:v>15.5</c:v>
                </c:pt>
                <c:pt idx="7">
                  <c:v>13</c:v>
                </c:pt>
              </c:numCache>
            </c:numRef>
          </c:val>
          <c:smooth val="0"/>
          <c:extLst>
            <c:ext xmlns:c16="http://schemas.microsoft.com/office/drawing/2014/chart" uri="{C3380CC4-5D6E-409C-BE32-E72D297353CC}">
              <c16:uniqueId val="{00000001-8286-4D1F-BA6B-A82BEE493B0D}"/>
            </c:ext>
          </c:extLst>
        </c:ser>
        <c:ser>
          <c:idx val="2"/>
          <c:order val="2"/>
          <c:tx>
            <c:strRef>
              <c:f>Charts!$D$133</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34:$D$141</c:f>
              <c:numCache>
                <c:formatCode>0.0\ "ms"</c:formatCode>
                <c:ptCount val="8"/>
                <c:pt idx="0">
                  <c:v>2.8</c:v>
                </c:pt>
                <c:pt idx="1">
                  <c:v>6.5</c:v>
                </c:pt>
                <c:pt idx="2">
                  <c:v>9.3000000000000007</c:v>
                </c:pt>
                <c:pt idx="3">
                  <c:v>11.4</c:v>
                </c:pt>
                <c:pt idx="4">
                  <c:v>17.899999999999999</c:v>
                </c:pt>
                <c:pt idx="5">
                  <c:v>13.8</c:v>
                </c:pt>
                <c:pt idx="6">
                  <c:v>12.9</c:v>
                </c:pt>
                <c:pt idx="7">
                  <c:v>14</c:v>
                </c:pt>
              </c:numCache>
            </c:numRef>
          </c:val>
          <c:smooth val="0"/>
          <c:extLst>
            <c:ext xmlns:c16="http://schemas.microsoft.com/office/drawing/2014/chart" uri="{C3380CC4-5D6E-409C-BE32-E72D297353CC}">
              <c16:uniqueId val="{00000002-8286-4D1F-BA6B-A82BEE493B0D}"/>
            </c:ext>
          </c:extLst>
        </c:ser>
        <c:ser>
          <c:idx val="3"/>
          <c:order val="3"/>
          <c:tx>
            <c:strRef>
              <c:f>Charts!$E$133</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34:$E$141</c:f>
              <c:numCache>
                <c:formatCode>0.0\ "ms"</c:formatCode>
                <c:ptCount val="8"/>
                <c:pt idx="0">
                  <c:v>2.7</c:v>
                </c:pt>
                <c:pt idx="1">
                  <c:v>7.1</c:v>
                </c:pt>
                <c:pt idx="2">
                  <c:v>9.6999999999999993</c:v>
                </c:pt>
                <c:pt idx="3">
                  <c:v>10.5</c:v>
                </c:pt>
                <c:pt idx="4">
                  <c:v>18.5</c:v>
                </c:pt>
                <c:pt idx="5">
                  <c:v>17.3</c:v>
                </c:pt>
                <c:pt idx="6">
                  <c:v>16.8</c:v>
                </c:pt>
                <c:pt idx="7">
                  <c:v>6.8</c:v>
                </c:pt>
              </c:numCache>
            </c:numRef>
          </c:val>
          <c:smooth val="0"/>
          <c:extLst>
            <c:ext xmlns:c16="http://schemas.microsoft.com/office/drawing/2014/chart" uri="{C3380CC4-5D6E-409C-BE32-E72D297353CC}">
              <c16:uniqueId val="{00000003-8286-4D1F-BA6B-A82BEE493B0D}"/>
            </c:ext>
          </c:extLst>
        </c:ser>
        <c:ser>
          <c:idx val="4"/>
          <c:order val="4"/>
          <c:tx>
            <c:strRef>
              <c:f>Charts!$F$133</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34:$A$141</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34:$F$141</c:f>
              <c:numCache>
                <c:formatCode>0.0\ "ms"</c:formatCode>
                <c:ptCount val="8"/>
                <c:pt idx="0">
                  <c:v>2</c:v>
                </c:pt>
                <c:pt idx="1">
                  <c:v>2.7</c:v>
                </c:pt>
                <c:pt idx="2">
                  <c:v>4.0999999999999996</c:v>
                </c:pt>
                <c:pt idx="3">
                  <c:v>4.3</c:v>
                </c:pt>
                <c:pt idx="4">
                  <c:v>6.2</c:v>
                </c:pt>
                <c:pt idx="5">
                  <c:v>4.5</c:v>
                </c:pt>
                <c:pt idx="6">
                  <c:v>2.8</c:v>
                </c:pt>
                <c:pt idx="7">
                  <c:v>1.2</c:v>
                </c:pt>
              </c:numCache>
            </c:numRef>
          </c:val>
          <c:smooth val="0"/>
          <c:extLst>
            <c:ext xmlns:c16="http://schemas.microsoft.com/office/drawing/2014/chart" uri="{C3380CC4-5D6E-409C-BE32-E72D297353CC}">
              <c16:uniqueId val="{00000004-8286-4D1F-BA6B-A82BEE493B0D}"/>
            </c:ext>
          </c:extLst>
        </c:ser>
        <c:dLbls>
          <c:showLegendKey val="0"/>
          <c:showVal val="0"/>
          <c:showCatName val="0"/>
          <c:showSerName val="0"/>
          <c:showPercent val="0"/>
          <c:showBubbleSize val="0"/>
        </c:dLbls>
        <c:marker val="1"/>
        <c:smooth val="0"/>
        <c:axId val="260220320"/>
        <c:axId val="265693936"/>
      </c:lineChart>
      <c:catAx>
        <c:axId val="2602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93936"/>
        <c:crosses val="autoZero"/>
        <c:auto val="1"/>
        <c:lblAlgn val="ctr"/>
        <c:lblOffset val="100"/>
        <c:noMultiLvlLbl val="0"/>
      </c:catAx>
      <c:valAx>
        <c:axId val="26569393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ple (800 vs 80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1600vs1600'!$B$1</c:f>
              <c:strCache>
                <c:ptCount val="1"/>
                <c:pt idx="0">
                  <c:v>Simpl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56-4173-9BB1-9382A5456B7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56-4173-9BB1-9382A5456B7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56-4173-9BB1-9382A5456B7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56-4173-9BB1-9382A5456B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1600vs1600'!$A$5,'1600vs1600'!$A$7:$A$8)</c:f>
              <c:strCache>
                <c:ptCount val="4"/>
                <c:pt idx="0">
                  <c:v>Target Acquisition</c:v>
                </c:pt>
                <c:pt idx="1">
                  <c:v>Movement &amp; Avoidance</c:v>
                </c:pt>
                <c:pt idx="2">
                  <c:v>Animation</c:v>
                </c:pt>
                <c:pt idx="3">
                  <c:v>Other</c:v>
                </c:pt>
              </c:strCache>
              <c:extLst/>
            </c:strRef>
          </c:cat>
          <c:val>
            <c:numRef>
              <c:f>('1600vs1600'!$B$3,'1600vs1600'!$B$5,'1600vs1600'!$B$7:$B$8)</c:f>
              <c:numCache>
                <c:formatCode>0.0\ "ms"</c:formatCode>
                <c:ptCount val="4"/>
                <c:pt idx="0">
                  <c:v>88.5</c:v>
                </c:pt>
                <c:pt idx="1">
                  <c:v>214</c:v>
                </c:pt>
                <c:pt idx="2">
                  <c:v>40.200000000000003</c:v>
                </c:pt>
                <c:pt idx="3">
                  <c:v>14.400000000000034</c:v>
                </c:pt>
              </c:numCache>
              <c:extLst/>
            </c:numRef>
          </c:val>
          <c:extLst>
            <c:ext xmlns:c16="http://schemas.microsoft.com/office/drawing/2014/chart" uri="{C3380CC4-5D6E-409C-BE32-E72D297353CC}">
              <c16:uniqueId val="{00000008-2056-4173-9BB1-9382A5456B7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ass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C$1</c:f>
              <c:strCache>
                <c:ptCount val="1"/>
                <c:pt idx="0">
                  <c:v>Mas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93-4E41-9072-A46FBC66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93-4E41-9072-A46FBC66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93-4E41-9072-A46FBC66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93-4E41-9072-A46FBC66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93-4E41-9072-A46FBC66CDB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93-4E41-9072-A46FBC66CD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C$3:$C$8</c:f>
              <c:numCache>
                <c:formatCode>0.0\ "ms"</c:formatCode>
                <c:ptCount val="6"/>
                <c:pt idx="0">
                  <c:v>213.7</c:v>
                </c:pt>
                <c:pt idx="1">
                  <c:v>44</c:v>
                </c:pt>
                <c:pt idx="2">
                  <c:v>4</c:v>
                </c:pt>
                <c:pt idx="3">
                  <c:v>1.2</c:v>
                </c:pt>
                <c:pt idx="4">
                  <c:v>13.4</c:v>
                </c:pt>
                <c:pt idx="5">
                  <c:v>7.4000000000000341</c:v>
                </c:pt>
              </c:numCache>
            </c:numRef>
          </c:val>
          <c:extLst>
            <c:ext xmlns:c16="http://schemas.microsoft.com/office/drawing/2014/chart" uri="{C3380CC4-5D6E-409C-BE32-E72D297353CC}">
              <c16:uniqueId val="{0000000C-7793-4E41-9072-A46FBC66CDB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Multithread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D$1</c:f>
              <c:strCache>
                <c:ptCount val="1"/>
                <c:pt idx="0">
                  <c:v>Multithread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53-44AD-8E76-C9E78FDEB5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53-44AD-8E76-C9E78FDEB5F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53-44AD-8E76-C9E78FDEB5F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53-44AD-8E76-C9E78FDEB5F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C53-44AD-8E76-C9E78FDEB5F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C53-44AD-8E76-C9E78FDEB5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D$3:$D$8</c:f>
              <c:numCache>
                <c:formatCode>0.0\ "ms"</c:formatCode>
                <c:ptCount val="6"/>
                <c:pt idx="0">
                  <c:v>28.5</c:v>
                </c:pt>
                <c:pt idx="1">
                  <c:v>12.9</c:v>
                </c:pt>
                <c:pt idx="2">
                  <c:v>5.6</c:v>
                </c:pt>
                <c:pt idx="3">
                  <c:v>1.5</c:v>
                </c:pt>
                <c:pt idx="4">
                  <c:v>17.899999999999999</c:v>
                </c:pt>
                <c:pt idx="5">
                  <c:v>8</c:v>
                </c:pt>
              </c:numCache>
            </c:numRef>
          </c:val>
          <c:extLst>
            <c:ext xmlns:c16="http://schemas.microsoft.com/office/drawing/2014/chart" uri="{C3380CC4-5D6E-409C-BE32-E72D297353CC}">
              <c16:uniqueId val="{0000000C-AC53-44AD-8E76-C9E78FDEB5F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Spatial partition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E$1</c:f>
              <c:strCache>
                <c:ptCount val="1"/>
                <c:pt idx="0">
                  <c:v>Spatial partition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5-4F8F-83D6-70EF728D5D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5-4F8F-83D6-70EF728D5D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5-4F8F-83D6-70EF728D5D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5-4F8F-83D6-70EF728D5D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C5-4F8F-83D6-70EF728D5D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C5-4F8F-83D6-70EF728D5D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E$3:$E$8</c:f>
              <c:numCache>
                <c:formatCode>0.0\ "ms"</c:formatCode>
                <c:ptCount val="6"/>
                <c:pt idx="0">
                  <c:v>11.4</c:v>
                </c:pt>
                <c:pt idx="1">
                  <c:v>13.6</c:v>
                </c:pt>
                <c:pt idx="2">
                  <c:v>5.3</c:v>
                </c:pt>
                <c:pt idx="3">
                  <c:v>1.7</c:v>
                </c:pt>
                <c:pt idx="4">
                  <c:v>18.5</c:v>
                </c:pt>
                <c:pt idx="5">
                  <c:v>5.6000000000000014</c:v>
                </c:pt>
              </c:numCache>
            </c:numRef>
          </c:val>
          <c:extLst>
            <c:ext xmlns:c16="http://schemas.microsoft.com/office/drawing/2014/chart" uri="{C3380CC4-5D6E-409C-BE32-E72D297353CC}">
              <c16:uniqueId val="{0000000C-A4C5-4F8F-83D6-70EF728D5D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t>Animation sharing </a:t>
            </a:r>
            <a:r>
              <a:rPr lang="en-US" sz="1400" b="0" i="0" u="none" strike="noStrike" kern="1200" spc="0" baseline="0">
                <a:solidFill>
                  <a:sysClr val="windowText" lastClr="000000">
                    <a:lumMod val="65000"/>
                    <a:lumOff val="35000"/>
                  </a:sysClr>
                </a:solidFill>
              </a:rPr>
              <a:t>(800 vs 800)</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1600vs1600'!$F$1</c:f>
              <c:strCache>
                <c:ptCount val="1"/>
                <c:pt idx="0">
                  <c:v>Animation shari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2-45D2-9AF9-3B94D5AB6E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2-45D2-9AF9-3B94D5AB6E8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2-45D2-9AF9-3B94D5AB6E8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2-45D2-9AF9-3B94D5AB6E8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2-45D2-9AF9-3B94D5AB6E8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2-45D2-9AF9-3B94D5AB6E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600vs1600'!$A$3:$A$8</c:f>
              <c:strCache>
                <c:ptCount val="6"/>
                <c:pt idx="0">
                  <c:v>Target Acquisition</c:v>
                </c:pt>
                <c:pt idx="1">
                  <c:v>Navigation</c:v>
                </c:pt>
                <c:pt idx="2">
                  <c:v>Movement &amp; Avoidance</c:v>
                </c:pt>
                <c:pt idx="3">
                  <c:v>Mass to Actor Translation</c:v>
                </c:pt>
                <c:pt idx="4">
                  <c:v>Animation</c:v>
                </c:pt>
                <c:pt idx="5">
                  <c:v>Other</c:v>
                </c:pt>
              </c:strCache>
            </c:strRef>
          </c:cat>
          <c:val>
            <c:numRef>
              <c:f>'1600vs1600'!$F$3:$F$8</c:f>
              <c:numCache>
                <c:formatCode>0.0\ "ms"</c:formatCode>
                <c:ptCount val="6"/>
                <c:pt idx="0">
                  <c:v>5</c:v>
                </c:pt>
                <c:pt idx="1">
                  <c:v>13.3</c:v>
                </c:pt>
                <c:pt idx="2">
                  <c:v>5.2</c:v>
                </c:pt>
                <c:pt idx="3">
                  <c:v>6</c:v>
                </c:pt>
                <c:pt idx="4">
                  <c:v>6.2</c:v>
                </c:pt>
                <c:pt idx="5">
                  <c:v>4.1999999999999957</c:v>
                </c:pt>
              </c:numCache>
            </c:numRef>
          </c:val>
          <c:extLst>
            <c:ext xmlns:c16="http://schemas.microsoft.com/office/drawing/2014/chart" uri="{C3380CC4-5D6E-409C-BE32-E72D297353CC}">
              <c16:uniqueId val="{0000000C-A8F2-45D2-9AF9-3B94D5AB6E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me Thread Frame Time (zoomed 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B$9</c:f>
              <c:numCache>
                <c:formatCode>0.0\ "ms"</c:formatCode>
                <c:ptCount val="8"/>
                <c:pt idx="0">
                  <c:v>10.8</c:v>
                </c:pt>
                <c:pt idx="1">
                  <c:v>18.8</c:v>
                </c:pt>
                <c:pt idx="2">
                  <c:v>37.4</c:v>
                </c:pt>
                <c:pt idx="3">
                  <c:v>110.8</c:v>
                </c:pt>
                <c:pt idx="4">
                  <c:v>357.1</c:v>
                </c:pt>
                <c:pt idx="5">
                  <c:v>1000</c:v>
                </c:pt>
                <c:pt idx="6">
                  <c:v>3100</c:v>
                </c:pt>
                <c:pt idx="7">
                  <c:v>9700</c:v>
                </c:pt>
              </c:numCache>
            </c:numRef>
          </c:val>
          <c:smooth val="0"/>
          <c:extLst>
            <c:ext xmlns:c16="http://schemas.microsoft.com/office/drawing/2014/chart" uri="{C3380CC4-5D6E-409C-BE32-E72D297353CC}">
              <c16:uniqueId val="{00000000-FC12-48A8-8B2A-A84BC7F658B1}"/>
            </c:ext>
          </c:extLst>
        </c:ser>
        <c:ser>
          <c:idx val="1"/>
          <c:order val="1"/>
          <c:tx>
            <c:strRef>
              <c:f>Charts!$C$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C$9</c:f>
              <c:numCache>
                <c:formatCode>0.0\ "ms"</c:formatCode>
                <c:ptCount val="8"/>
                <c:pt idx="0">
                  <c:v>9.1</c:v>
                </c:pt>
                <c:pt idx="1">
                  <c:v>15.1</c:v>
                </c:pt>
                <c:pt idx="2">
                  <c:v>34.4</c:v>
                </c:pt>
                <c:pt idx="3">
                  <c:v>78.7</c:v>
                </c:pt>
                <c:pt idx="4">
                  <c:v>283.7</c:v>
                </c:pt>
                <c:pt idx="5">
                  <c:v>979</c:v>
                </c:pt>
                <c:pt idx="6">
                  <c:v>3600</c:v>
                </c:pt>
                <c:pt idx="7">
                  <c:v>13900</c:v>
                </c:pt>
              </c:numCache>
            </c:numRef>
          </c:val>
          <c:smooth val="0"/>
          <c:extLst>
            <c:ext xmlns:c16="http://schemas.microsoft.com/office/drawing/2014/chart" uri="{C3380CC4-5D6E-409C-BE32-E72D297353CC}">
              <c16:uniqueId val="{00000001-FC12-48A8-8B2A-A84BC7F658B1}"/>
            </c:ext>
          </c:extLst>
        </c:ser>
        <c:ser>
          <c:idx val="2"/>
          <c:order val="2"/>
          <c:tx>
            <c:strRef>
              <c:f>Charts!$D$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D$9</c:f>
              <c:numCache>
                <c:formatCode>0.0\ "ms"</c:formatCode>
                <c:ptCount val="8"/>
                <c:pt idx="0">
                  <c:v>6.2</c:v>
                </c:pt>
                <c:pt idx="1">
                  <c:v>11.8</c:v>
                </c:pt>
                <c:pt idx="2">
                  <c:v>19.5</c:v>
                </c:pt>
                <c:pt idx="3">
                  <c:v>29.6</c:v>
                </c:pt>
                <c:pt idx="4">
                  <c:v>74.400000000000006</c:v>
                </c:pt>
                <c:pt idx="5">
                  <c:v>189.1</c:v>
                </c:pt>
                <c:pt idx="6">
                  <c:v>597</c:v>
                </c:pt>
                <c:pt idx="7">
                  <c:v>2100</c:v>
                </c:pt>
              </c:numCache>
            </c:numRef>
          </c:val>
          <c:smooth val="0"/>
          <c:extLst>
            <c:ext xmlns:c16="http://schemas.microsoft.com/office/drawing/2014/chart" uri="{C3380CC4-5D6E-409C-BE32-E72D297353CC}">
              <c16:uniqueId val="{00000002-FC12-48A8-8B2A-A84BC7F658B1}"/>
            </c:ext>
          </c:extLst>
        </c:ser>
        <c:ser>
          <c:idx val="3"/>
          <c:order val="3"/>
          <c:tx>
            <c:strRef>
              <c:f>Charts!$E$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E$9</c:f>
              <c:numCache>
                <c:formatCode>0.0\ "ms"</c:formatCode>
                <c:ptCount val="8"/>
                <c:pt idx="0">
                  <c:v>6.8</c:v>
                </c:pt>
                <c:pt idx="1">
                  <c:v>13.7</c:v>
                </c:pt>
                <c:pt idx="2">
                  <c:v>18.8</c:v>
                </c:pt>
                <c:pt idx="3">
                  <c:v>25.1</c:v>
                </c:pt>
                <c:pt idx="4">
                  <c:v>56.1</c:v>
                </c:pt>
                <c:pt idx="5">
                  <c:v>75</c:v>
                </c:pt>
                <c:pt idx="6">
                  <c:v>123.2</c:v>
                </c:pt>
                <c:pt idx="7">
                  <c:v>218.3</c:v>
                </c:pt>
              </c:numCache>
            </c:numRef>
          </c:val>
          <c:smooth val="0"/>
          <c:extLst>
            <c:ext xmlns:c16="http://schemas.microsoft.com/office/drawing/2014/chart" uri="{C3380CC4-5D6E-409C-BE32-E72D297353CC}">
              <c16:uniqueId val="{00000003-FC12-48A8-8B2A-A84BC7F658B1}"/>
            </c:ext>
          </c:extLst>
        </c:ser>
        <c:ser>
          <c:idx val="4"/>
          <c:order val="4"/>
          <c:tx>
            <c:strRef>
              <c:f>Charts!$F$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A$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F$9</c:f>
              <c:numCache>
                <c:formatCode>0.0\ "ms"</c:formatCode>
                <c:ptCount val="8"/>
                <c:pt idx="0">
                  <c:v>6.1</c:v>
                </c:pt>
                <c:pt idx="1">
                  <c:v>9.1</c:v>
                </c:pt>
                <c:pt idx="2">
                  <c:v>16</c:v>
                </c:pt>
                <c:pt idx="3">
                  <c:v>21.4</c:v>
                </c:pt>
                <c:pt idx="4">
                  <c:v>39.9</c:v>
                </c:pt>
                <c:pt idx="5">
                  <c:v>68.900000000000006</c:v>
                </c:pt>
                <c:pt idx="6">
                  <c:v>111.3</c:v>
                </c:pt>
                <c:pt idx="7">
                  <c:v>202.6</c:v>
                </c:pt>
              </c:numCache>
            </c:numRef>
          </c:val>
          <c:smooth val="0"/>
          <c:extLst>
            <c:ext xmlns:c16="http://schemas.microsoft.com/office/drawing/2014/chart" uri="{C3380CC4-5D6E-409C-BE32-E72D297353CC}">
              <c16:uniqueId val="{00000004-FC12-48A8-8B2A-A84BC7F658B1}"/>
            </c:ext>
          </c:extLst>
        </c:ser>
        <c:dLbls>
          <c:showLegendKey val="0"/>
          <c:showVal val="0"/>
          <c:showCatName val="0"/>
          <c:showSerName val="0"/>
          <c:showPercent val="0"/>
          <c:showBubbleSize val="0"/>
        </c:dLbls>
        <c:marker val="1"/>
        <c:smooth val="0"/>
        <c:axId val="1277241215"/>
        <c:axId val="1169999872"/>
      </c:lineChart>
      <c:catAx>
        <c:axId val="127724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99872"/>
        <c:crosses val="autoZero"/>
        <c:auto val="1"/>
        <c:lblAlgn val="ctr"/>
        <c:lblOffset val="100"/>
        <c:noMultiLvlLbl val="0"/>
      </c:catAx>
      <c:valAx>
        <c:axId val="1169999872"/>
        <c:scaling>
          <c:orientation val="minMax"/>
          <c:max val="5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241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nder</a:t>
            </a:r>
            <a:r>
              <a:rPr lang="en-GB" baseline="0"/>
              <a:t> Thread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2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27:$B$34</c:f>
              <c:numCache>
                <c:formatCode>0.0\ "ms"</c:formatCode>
                <c:ptCount val="8"/>
                <c:pt idx="0">
                  <c:v>11</c:v>
                </c:pt>
                <c:pt idx="1">
                  <c:v>9</c:v>
                </c:pt>
                <c:pt idx="2">
                  <c:v>14.5</c:v>
                </c:pt>
                <c:pt idx="3">
                  <c:v>28</c:v>
                </c:pt>
                <c:pt idx="4">
                  <c:v>57.4</c:v>
                </c:pt>
                <c:pt idx="5">
                  <c:v>105.6</c:v>
                </c:pt>
                <c:pt idx="6">
                  <c:v>189</c:v>
                </c:pt>
                <c:pt idx="7">
                  <c:v>391</c:v>
                </c:pt>
              </c:numCache>
            </c:numRef>
          </c:val>
          <c:smooth val="0"/>
          <c:extLst>
            <c:ext xmlns:c16="http://schemas.microsoft.com/office/drawing/2014/chart" uri="{C3380CC4-5D6E-409C-BE32-E72D297353CC}">
              <c16:uniqueId val="{00000000-CE27-439C-ABD5-D0CB2338DD5E}"/>
            </c:ext>
          </c:extLst>
        </c:ser>
        <c:ser>
          <c:idx val="1"/>
          <c:order val="1"/>
          <c:tx>
            <c:strRef>
              <c:f>Charts!$C$2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27:$C$34</c:f>
              <c:numCache>
                <c:formatCode>0.0\ "ms"</c:formatCode>
                <c:ptCount val="8"/>
                <c:pt idx="0">
                  <c:v>9.5</c:v>
                </c:pt>
                <c:pt idx="1">
                  <c:v>8</c:v>
                </c:pt>
                <c:pt idx="2">
                  <c:v>13.2</c:v>
                </c:pt>
                <c:pt idx="3">
                  <c:v>16.2</c:v>
                </c:pt>
                <c:pt idx="4">
                  <c:v>22.7</c:v>
                </c:pt>
                <c:pt idx="5">
                  <c:v>21.3</c:v>
                </c:pt>
                <c:pt idx="6">
                  <c:v>16.399999999999999</c:v>
                </c:pt>
                <c:pt idx="7">
                  <c:v>157.6</c:v>
                </c:pt>
              </c:numCache>
            </c:numRef>
          </c:val>
          <c:smooth val="0"/>
          <c:extLst>
            <c:ext xmlns:c16="http://schemas.microsoft.com/office/drawing/2014/chart" uri="{C3380CC4-5D6E-409C-BE32-E72D297353CC}">
              <c16:uniqueId val="{00000001-CE27-439C-ABD5-D0CB2338DD5E}"/>
            </c:ext>
          </c:extLst>
        </c:ser>
        <c:ser>
          <c:idx val="2"/>
          <c:order val="2"/>
          <c:tx>
            <c:strRef>
              <c:f>Charts!$D$2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27:$D$34</c:f>
              <c:numCache>
                <c:formatCode>0.0\ "ms"</c:formatCode>
                <c:ptCount val="8"/>
                <c:pt idx="0">
                  <c:v>8.3000000000000007</c:v>
                </c:pt>
                <c:pt idx="1">
                  <c:v>10.199999999999999</c:v>
                </c:pt>
                <c:pt idx="2">
                  <c:v>13.9</c:v>
                </c:pt>
                <c:pt idx="3">
                  <c:v>15.7</c:v>
                </c:pt>
                <c:pt idx="4">
                  <c:v>27.4</c:v>
                </c:pt>
                <c:pt idx="5">
                  <c:v>26.4</c:v>
                </c:pt>
                <c:pt idx="6">
                  <c:v>28.2</c:v>
                </c:pt>
                <c:pt idx="7">
                  <c:v>160.1</c:v>
                </c:pt>
              </c:numCache>
            </c:numRef>
          </c:val>
          <c:smooth val="0"/>
          <c:extLst>
            <c:ext xmlns:c16="http://schemas.microsoft.com/office/drawing/2014/chart" uri="{C3380CC4-5D6E-409C-BE32-E72D297353CC}">
              <c16:uniqueId val="{00000002-CE27-439C-ABD5-D0CB2338DD5E}"/>
            </c:ext>
          </c:extLst>
        </c:ser>
        <c:ser>
          <c:idx val="3"/>
          <c:order val="3"/>
          <c:tx>
            <c:strRef>
              <c:f>Charts!$E$2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27:$E$34</c:f>
              <c:numCache>
                <c:formatCode>0.0\ "ms"</c:formatCode>
                <c:ptCount val="8"/>
                <c:pt idx="0">
                  <c:v>8.5</c:v>
                </c:pt>
                <c:pt idx="1">
                  <c:v>10.7</c:v>
                </c:pt>
                <c:pt idx="2">
                  <c:v>14.3</c:v>
                </c:pt>
                <c:pt idx="3">
                  <c:v>16</c:v>
                </c:pt>
                <c:pt idx="4">
                  <c:v>26.8</c:v>
                </c:pt>
                <c:pt idx="5">
                  <c:v>33.4</c:v>
                </c:pt>
                <c:pt idx="6">
                  <c:v>41</c:v>
                </c:pt>
                <c:pt idx="7">
                  <c:v>54.1</c:v>
                </c:pt>
              </c:numCache>
            </c:numRef>
          </c:val>
          <c:smooth val="0"/>
          <c:extLst>
            <c:ext xmlns:c16="http://schemas.microsoft.com/office/drawing/2014/chart" uri="{C3380CC4-5D6E-409C-BE32-E72D297353CC}">
              <c16:uniqueId val="{00000003-CE27-439C-ABD5-D0CB2338DD5E}"/>
            </c:ext>
          </c:extLst>
        </c:ser>
        <c:ser>
          <c:idx val="4"/>
          <c:order val="4"/>
          <c:tx>
            <c:strRef>
              <c:f>Charts!$F$2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27:$A$3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27:$F$34</c:f>
              <c:numCache>
                <c:formatCode>0.0\ "ms"</c:formatCode>
                <c:ptCount val="8"/>
                <c:pt idx="0">
                  <c:v>8.8000000000000007</c:v>
                </c:pt>
                <c:pt idx="1">
                  <c:v>12</c:v>
                </c:pt>
                <c:pt idx="2">
                  <c:v>17.100000000000001</c:v>
                </c:pt>
                <c:pt idx="3">
                  <c:v>14.4</c:v>
                </c:pt>
                <c:pt idx="4">
                  <c:v>31.9</c:v>
                </c:pt>
                <c:pt idx="5">
                  <c:v>33.5</c:v>
                </c:pt>
                <c:pt idx="6">
                  <c:v>31.4</c:v>
                </c:pt>
                <c:pt idx="7">
                  <c:v>45.8</c:v>
                </c:pt>
              </c:numCache>
            </c:numRef>
          </c:val>
          <c:smooth val="0"/>
          <c:extLst>
            <c:ext xmlns:c16="http://schemas.microsoft.com/office/drawing/2014/chart" uri="{C3380CC4-5D6E-409C-BE32-E72D297353CC}">
              <c16:uniqueId val="{00000004-CE27-439C-ABD5-D0CB2338DD5E}"/>
            </c:ext>
          </c:extLst>
        </c:ser>
        <c:dLbls>
          <c:showLegendKey val="0"/>
          <c:showVal val="0"/>
          <c:showCatName val="0"/>
          <c:showSerName val="0"/>
          <c:showPercent val="0"/>
          <c:showBubbleSize val="0"/>
        </c:dLbls>
        <c:marker val="1"/>
        <c:smooth val="0"/>
        <c:axId val="1378679855"/>
        <c:axId val="1371650383"/>
      </c:lineChart>
      <c:catAx>
        <c:axId val="137867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50383"/>
        <c:crosses val="autoZero"/>
        <c:auto val="1"/>
        <c:lblAlgn val="ctr"/>
        <c:lblOffset val="100"/>
        <c:noMultiLvlLbl val="0"/>
      </c:catAx>
      <c:valAx>
        <c:axId val="1371650383"/>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79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PU</a:t>
            </a:r>
            <a:r>
              <a:rPr lang="en-GB" baseline="0"/>
              <a:t>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44</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45:$B$52</c:f>
              <c:numCache>
                <c:formatCode>0.0\ "ms"</c:formatCode>
                <c:ptCount val="8"/>
                <c:pt idx="0">
                  <c:v>7.3</c:v>
                </c:pt>
                <c:pt idx="1">
                  <c:v>8</c:v>
                </c:pt>
                <c:pt idx="2">
                  <c:v>13</c:v>
                </c:pt>
                <c:pt idx="3">
                  <c:v>36.4</c:v>
                </c:pt>
                <c:pt idx="4">
                  <c:v>100.5</c:v>
                </c:pt>
                <c:pt idx="5">
                  <c:v>56.5</c:v>
                </c:pt>
                <c:pt idx="6">
                  <c:v>153.1</c:v>
                </c:pt>
                <c:pt idx="7">
                  <c:v>263.7</c:v>
                </c:pt>
              </c:numCache>
            </c:numRef>
          </c:val>
          <c:smooth val="0"/>
          <c:extLst>
            <c:ext xmlns:c16="http://schemas.microsoft.com/office/drawing/2014/chart" uri="{C3380CC4-5D6E-409C-BE32-E72D297353CC}">
              <c16:uniqueId val="{00000000-04D2-4CBD-843D-CC55AC827DC6}"/>
            </c:ext>
          </c:extLst>
        </c:ser>
        <c:ser>
          <c:idx val="1"/>
          <c:order val="1"/>
          <c:tx>
            <c:strRef>
              <c:f>Charts!$C$44</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45:$C$52</c:f>
              <c:numCache>
                <c:formatCode>0.0\ "ms"</c:formatCode>
                <c:ptCount val="8"/>
                <c:pt idx="0">
                  <c:v>7.2</c:v>
                </c:pt>
                <c:pt idx="1">
                  <c:v>8.5</c:v>
                </c:pt>
                <c:pt idx="2">
                  <c:v>11.2</c:v>
                </c:pt>
                <c:pt idx="3">
                  <c:v>24.5</c:v>
                </c:pt>
                <c:pt idx="4">
                  <c:v>77.3</c:v>
                </c:pt>
                <c:pt idx="5">
                  <c:v>121.6</c:v>
                </c:pt>
                <c:pt idx="6">
                  <c:v>333</c:v>
                </c:pt>
                <c:pt idx="7">
                  <c:v>157.80000000000001</c:v>
                </c:pt>
              </c:numCache>
            </c:numRef>
          </c:val>
          <c:smooth val="0"/>
          <c:extLst>
            <c:ext xmlns:c16="http://schemas.microsoft.com/office/drawing/2014/chart" uri="{C3380CC4-5D6E-409C-BE32-E72D297353CC}">
              <c16:uniqueId val="{00000001-04D2-4CBD-843D-CC55AC827DC6}"/>
            </c:ext>
          </c:extLst>
        </c:ser>
        <c:ser>
          <c:idx val="2"/>
          <c:order val="2"/>
          <c:tx>
            <c:strRef>
              <c:f>Charts!$D$44</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45:$D$52</c:f>
              <c:numCache>
                <c:formatCode>0.0\ "ms"</c:formatCode>
                <c:ptCount val="8"/>
                <c:pt idx="0">
                  <c:v>7.3</c:v>
                </c:pt>
                <c:pt idx="1">
                  <c:v>8.6</c:v>
                </c:pt>
                <c:pt idx="2">
                  <c:v>10.8</c:v>
                </c:pt>
                <c:pt idx="3">
                  <c:v>9.6999999999999993</c:v>
                </c:pt>
                <c:pt idx="4">
                  <c:v>24.5</c:v>
                </c:pt>
                <c:pt idx="5">
                  <c:v>66.900000000000006</c:v>
                </c:pt>
                <c:pt idx="6">
                  <c:v>104.4</c:v>
                </c:pt>
                <c:pt idx="7">
                  <c:v>144.4</c:v>
                </c:pt>
              </c:numCache>
            </c:numRef>
          </c:val>
          <c:smooth val="0"/>
          <c:extLst>
            <c:ext xmlns:c16="http://schemas.microsoft.com/office/drawing/2014/chart" uri="{C3380CC4-5D6E-409C-BE32-E72D297353CC}">
              <c16:uniqueId val="{00000002-04D2-4CBD-843D-CC55AC827DC6}"/>
            </c:ext>
          </c:extLst>
        </c:ser>
        <c:ser>
          <c:idx val="3"/>
          <c:order val="3"/>
          <c:tx>
            <c:strRef>
              <c:f>Charts!$E$44</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45:$E$52</c:f>
              <c:numCache>
                <c:formatCode>0.0\ "ms"</c:formatCode>
                <c:ptCount val="8"/>
                <c:pt idx="0">
                  <c:v>7.1</c:v>
                </c:pt>
                <c:pt idx="1">
                  <c:v>10.1</c:v>
                </c:pt>
                <c:pt idx="2">
                  <c:v>10.199999999999999</c:v>
                </c:pt>
                <c:pt idx="3">
                  <c:v>8.9</c:v>
                </c:pt>
                <c:pt idx="4">
                  <c:v>19.7</c:v>
                </c:pt>
                <c:pt idx="5">
                  <c:v>53.5</c:v>
                </c:pt>
                <c:pt idx="6">
                  <c:v>66.099999999999994</c:v>
                </c:pt>
                <c:pt idx="7">
                  <c:v>151.19999999999999</c:v>
                </c:pt>
              </c:numCache>
            </c:numRef>
          </c:val>
          <c:smooth val="0"/>
          <c:extLst>
            <c:ext xmlns:c16="http://schemas.microsoft.com/office/drawing/2014/chart" uri="{C3380CC4-5D6E-409C-BE32-E72D297353CC}">
              <c16:uniqueId val="{00000003-04D2-4CBD-843D-CC55AC827DC6}"/>
            </c:ext>
          </c:extLst>
        </c:ser>
        <c:ser>
          <c:idx val="4"/>
          <c:order val="4"/>
          <c:tx>
            <c:strRef>
              <c:f>Charts!$F$44</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45:$A$52</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45:$F$52</c:f>
              <c:numCache>
                <c:formatCode>0.0\ "ms"</c:formatCode>
                <c:ptCount val="8"/>
                <c:pt idx="0">
                  <c:v>7.5</c:v>
                </c:pt>
                <c:pt idx="1">
                  <c:v>8.9</c:v>
                </c:pt>
                <c:pt idx="2">
                  <c:v>8.4</c:v>
                </c:pt>
                <c:pt idx="3">
                  <c:v>10.1</c:v>
                </c:pt>
                <c:pt idx="4">
                  <c:v>22.3</c:v>
                </c:pt>
                <c:pt idx="5">
                  <c:v>38.799999999999997</c:v>
                </c:pt>
                <c:pt idx="6">
                  <c:v>76.7</c:v>
                </c:pt>
                <c:pt idx="7">
                  <c:v>194.1</c:v>
                </c:pt>
              </c:numCache>
            </c:numRef>
          </c:val>
          <c:smooth val="0"/>
          <c:extLst>
            <c:ext xmlns:c16="http://schemas.microsoft.com/office/drawing/2014/chart" uri="{C3380CC4-5D6E-409C-BE32-E72D297353CC}">
              <c16:uniqueId val="{00000004-04D2-4CBD-843D-CC55AC827DC6}"/>
            </c:ext>
          </c:extLst>
        </c:ser>
        <c:dLbls>
          <c:showLegendKey val="0"/>
          <c:showVal val="0"/>
          <c:showCatName val="0"/>
          <c:showSerName val="0"/>
          <c:showPercent val="0"/>
          <c:showBubbleSize val="0"/>
        </c:dLbls>
        <c:marker val="1"/>
        <c:smooth val="0"/>
        <c:axId val="1379677247"/>
        <c:axId val="265678560"/>
      </c:lineChart>
      <c:catAx>
        <c:axId val="137967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8560"/>
        <c:crosses val="autoZero"/>
        <c:auto val="1"/>
        <c:lblAlgn val="ctr"/>
        <c:lblOffset val="100"/>
        <c:noMultiLvlLbl val="0"/>
      </c:catAx>
      <c:valAx>
        <c:axId val="265678560"/>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677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9B3B-4750-8386-295A3A5C2284}"/>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9B3B-4750-8386-295A3A5C2284}"/>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9B3B-4750-8386-295A3A5C2284}"/>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9B3B-4750-8386-295A3A5C2284}"/>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9B3B-4750-8386-295A3A5C2284}"/>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1400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rget</a:t>
            </a:r>
            <a:r>
              <a:rPr lang="en-GB" baseline="0"/>
              <a:t> Acquisition Frame Time (zoomed 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61</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62:$B$69</c:f>
              <c:numCache>
                <c:formatCode>0.0\ "ms"</c:formatCode>
                <c:ptCount val="8"/>
                <c:pt idx="0">
                  <c:v>2.6</c:v>
                </c:pt>
                <c:pt idx="1">
                  <c:v>4</c:v>
                </c:pt>
                <c:pt idx="2">
                  <c:v>9.6999999999999993</c:v>
                </c:pt>
                <c:pt idx="3">
                  <c:v>26.7</c:v>
                </c:pt>
                <c:pt idx="4">
                  <c:v>88.5</c:v>
                </c:pt>
                <c:pt idx="5">
                  <c:v>297.2</c:v>
                </c:pt>
                <c:pt idx="6">
                  <c:v>923</c:v>
                </c:pt>
                <c:pt idx="7">
                  <c:v>3300</c:v>
                </c:pt>
              </c:numCache>
            </c:numRef>
          </c:val>
          <c:smooth val="0"/>
          <c:extLst>
            <c:ext xmlns:c16="http://schemas.microsoft.com/office/drawing/2014/chart" uri="{C3380CC4-5D6E-409C-BE32-E72D297353CC}">
              <c16:uniqueId val="{00000000-E059-4D56-BC71-30A9A898EAF3}"/>
            </c:ext>
          </c:extLst>
        </c:ser>
        <c:ser>
          <c:idx val="1"/>
          <c:order val="1"/>
          <c:tx>
            <c:strRef>
              <c:f>Charts!$C$61</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62:$C$69</c:f>
              <c:numCache>
                <c:formatCode>0.0\ "ms"</c:formatCode>
                <c:ptCount val="8"/>
                <c:pt idx="0">
                  <c:v>1</c:v>
                </c:pt>
                <c:pt idx="1">
                  <c:v>2.6</c:v>
                </c:pt>
                <c:pt idx="2">
                  <c:v>11.6</c:v>
                </c:pt>
                <c:pt idx="3">
                  <c:v>45</c:v>
                </c:pt>
                <c:pt idx="4">
                  <c:v>213.7</c:v>
                </c:pt>
                <c:pt idx="5">
                  <c:v>854.7</c:v>
                </c:pt>
                <c:pt idx="6">
                  <c:v>3300</c:v>
                </c:pt>
                <c:pt idx="7">
                  <c:v>13400</c:v>
                </c:pt>
              </c:numCache>
            </c:numRef>
          </c:val>
          <c:smooth val="0"/>
          <c:extLst>
            <c:ext xmlns:c16="http://schemas.microsoft.com/office/drawing/2014/chart" uri="{C3380CC4-5D6E-409C-BE32-E72D297353CC}">
              <c16:uniqueId val="{00000001-E059-4D56-BC71-30A9A898EAF3}"/>
            </c:ext>
          </c:extLst>
        </c:ser>
        <c:ser>
          <c:idx val="2"/>
          <c:order val="2"/>
          <c:tx>
            <c:strRef>
              <c:f>Charts!$D$61</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62:$D$69</c:f>
              <c:numCache>
                <c:formatCode>0.0\ "ms"</c:formatCode>
                <c:ptCount val="8"/>
                <c:pt idx="0">
                  <c:v>0.1</c:v>
                </c:pt>
                <c:pt idx="1">
                  <c:v>0.4</c:v>
                </c:pt>
                <c:pt idx="2">
                  <c:v>1.6</c:v>
                </c:pt>
                <c:pt idx="3">
                  <c:v>5.5</c:v>
                </c:pt>
                <c:pt idx="4">
                  <c:v>28.5</c:v>
                </c:pt>
                <c:pt idx="5">
                  <c:v>127.9</c:v>
                </c:pt>
                <c:pt idx="6">
                  <c:v>489.2</c:v>
                </c:pt>
                <c:pt idx="7">
                  <c:v>1900</c:v>
                </c:pt>
              </c:numCache>
            </c:numRef>
          </c:val>
          <c:smooth val="0"/>
          <c:extLst>
            <c:ext xmlns:c16="http://schemas.microsoft.com/office/drawing/2014/chart" uri="{C3380CC4-5D6E-409C-BE32-E72D297353CC}">
              <c16:uniqueId val="{00000002-E059-4D56-BC71-30A9A898EAF3}"/>
            </c:ext>
          </c:extLst>
        </c:ser>
        <c:ser>
          <c:idx val="3"/>
          <c:order val="3"/>
          <c:tx>
            <c:strRef>
              <c:f>Charts!$E$61</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62:$E$69</c:f>
              <c:numCache>
                <c:formatCode>0.0\ "ms"</c:formatCode>
                <c:ptCount val="8"/>
                <c:pt idx="0">
                  <c:v>0.25</c:v>
                </c:pt>
                <c:pt idx="1">
                  <c:v>0.49</c:v>
                </c:pt>
                <c:pt idx="2">
                  <c:v>0.9</c:v>
                </c:pt>
                <c:pt idx="3">
                  <c:v>1.9</c:v>
                </c:pt>
                <c:pt idx="4">
                  <c:v>11.4</c:v>
                </c:pt>
                <c:pt idx="5">
                  <c:v>10.6</c:v>
                </c:pt>
                <c:pt idx="6">
                  <c:v>18</c:v>
                </c:pt>
                <c:pt idx="7">
                  <c:v>31.2</c:v>
                </c:pt>
              </c:numCache>
            </c:numRef>
          </c:val>
          <c:smooth val="0"/>
          <c:extLst>
            <c:ext xmlns:c16="http://schemas.microsoft.com/office/drawing/2014/chart" uri="{C3380CC4-5D6E-409C-BE32-E72D297353CC}">
              <c16:uniqueId val="{00000003-E059-4D56-BC71-30A9A898EAF3}"/>
            </c:ext>
          </c:extLst>
        </c:ser>
        <c:ser>
          <c:idx val="4"/>
          <c:order val="4"/>
          <c:tx>
            <c:strRef>
              <c:f>Charts!$F$61</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62:$A$69</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62:$F$69</c:f>
              <c:numCache>
                <c:formatCode>0.0\ "ms"</c:formatCode>
                <c:ptCount val="8"/>
                <c:pt idx="0">
                  <c:v>0.16</c:v>
                </c:pt>
                <c:pt idx="1">
                  <c:v>0.4</c:v>
                </c:pt>
                <c:pt idx="2">
                  <c:v>0.9</c:v>
                </c:pt>
                <c:pt idx="3">
                  <c:v>2.7</c:v>
                </c:pt>
                <c:pt idx="4">
                  <c:v>5</c:v>
                </c:pt>
                <c:pt idx="5">
                  <c:v>15.7</c:v>
                </c:pt>
                <c:pt idx="6">
                  <c:v>14.7</c:v>
                </c:pt>
                <c:pt idx="7">
                  <c:v>29.2</c:v>
                </c:pt>
              </c:numCache>
            </c:numRef>
          </c:val>
          <c:smooth val="0"/>
          <c:extLst>
            <c:ext xmlns:c16="http://schemas.microsoft.com/office/drawing/2014/chart" uri="{C3380CC4-5D6E-409C-BE32-E72D297353CC}">
              <c16:uniqueId val="{00000004-E059-4D56-BC71-30A9A898EAF3}"/>
            </c:ext>
          </c:extLst>
        </c:ser>
        <c:dLbls>
          <c:showLegendKey val="0"/>
          <c:showVal val="0"/>
          <c:showCatName val="0"/>
          <c:showSerName val="0"/>
          <c:showPercent val="0"/>
          <c:showBubbleSize val="0"/>
        </c:dLbls>
        <c:marker val="1"/>
        <c:smooth val="0"/>
        <c:axId val="1381939807"/>
        <c:axId val="1371647407"/>
      </c:lineChart>
      <c:catAx>
        <c:axId val="1381939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47407"/>
        <c:crosses val="autoZero"/>
        <c:auto val="1"/>
        <c:lblAlgn val="ctr"/>
        <c:lblOffset val="100"/>
        <c:noMultiLvlLbl val="0"/>
      </c:catAx>
      <c:valAx>
        <c:axId val="1371647407"/>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39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vigation</a:t>
            </a:r>
            <a:r>
              <a:rPr lang="en-GB" baseline="0"/>
              <a:t>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C$78</c:f>
              <c:strCache>
                <c:ptCount val="1"/>
                <c:pt idx="0">
                  <c:v>Ma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79:$C$86</c:f>
              <c:numCache>
                <c:formatCode>0.0\ "ms"</c:formatCode>
                <c:ptCount val="8"/>
                <c:pt idx="0">
                  <c:v>2.2999999999999998</c:v>
                </c:pt>
                <c:pt idx="1">
                  <c:v>3.4</c:v>
                </c:pt>
                <c:pt idx="2">
                  <c:v>7.6</c:v>
                </c:pt>
                <c:pt idx="3">
                  <c:v>16</c:v>
                </c:pt>
                <c:pt idx="4">
                  <c:v>44</c:v>
                </c:pt>
                <c:pt idx="5">
                  <c:v>96.2</c:v>
                </c:pt>
                <c:pt idx="6">
                  <c:v>234</c:v>
                </c:pt>
                <c:pt idx="7">
                  <c:v>446</c:v>
                </c:pt>
              </c:numCache>
            </c:numRef>
          </c:val>
          <c:smooth val="0"/>
          <c:extLst>
            <c:ext xmlns:c16="http://schemas.microsoft.com/office/drawing/2014/chart" uri="{C3380CC4-5D6E-409C-BE32-E72D297353CC}">
              <c16:uniqueId val="{00000000-722E-4988-A5BA-9A7D6190EC9C}"/>
            </c:ext>
          </c:extLst>
        </c:ser>
        <c:ser>
          <c:idx val="1"/>
          <c:order val="1"/>
          <c:tx>
            <c:strRef>
              <c:f>Charts!$D$78</c:f>
              <c:strCache>
                <c:ptCount val="1"/>
                <c:pt idx="0">
                  <c:v>Multithreadi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79:$D$86</c:f>
              <c:numCache>
                <c:formatCode>0.0\ "ms"</c:formatCode>
                <c:ptCount val="8"/>
                <c:pt idx="0">
                  <c:v>1.1000000000000001</c:v>
                </c:pt>
                <c:pt idx="1">
                  <c:v>1.9</c:v>
                </c:pt>
                <c:pt idx="2">
                  <c:v>2.4</c:v>
                </c:pt>
                <c:pt idx="3">
                  <c:v>4.5999999999999996</c:v>
                </c:pt>
                <c:pt idx="4">
                  <c:v>12.9</c:v>
                </c:pt>
                <c:pt idx="5">
                  <c:v>26.6</c:v>
                </c:pt>
                <c:pt idx="6">
                  <c:v>64.7</c:v>
                </c:pt>
                <c:pt idx="7">
                  <c:v>126.1</c:v>
                </c:pt>
              </c:numCache>
            </c:numRef>
          </c:val>
          <c:smooth val="0"/>
          <c:extLst>
            <c:ext xmlns:c16="http://schemas.microsoft.com/office/drawing/2014/chart" uri="{C3380CC4-5D6E-409C-BE32-E72D297353CC}">
              <c16:uniqueId val="{00000001-722E-4988-A5BA-9A7D6190EC9C}"/>
            </c:ext>
          </c:extLst>
        </c:ser>
        <c:ser>
          <c:idx val="2"/>
          <c:order val="2"/>
          <c:tx>
            <c:strRef>
              <c:f>Charts!$E$78</c:f>
              <c:strCache>
                <c:ptCount val="1"/>
                <c:pt idx="0">
                  <c:v>Spatial partition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79:$E$86</c:f>
              <c:numCache>
                <c:formatCode>0.0\ "ms"</c:formatCode>
                <c:ptCount val="8"/>
                <c:pt idx="0">
                  <c:v>1.2</c:v>
                </c:pt>
                <c:pt idx="1">
                  <c:v>1.6</c:v>
                </c:pt>
                <c:pt idx="2">
                  <c:v>2.7</c:v>
                </c:pt>
                <c:pt idx="3">
                  <c:v>5.2</c:v>
                </c:pt>
                <c:pt idx="4">
                  <c:v>13.6</c:v>
                </c:pt>
                <c:pt idx="5">
                  <c:v>24.9</c:v>
                </c:pt>
                <c:pt idx="6">
                  <c:v>57.6</c:v>
                </c:pt>
                <c:pt idx="7">
                  <c:v>118.5</c:v>
                </c:pt>
              </c:numCache>
            </c:numRef>
          </c:val>
          <c:smooth val="0"/>
          <c:extLst>
            <c:ext xmlns:c16="http://schemas.microsoft.com/office/drawing/2014/chart" uri="{C3380CC4-5D6E-409C-BE32-E72D297353CC}">
              <c16:uniqueId val="{00000002-722E-4988-A5BA-9A7D6190EC9C}"/>
            </c:ext>
          </c:extLst>
        </c:ser>
        <c:ser>
          <c:idx val="3"/>
          <c:order val="3"/>
          <c:tx>
            <c:strRef>
              <c:f>Charts!$F$78</c:f>
              <c:strCache>
                <c:ptCount val="1"/>
                <c:pt idx="0">
                  <c:v>Animation shar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79:$A$86</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79:$F$86</c:f>
              <c:numCache>
                <c:formatCode>0.0\ "ms"</c:formatCode>
                <c:ptCount val="8"/>
                <c:pt idx="0">
                  <c:v>0.8</c:v>
                </c:pt>
                <c:pt idx="1">
                  <c:v>1.6</c:v>
                </c:pt>
                <c:pt idx="2">
                  <c:v>2.4</c:v>
                </c:pt>
                <c:pt idx="3">
                  <c:v>5.9</c:v>
                </c:pt>
                <c:pt idx="4">
                  <c:v>13.3</c:v>
                </c:pt>
                <c:pt idx="5">
                  <c:v>26</c:v>
                </c:pt>
                <c:pt idx="6">
                  <c:v>63.1</c:v>
                </c:pt>
                <c:pt idx="7">
                  <c:v>122.9</c:v>
                </c:pt>
              </c:numCache>
            </c:numRef>
          </c:val>
          <c:smooth val="0"/>
          <c:extLst>
            <c:ext xmlns:c16="http://schemas.microsoft.com/office/drawing/2014/chart" uri="{C3380CC4-5D6E-409C-BE32-E72D297353CC}">
              <c16:uniqueId val="{00000003-722E-4988-A5BA-9A7D6190EC9C}"/>
            </c:ext>
          </c:extLst>
        </c:ser>
        <c:dLbls>
          <c:showLegendKey val="0"/>
          <c:showVal val="0"/>
          <c:showCatName val="0"/>
          <c:showSerName val="0"/>
          <c:showPercent val="0"/>
          <c:showBubbleSize val="0"/>
        </c:dLbls>
        <c:marker val="1"/>
        <c:smooth val="0"/>
        <c:axId val="271220624"/>
        <c:axId val="265676080"/>
      </c:lineChart>
      <c:catAx>
        <c:axId val="271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676080"/>
        <c:crosses val="autoZero"/>
        <c:auto val="1"/>
        <c:lblAlgn val="ctr"/>
        <c:lblOffset val="100"/>
        <c:noMultiLvlLbl val="0"/>
      </c:catAx>
      <c:valAx>
        <c:axId val="265676080"/>
        <c:scaling>
          <c:orientation val="minMax"/>
          <c:max val="45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vement</a:t>
            </a:r>
            <a:r>
              <a:rPr lang="en-GB" baseline="0"/>
              <a:t> &amp; Avoidance Frame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B$96</c:f>
              <c:strCache>
                <c:ptCount val="1"/>
                <c:pt idx="0">
                  <c:v>Simpl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B$97:$B$104</c:f>
              <c:numCache>
                <c:formatCode>0.0\ "ms"</c:formatCode>
                <c:ptCount val="8"/>
                <c:pt idx="0">
                  <c:v>2.4</c:v>
                </c:pt>
                <c:pt idx="1">
                  <c:v>7</c:v>
                </c:pt>
                <c:pt idx="2">
                  <c:v>13.8</c:v>
                </c:pt>
                <c:pt idx="3">
                  <c:v>52.1</c:v>
                </c:pt>
                <c:pt idx="4">
                  <c:v>214</c:v>
                </c:pt>
                <c:pt idx="5">
                  <c:v>583</c:v>
                </c:pt>
                <c:pt idx="6">
                  <c:v>1900</c:v>
                </c:pt>
                <c:pt idx="7">
                  <c:v>5700</c:v>
                </c:pt>
              </c:numCache>
            </c:numRef>
          </c:val>
          <c:smooth val="0"/>
          <c:extLst>
            <c:ext xmlns:c16="http://schemas.microsoft.com/office/drawing/2014/chart" uri="{C3380CC4-5D6E-409C-BE32-E72D297353CC}">
              <c16:uniqueId val="{00000000-2342-4FF4-A77E-01211B74AB8B}"/>
            </c:ext>
          </c:extLst>
        </c:ser>
        <c:ser>
          <c:idx val="1"/>
          <c:order val="1"/>
          <c:tx>
            <c:strRef>
              <c:f>Charts!$C$96</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97:$C$104</c:f>
              <c:numCache>
                <c:formatCode>0.0\ "ms"</c:formatCode>
                <c:ptCount val="8"/>
                <c:pt idx="0">
                  <c:v>0.31</c:v>
                </c:pt>
                <c:pt idx="1">
                  <c:v>0.6</c:v>
                </c:pt>
                <c:pt idx="2">
                  <c:v>1.4</c:v>
                </c:pt>
                <c:pt idx="3">
                  <c:v>2.8</c:v>
                </c:pt>
                <c:pt idx="4">
                  <c:v>4</c:v>
                </c:pt>
                <c:pt idx="5">
                  <c:v>7.5</c:v>
                </c:pt>
                <c:pt idx="6">
                  <c:v>13.1</c:v>
                </c:pt>
                <c:pt idx="7">
                  <c:v>26.7</c:v>
                </c:pt>
              </c:numCache>
            </c:numRef>
          </c:val>
          <c:smooth val="0"/>
          <c:extLst>
            <c:ext xmlns:c16="http://schemas.microsoft.com/office/drawing/2014/chart" uri="{C3380CC4-5D6E-409C-BE32-E72D297353CC}">
              <c16:uniqueId val="{00000001-2342-4FF4-A77E-01211B74AB8B}"/>
            </c:ext>
          </c:extLst>
        </c:ser>
        <c:ser>
          <c:idx val="2"/>
          <c:order val="2"/>
          <c:tx>
            <c:strRef>
              <c:f>Charts!$D$96</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97:$D$104</c:f>
              <c:numCache>
                <c:formatCode>0.0\ "ms"</c:formatCode>
                <c:ptCount val="8"/>
                <c:pt idx="0">
                  <c:v>0.33</c:v>
                </c:pt>
                <c:pt idx="1">
                  <c:v>0.7</c:v>
                </c:pt>
                <c:pt idx="2">
                  <c:v>1.5</c:v>
                </c:pt>
                <c:pt idx="3">
                  <c:v>3.5</c:v>
                </c:pt>
                <c:pt idx="4">
                  <c:v>5.6</c:v>
                </c:pt>
                <c:pt idx="5">
                  <c:v>8.5</c:v>
                </c:pt>
                <c:pt idx="6">
                  <c:v>16.100000000000001</c:v>
                </c:pt>
                <c:pt idx="7">
                  <c:v>30.2</c:v>
                </c:pt>
              </c:numCache>
            </c:numRef>
          </c:val>
          <c:smooth val="0"/>
          <c:extLst>
            <c:ext xmlns:c16="http://schemas.microsoft.com/office/drawing/2014/chart" uri="{C3380CC4-5D6E-409C-BE32-E72D297353CC}">
              <c16:uniqueId val="{00000002-2342-4FF4-A77E-01211B74AB8B}"/>
            </c:ext>
          </c:extLst>
        </c:ser>
        <c:ser>
          <c:idx val="3"/>
          <c:order val="3"/>
          <c:tx>
            <c:strRef>
              <c:f>Charts!$E$96</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97:$E$104</c:f>
              <c:numCache>
                <c:formatCode>0.0\ "ms"</c:formatCode>
                <c:ptCount val="8"/>
                <c:pt idx="0">
                  <c:v>0.34</c:v>
                </c:pt>
                <c:pt idx="1">
                  <c:v>1</c:v>
                </c:pt>
                <c:pt idx="2">
                  <c:v>1.5</c:v>
                </c:pt>
                <c:pt idx="3">
                  <c:v>3.4</c:v>
                </c:pt>
                <c:pt idx="4">
                  <c:v>5.3</c:v>
                </c:pt>
                <c:pt idx="5">
                  <c:v>10.9</c:v>
                </c:pt>
                <c:pt idx="6">
                  <c:v>16.399999999999999</c:v>
                </c:pt>
                <c:pt idx="7">
                  <c:v>33.4</c:v>
                </c:pt>
              </c:numCache>
            </c:numRef>
          </c:val>
          <c:smooth val="0"/>
          <c:extLst>
            <c:ext xmlns:c16="http://schemas.microsoft.com/office/drawing/2014/chart" uri="{C3380CC4-5D6E-409C-BE32-E72D297353CC}">
              <c16:uniqueId val="{00000003-2342-4FF4-A77E-01211B74AB8B}"/>
            </c:ext>
          </c:extLst>
        </c:ser>
        <c:ser>
          <c:idx val="4"/>
          <c:order val="4"/>
          <c:tx>
            <c:strRef>
              <c:f>Charts!$F$96</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97:$A$104</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97:$F$104</c:f>
              <c:numCache>
                <c:formatCode>0.0\ "ms"</c:formatCode>
                <c:ptCount val="8"/>
                <c:pt idx="0">
                  <c:v>0.3</c:v>
                </c:pt>
                <c:pt idx="1">
                  <c:v>0.72</c:v>
                </c:pt>
                <c:pt idx="2">
                  <c:v>1.5</c:v>
                </c:pt>
                <c:pt idx="3">
                  <c:v>2.8</c:v>
                </c:pt>
                <c:pt idx="4">
                  <c:v>5.2</c:v>
                </c:pt>
                <c:pt idx="5">
                  <c:v>10.6</c:v>
                </c:pt>
                <c:pt idx="6">
                  <c:v>17.5</c:v>
                </c:pt>
                <c:pt idx="7">
                  <c:v>34.6</c:v>
                </c:pt>
              </c:numCache>
            </c:numRef>
          </c:val>
          <c:smooth val="0"/>
          <c:extLst>
            <c:ext xmlns:c16="http://schemas.microsoft.com/office/drawing/2014/chart" uri="{C3380CC4-5D6E-409C-BE32-E72D297353CC}">
              <c16:uniqueId val="{00000004-2342-4FF4-A77E-01211B74AB8B}"/>
            </c:ext>
          </c:extLst>
        </c:ser>
        <c:dLbls>
          <c:showLegendKey val="0"/>
          <c:showVal val="0"/>
          <c:showCatName val="0"/>
          <c:showSerName val="0"/>
          <c:showPercent val="0"/>
          <c:showBubbleSize val="0"/>
        </c:dLbls>
        <c:marker val="1"/>
        <c:smooth val="0"/>
        <c:axId val="1277892719"/>
        <c:axId val="1504069439"/>
      </c:lineChart>
      <c:catAx>
        <c:axId val="1277892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4069439"/>
        <c:crosses val="autoZero"/>
        <c:auto val="1"/>
        <c:lblAlgn val="ctr"/>
        <c:lblOffset val="100"/>
        <c:noMultiLvlLbl val="0"/>
      </c:catAx>
      <c:valAx>
        <c:axId val="1504069439"/>
        <c:scaling>
          <c:orientation val="minMax"/>
          <c:max val="60"/>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892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ss to Actor Translation Frame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Charts!$C$115</c:f>
              <c:strCache>
                <c:ptCount val="1"/>
                <c:pt idx="0">
                  <c:v>Mas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C$116:$C$123</c:f>
              <c:numCache>
                <c:formatCode>0.0\ "ms"</c:formatCode>
                <c:ptCount val="8"/>
                <c:pt idx="0">
                  <c:v>0.2</c:v>
                </c:pt>
                <c:pt idx="1">
                  <c:v>0.7</c:v>
                </c:pt>
                <c:pt idx="2">
                  <c:v>0.96</c:v>
                </c:pt>
                <c:pt idx="3">
                  <c:v>0.8</c:v>
                </c:pt>
                <c:pt idx="4">
                  <c:v>1.2</c:v>
                </c:pt>
                <c:pt idx="5">
                  <c:v>1.2</c:v>
                </c:pt>
                <c:pt idx="6">
                  <c:v>1.1000000000000001</c:v>
                </c:pt>
                <c:pt idx="7">
                  <c:v>1.3</c:v>
                </c:pt>
              </c:numCache>
            </c:numRef>
          </c:val>
          <c:smooth val="0"/>
          <c:extLst>
            <c:ext xmlns:c16="http://schemas.microsoft.com/office/drawing/2014/chart" uri="{C3380CC4-5D6E-409C-BE32-E72D297353CC}">
              <c16:uniqueId val="{00000000-7607-4041-BC49-1C2F8AD8D334}"/>
            </c:ext>
          </c:extLst>
        </c:ser>
        <c:ser>
          <c:idx val="2"/>
          <c:order val="1"/>
          <c:tx>
            <c:strRef>
              <c:f>Charts!$D$115</c:f>
              <c:strCache>
                <c:ptCount val="1"/>
                <c:pt idx="0">
                  <c:v>Multithreadin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D$116:$D$123</c:f>
              <c:numCache>
                <c:formatCode>0.0\ "ms"</c:formatCode>
                <c:ptCount val="8"/>
                <c:pt idx="0">
                  <c:v>0.3</c:v>
                </c:pt>
                <c:pt idx="1">
                  <c:v>0.56999999999999995</c:v>
                </c:pt>
                <c:pt idx="2">
                  <c:v>1.3</c:v>
                </c:pt>
                <c:pt idx="3">
                  <c:v>0.77</c:v>
                </c:pt>
                <c:pt idx="4">
                  <c:v>1.5</c:v>
                </c:pt>
                <c:pt idx="5">
                  <c:v>1.3</c:v>
                </c:pt>
                <c:pt idx="6">
                  <c:v>1.2</c:v>
                </c:pt>
                <c:pt idx="7">
                  <c:v>1.2</c:v>
                </c:pt>
              </c:numCache>
            </c:numRef>
          </c:val>
          <c:smooth val="0"/>
          <c:extLst>
            <c:ext xmlns:c16="http://schemas.microsoft.com/office/drawing/2014/chart" uri="{C3380CC4-5D6E-409C-BE32-E72D297353CC}">
              <c16:uniqueId val="{00000001-7607-4041-BC49-1C2F8AD8D334}"/>
            </c:ext>
          </c:extLst>
        </c:ser>
        <c:ser>
          <c:idx val="3"/>
          <c:order val="2"/>
          <c:tx>
            <c:strRef>
              <c:f>Charts!$E$115</c:f>
              <c:strCache>
                <c:ptCount val="1"/>
                <c:pt idx="0">
                  <c:v>Spatial partitioni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E$116:$E$123</c:f>
              <c:numCache>
                <c:formatCode>0.0\ "ms"</c:formatCode>
                <c:ptCount val="8"/>
                <c:pt idx="0">
                  <c:v>0.23</c:v>
                </c:pt>
                <c:pt idx="1">
                  <c:v>0.7</c:v>
                </c:pt>
                <c:pt idx="2">
                  <c:v>1.3</c:v>
                </c:pt>
                <c:pt idx="3">
                  <c:v>0.84</c:v>
                </c:pt>
                <c:pt idx="4">
                  <c:v>1.7</c:v>
                </c:pt>
                <c:pt idx="5">
                  <c:v>1.5</c:v>
                </c:pt>
                <c:pt idx="6">
                  <c:v>1.4</c:v>
                </c:pt>
                <c:pt idx="7">
                  <c:v>1</c:v>
                </c:pt>
              </c:numCache>
            </c:numRef>
          </c:val>
          <c:smooth val="0"/>
          <c:extLst>
            <c:ext xmlns:c16="http://schemas.microsoft.com/office/drawing/2014/chart" uri="{C3380CC4-5D6E-409C-BE32-E72D297353CC}">
              <c16:uniqueId val="{00000002-7607-4041-BC49-1C2F8AD8D334}"/>
            </c:ext>
          </c:extLst>
        </c:ser>
        <c:ser>
          <c:idx val="4"/>
          <c:order val="3"/>
          <c:tx>
            <c:strRef>
              <c:f>Charts!$F$115</c:f>
              <c:strCache>
                <c:ptCount val="1"/>
                <c:pt idx="0">
                  <c:v>Animation shari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harts!$A$116:$A$123</c:f>
              <c:strCache>
                <c:ptCount val="8"/>
                <c:pt idx="0">
                  <c:v>100 vs 100</c:v>
                </c:pt>
                <c:pt idx="1">
                  <c:v>200 vs 200</c:v>
                </c:pt>
                <c:pt idx="2">
                  <c:v>400 vs 400</c:v>
                </c:pt>
                <c:pt idx="3">
                  <c:v>800 vs 800</c:v>
                </c:pt>
                <c:pt idx="4">
                  <c:v>1600 vs 1600</c:v>
                </c:pt>
                <c:pt idx="5">
                  <c:v>3200 vs 3200</c:v>
                </c:pt>
                <c:pt idx="6">
                  <c:v>6400 vs 6400</c:v>
                </c:pt>
                <c:pt idx="7">
                  <c:v>12800 vs 12800</c:v>
                </c:pt>
              </c:strCache>
            </c:strRef>
          </c:cat>
          <c:val>
            <c:numRef>
              <c:f>Charts!$F$116:$F$123</c:f>
              <c:numCache>
                <c:formatCode>0.0\ "ms"</c:formatCode>
                <c:ptCount val="8"/>
                <c:pt idx="0">
                  <c:v>0.7</c:v>
                </c:pt>
                <c:pt idx="1">
                  <c:v>1.9</c:v>
                </c:pt>
                <c:pt idx="2">
                  <c:v>3.1</c:v>
                </c:pt>
                <c:pt idx="3">
                  <c:v>2.9</c:v>
                </c:pt>
                <c:pt idx="4">
                  <c:v>6</c:v>
                </c:pt>
                <c:pt idx="5">
                  <c:v>5</c:v>
                </c:pt>
                <c:pt idx="6">
                  <c:v>4.5</c:v>
                </c:pt>
                <c:pt idx="7">
                  <c:v>2.6</c:v>
                </c:pt>
              </c:numCache>
            </c:numRef>
          </c:val>
          <c:smooth val="0"/>
          <c:extLst>
            <c:ext xmlns:c16="http://schemas.microsoft.com/office/drawing/2014/chart" uri="{C3380CC4-5D6E-409C-BE32-E72D297353CC}">
              <c16:uniqueId val="{00000003-7607-4041-BC49-1C2F8AD8D334}"/>
            </c:ext>
          </c:extLst>
        </c:ser>
        <c:dLbls>
          <c:showLegendKey val="0"/>
          <c:showVal val="0"/>
          <c:showCatName val="0"/>
          <c:showSerName val="0"/>
          <c:showPercent val="0"/>
          <c:showBubbleSize val="0"/>
        </c:dLbls>
        <c:marker val="1"/>
        <c:smooth val="0"/>
        <c:axId val="271509600"/>
        <c:axId val="1371635007"/>
      </c:lineChart>
      <c:catAx>
        <c:axId val="2715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635007"/>
        <c:crosses val="autoZero"/>
        <c:auto val="1"/>
        <c:lblAlgn val="ctr"/>
        <c:lblOffset val="100"/>
        <c:noMultiLvlLbl val="0"/>
      </c:catAx>
      <c:valAx>
        <c:axId val="1371635007"/>
        <c:scaling>
          <c:orientation val="minMax"/>
        </c:scaling>
        <c:delete val="0"/>
        <c:axPos val="l"/>
        <c:majorGridlines>
          <c:spPr>
            <a:ln w="9525" cap="flat" cmpd="sng" algn="ctr">
              <a:solidFill>
                <a:schemeClr val="tx1">
                  <a:lumMod val="15000"/>
                  <a:lumOff val="85000"/>
                </a:schemeClr>
              </a:solidFill>
              <a:round/>
            </a:ln>
            <a:effectLst/>
          </c:spPr>
        </c:majorGridlines>
        <c:numFmt formatCode="0.0\ &quot;ms&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509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scadia Mono">
    <w:panose1 w:val="020B0609020000020004"/>
    <w:charset w:val="00"/>
    <w:family w:val="modern"/>
    <w:pitch w:val="fixed"/>
    <w:sig w:usb0="A1002AFF" w:usb1="4000F9FB" w:usb2="00040000"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64861"/>
    <w:rsid w:val="000E28CB"/>
    <w:rsid w:val="0011727E"/>
    <w:rsid w:val="00134F1C"/>
    <w:rsid w:val="0026637A"/>
    <w:rsid w:val="002D456E"/>
    <w:rsid w:val="002E32D2"/>
    <w:rsid w:val="003A0A74"/>
    <w:rsid w:val="003A5703"/>
    <w:rsid w:val="003F546A"/>
    <w:rsid w:val="00510630"/>
    <w:rsid w:val="005C2D9B"/>
    <w:rsid w:val="006215E2"/>
    <w:rsid w:val="00694E3D"/>
    <w:rsid w:val="006A4707"/>
    <w:rsid w:val="006E4211"/>
    <w:rsid w:val="007539BA"/>
    <w:rsid w:val="007839B4"/>
    <w:rsid w:val="008C4323"/>
    <w:rsid w:val="008C5250"/>
    <w:rsid w:val="008D3594"/>
    <w:rsid w:val="008F413C"/>
    <w:rsid w:val="00916B1E"/>
    <w:rsid w:val="00925800"/>
    <w:rsid w:val="009F20F3"/>
    <w:rsid w:val="00BF7836"/>
    <w:rsid w:val="00C92541"/>
    <w:rsid w:val="00CA5B79"/>
    <w:rsid w:val="00DD54A4"/>
    <w:rsid w:val="00E86D88"/>
    <w:rsid w:val="00E978A2"/>
    <w:rsid w:val="00EB350A"/>
    <w:rsid w:val="00EF1E58"/>
    <w:rsid w:val="00F74AFE"/>
    <w:rsid w:val="00FE6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66A99A0-CCAE-4FE1-B9DA-C13354B072A5}</b:Guid>
    <b:RefOrder>1</b:RefOrder>
  </b:Source>
</b:Sources>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B69B996F-07DF-4E75-A710-C26BCD08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9</TotalTime>
  <Pages>56</Pages>
  <Words>22799</Words>
  <Characters>129956</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152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chaep Simon</dc:creator>
  <cp:keywords/>
  <dc:description/>
  <cp:lastModifiedBy>Simon Schaep</cp:lastModifiedBy>
  <cp:revision>926</cp:revision>
  <dcterms:created xsi:type="dcterms:W3CDTF">2020-12-01T08:13:00Z</dcterms:created>
  <dcterms:modified xsi:type="dcterms:W3CDTF">2024-01-13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6.0.30"&gt;&lt;session id="JB9mfsug"/&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